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FB0FAA" w14:textId="77777777" w:rsidR="006305D7" w:rsidRPr="00DD00E6" w:rsidRDefault="006305D7" w:rsidP="008B34B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3F94B909" w14:textId="4CE22F68" w:rsidR="005F2E53" w:rsidRPr="000F63F9" w:rsidRDefault="005F2E53" w:rsidP="008B34B5">
      <w:pPr>
        <w:rPr>
          <w:rFonts w:asciiTheme="minorHAnsi" w:hAnsiTheme="minorHAnsi" w:cstheme="minorHAnsi"/>
          <w:b/>
          <w:bCs/>
          <w:color w:val="auto"/>
        </w:rPr>
      </w:pP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Stable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K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nockdown of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G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enes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E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ncoding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E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xtracellular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M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atrix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P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roteins in the C2C12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M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yoblast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C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ell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L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ine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U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 xml:space="preserve">sing 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S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>mall-</w:t>
      </w:r>
      <w:r w:rsidR="007F56B2" w:rsidRPr="000F63F9">
        <w:rPr>
          <w:rFonts w:asciiTheme="minorHAnsi" w:hAnsiTheme="minorHAnsi" w:cstheme="minorHAnsi"/>
          <w:b/>
          <w:bCs/>
          <w:iCs/>
          <w:color w:val="auto"/>
        </w:rPr>
        <w:t>H</w:t>
      </w:r>
      <w:r w:rsidRPr="000F63F9">
        <w:rPr>
          <w:rFonts w:asciiTheme="minorHAnsi" w:hAnsiTheme="minorHAnsi" w:cstheme="minorHAnsi"/>
          <w:b/>
          <w:bCs/>
          <w:iCs/>
          <w:color w:val="auto"/>
        </w:rPr>
        <w:t>airpin (</w:t>
      </w:r>
      <w:proofErr w:type="spellStart"/>
      <w:r w:rsidRPr="000F63F9">
        <w:rPr>
          <w:rFonts w:asciiTheme="minorHAnsi" w:hAnsiTheme="minorHAnsi" w:cstheme="minorHAnsi"/>
          <w:b/>
          <w:bCs/>
          <w:iCs/>
          <w:color w:val="auto"/>
        </w:rPr>
        <w:t>sh</w:t>
      </w:r>
      <w:proofErr w:type="spellEnd"/>
      <w:r w:rsidRPr="000F63F9">
        <w:rPr>
          <w:rFonts w:asciiTheme="minorHAnsi" w:hAnsiTheme="minorHAnsi" w:cstheme="minorHAnsi"/>
          <w:b/>
          <w:bCs/>
          <w:iCs/>
          <w:color w:val="auto"/>
        </w:rPr>
        <w:t>) RNA</w:t>
      </w:r>
    </w:p>
    <w:p w14:paraId="478B64A9" w14:textId="77777777" w:rsidR="007A4DD6" w:rsidRDefault="007A4DD6" w:rsidP="008B34B5">
      <w:pPr>
        <w:rPr>
          <w:rFonts w:asciiTheme="minorHAnsi" w:hAnsiTheme="minorHAnsi" w:cstheme="minorHAnsi"/>
          <w:b/>
          <w:bCs/>
        </w:rPr>
      </w:pPr>
      <w:bookmarkStart w:id="0" w:name="_GoBack"/>
      <w:bookmarkEnd w:id="0"/>
    </w:p>
    <w:p w14:paraId="49A191CB" w14:textId="77777777" w:rsidR="006305D7" w:rsidRPr="001B1519" w:rsidRDefault="006305D7" w:rsidP="008B34B5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5662EFE3" w14:textId="53CB013F" w:rsidR="001E0FB7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  <w:proofErr w:type="spellStart"/>
      <w:r w:rsidRPr="005F2E53">
        <w:rPr>
          <w:rFonts w:asciiTheme="minorHAnsi" w:hAnsiTheme="minorHAnsi" w:cstheme="minorHAnsi"/>
          <w:bCs/>
          <w:color w:val="auto"/>
        </w:rPr>
        <w:t>Nandaraj</w:t>
      </w:r>
      <w:proofErr w:type="spellEnd"/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Taye</w:t>
      </w:r>
      <w:r w:rsidRPr="005F2E5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5F2E53">
        <w:rPr>
          <w:rFonts w:asciiTheme="minorHAnsi" w:hAnsiTheme="minorHAnsi" w:cstheme="minorHAnsi"/>
          <w:bCs/>
          <w:color w:val="auto"/>
        </w:rPr>
        <w:t>,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Sarah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Stanley</w:t>
      </w:r>
      <w:r w:rsidRPr="005F2E5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5F2E53">
        <w:rPr>
          <w:rFonts w:asciiTheme="minorHAnsi" w:hAnsiTheme="minorHAnsi" w:cstheme="minorHAnsi"/>
          <w:bCs/>
          <w:color w:val="auto"/>
        </w:rPr>
        <w:t>,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Dirk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Hubmacher</w:t>
      </w:r>
      <w:r w:rsidRPr="005F2E53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2C99BAD2" w14:textId="77777777" w:rsidR="001E0FB7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</w:p>
    <w:p w14:paraId="20A0DE96" w14:textId="1DC53A76" w:rsidR="001E0FB7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  <w:r w:rsidRPr="005F2E5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5F2E53">
        <w:rPr>
          <w:rFonts w:asciiTheme="minorHAnsi" w:hAnsiTheme="minorHAnsi" w:cstheme="minorHAnsi"/>
          <w:bCs/>
          <w:color w:val="auto"/>
        </w:rPr>
        <w:t>Orthopaedic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Research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Laboratories,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Leni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&amp;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Peter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W.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May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Department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of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5F2E53">
        <w:rPr>
          <w:rFonts w:asciiTheme="minorHAnsi" w:hAnsiTheme="minorHAnsi" w:cstheme="minorHAnsi"/>
          <w:bCs/>
          <w:color w:val="auto"/>
        </w:rPr>
        <w:t>Orthopaedics</w:t>
      </w:r>
      <w:proofErr w:type="spellEnd"/>
      <w:r w:rsidRPr="005F2E53">
        <w:rPr>
          <w:rFonts w:asciiTheme="minorHAnsi" w:hAnsiTheme="minorHAnsi" w:cstheme="minorHAnsi"/>
          <w:bCs/>
          <w:color w:val="auto"/>
        </w:rPr>
        <w:t>,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Icahn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School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of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Medicine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="005F2E53">
        <w:rPr>
          <w:rFonts w:asciiTheme="minorHAnsi" w:hAnsiTheme="minorHAnsi" w:cstheme="minorHAnsi"/>
          <w:bCs/>
          <w:color w:val="auto"/>
        </w:rPr>
        <w:t>at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="005F2E53">
        <w:rPr>
          <w:rFonts w:asciiTheme="minorHAnsi" w:hAnsiTheme="minorHAnsi" w:cstheme="minorHAnsi"/>
          <w:bCs/>
          <w:color w:val="auto"/>
        </w:rPr>
        <w:t>Mt.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="005F2E53">
        <w:rPr>
          <w:rFonts w:asciiTheme="minorHAnsi" w:hAnsiTheme="minorHAnsi" w:cstheme="minorHAnsi"/>
          <w:bCs/>
          <w:color w:val="auto"/>
        </w:rPr>
        <w:t>Sinai,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="005F2E53">
        <w:rPr>
          <w:rFonts w:asciiTheme="minorHAnsi" w:hAnsiTheme="minorHAnsi" w:cstheme="minorHAnsi"/>
          <w:bCs/>
          <w:color w:val="auto"/>
        </w:rPr>
        <w:t>New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="005F2E53">
        <w:rPr>
          <w:rFonts w:asciiTheme="minorHAnsi" w:hAnsiTheme="minorHAnsi" w:cstheme="minorHAnsi"/>
          <w:bCs/>
          <w:color w:val="auto"/>
        </w:rPr>
        <w:t>York,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="005F2E53">
        <w:rPr>
          <w:rFonts w:asciiTheme="minorHAnsi" w:hAnsiTheme="minorHAnsi" w:cstheme="minorHAnsi"/>
          <w:bCs/>
          <w:color w:val="auto"/>
        </w:rPr>
        <w:t>NY,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="005F2E53">
        <w:rPr>
          <w:rFonts w:asciiTheme="minorHAnsi" w:hAnsiTheme="minorHAnsi" w:cstheme="minorHAnsi"/>
          <w:bCs/>
          <w:color w:val="auto"/>
        </w:rPr>
        <w:t>USA</w:t>
      </w:r>
    </w:p>
    <w:p w14:paraId="5687E13B" w14:textId="77777777" w:rsidR="001E0FB7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</w:p>
    <w:p w14:paraId="35D86BE0" w14:textId="128D233F" w:rsidR="001E0FB7" w:rsidRPr="00685A3F" w:rsidRDefault="001E0FB7" w:rsidP="008B34B5">
      <w:pPr>
        <w:rPr>
          <w:rFonts w:asciiTheme="minorHAnsi" w:hAnsiTheme="minorHAnsi" w:cstheme="minorHAnsi"/>
          <w:b/>
          <w:color w:val="auto"/>
        </w:rPr>
      </w:pPr>
      <w:r w:rsidRPr="00685A3F">
        <w:rPr>
          <w:rFonts w:asciiTheme="minorHAnsi" w:hAnsiTheme="minorHAnsi" w:cstheme="minorHAnsi"/>
          <w:b/>
          <w:color w:val="auto"/>
        </w:rPr>
        <w:t xml:space="preserve">Email </w:t>
      </w:r>
      <w:r w:rsidR="00685A3F" w:rsidRPr="00685A3F">
        <w:rPr>
          <w:rFonts w:asciiTheme="minorHAnsi" w:hAnsiTheme="minorHAnsi" w:cstheme="minorHAnsi"/>
          <w:b/>
          <w:color w:val="auto"/>
        </w:rPr>
        <w:t>A</w:t>
      </w:r>
      <w:r w:rsidRPr="00685A3F">
        <w:rPr>
          <w:rFonts w:asciiTheme="minorHAnsi" w:hAnsiTheme="minorHAnsi" w:cstheme="minorHAnsi"/>
          <w:b/>
          <w:color w:val="auto"/>
        </w:rPr>
        <w:t xml:space="preserve">ddresses of </w:t>
      </w:r>
      <w:r w:rsidR="00685A3F" w:rsidRPr="00685A3F">
        <w:rPr>
          <w:rFonts w:asciiTheme="minorHAnsi" w:hAnsiTheme="minorHAnsi" w:cstheme="minorHAnsi"/>
          <w:b/>
          <w:color w:val="auto"/>
        </w:rPr>
        <w:t>C</w:t>
      </w:r>
      <w:r w:rsidRPr="00685A3F">
        <w:rPr>
          <w:rFonts w:asciiTheme="minorHAnsi" w:hAnsiTheme="minorHAnsi" w:cstheme="minorHAnsi"/>
          <w:b/>
          <w:color w:val="auto"/>
        </w:rPr>
        <w:t>o-</w:t>
      </w:r>
      <w:r w:rsidR="00685A3F" w:rsidRPr="00685A3F">
        <w:rPr>
          <w:rFonts w:asciiTheme="minorHAnsi" w:hAnsiTheme="minorHAnsi" w:cstheme="minorHAnsi"/>
          <w:b/>
          <w:color w:val="auto"/>
        </w:rPr>
        <w:t>A</w:t>
      </w:r>
      <w:r w:rsidRPr="00685A3F">
        <w:rPr>
          <w:rFonts w:asciiTheme="minorHAnsi" w:hAnsiTheme="minorHAnsi" w:cstheme="minorHAnsi"/>
          <w:b/>
          <w:color w:val="auto"/>
        </w:rPr>
        <w:t>uthors:</w:t>
      </w:r>
    </w:p>
    <w:p w14:paraId="4AAF493D" w14:textId="3BCEC973" w:rsidR="001E0FB7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  <w:proofErr w:type="spellStart"/>
      <w:r w:rsidRPr="005F2E53">
        <w:rPr>
          <w:rFonts w:asciiTheme="minorHAnsi" w:hAnsiTheme="minorHAnsi" w:cstheme="minorHAnsi"/>
          <w:bCs/>
          <w:color w:val="auto"/>
        </w:rPr>
        <w:t>Nandaraj</w:t>
      </w:r>
      <w:proofErr w:type="spellEnd"/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Taye</w:t>
      </w:r>
      <w:r w:rsidRPr="005F2E53">
        <w:rPr>
          <w:rFonts w:asciiTheme="minorHAnsi" w:hAnsiTheme="minorHAnsi" w:cstheme="minorHAnsi"/>
          <w:bCs/>
          <w:color w:val="auto"/>
        </w:rPr>
        <w:tab/>
      </w:r>
      <w:r w:rsidRPr="005F2E53">
        <w:rPr>
          <w:rFonts w:asciiTheme="minorHAnsi" w:hAnsiTheme="minorHAnsi" w:cstheme="minorHAnsi"/>
          <w:bCs/>
          <w:color w:val="auto"/>
        </w:rPr>
        <w:tab/>
      </w:r>
      <w:r w:rsidR="00685A3F">
        <w:rPr>
          <w:rFonts w:asciiTheme="minorHAnsi" w:hAnsiTheme="minorHAnsi" w:cstheme="minorHAnsi"/>
          <w:bCs/>
          <w:color w:val="auto"/>
        </w:rPr>
        <w:t>(</w:t>
      </w:r>
      <w:r w:rsidRPr="005F2E53">
        <w:rPr>
          <w:rFonts w:asciiTheme="minorHAnsi" w:hAnsiTheme="minorHAnsi" w:cstheme="minorHAnsi"/>
          <w:bCs/>
          <w:color w:val="auto"/>
        </w:rPr>
        <w:t>nandaraj.taye@mssm.edu</w:t>
      </w:r>
      <w:r w:rsidR="00685A3F">
        <w:rPr>
          <w:rFonts w:asciiTheme="minorHAnsi" w:hAnsiTheme="minorHAnsi" w:cstheme="minorHAnsi"/>
          <w:bCs/>
          <w:color w:val="auto"/>
        </w:rPr>
        <w:t>)</w:t>
      </w:r>
    </w:p>
    <w:p w14:paraId="41999355" w14:textId="00788D87" w:rsidR="001E0FB7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  <w:r w:rsidRPr="005F2E53">
        <w:rPr>
          <w:rFonts w:asciiTheme="minorHAnsi" w:hAnsiTheme="minorHAnsi" w:cstheme="minorHAnsi"/>
          <w:bCs/>
          <w:color w:val="auto"/>
        </w:rPr>
        <w:t>Sarah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r w:rsidRPr="005F2E53">
        <w:rPr>
          <w:rFonts w:asciiTheme="minorHAnsi" w:hAnsiTheme="minorHAnsi" w:cstheme="minorHAnsi"/>
          <w:bCs/>
          <w:color w:val="auto"/>
        </w:rPr>
        <w:t>Stanley</w:t>
      </w:r>
      <w:r w:rsidRPr="005F2E53">
        <w:rPr>
          <w:rFonts w:asciiTheme="minorHAnsi" w:hAnsiTheme="minorHAnsi" w:cstheme="minorHAnsi"/>
          <w:bCs/>
          <w:color w:val="auto"/>
        </w:rPr>
        <w:tab/>
      </w:r>
      <w:r w:rsidRPr="005F2E53">
        <w:rPr>
          <w:rFonts w:asciiTheme="minorHAnsi" w:hAnsiTheme="minorHAnsi" w:cstheme="minorHAnsi"/>
          <w:bCs/>
          <w:color w:val="auto"/>
        </w:rPr>
        <w:tab/>
      </w:r>
      <w:r w:rsidR="00685A3F">
        <w:rPr>
          <w:rFonts w:asciiTheme="minorHAnsi" w:hAnsiTheme="minorHAnsi" w:cstheme="minorHAnsi"/>
          <w:bCs/>
          <w:color w:val="auto"/>
        </w:rPr>
        <w:t>(</w:t>
      </w:r>
      <w:r w:rsidRPr="005F2E53">
        <w:rPr>
          <w:rFonts w:asciiTheme="minorHAnsi" w:hAnsiTheme="minorHAnsi" w:cstheme="minorHAnsi"/>
          <w:bCs/>
          <w:color w:val="auto"/>
        </w:rPr>
        <w:t>sarah.stanley@icahn.mssm.edu</w:t>
      </w:r>
      <w:r w:rsidR="00685A3F">
        <w:rPr>
          <w:rFonts w:asciiTheme="minorHAnsi" w:hAnsiTheme="minorHAnsi" w:cstheme="minorHAnsi"/>
          <w:bCs/>
          <w:color w:val="auto"/>
        </w:rPr>
        <w:t>)</w:t>
      </w:r>
    </w:p>
    <w:p w14:paraId="3BB60C7B" w14:textId="77777777" w:rsidR="001E0FB7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</w:p>
    <w:p w14:paraId="5209940A" w14:textId="123AC8AF" w:rsidR="001E0FB7" w:rsidRPr="00685A3F" w:rsidRDefault="001E0FB7" w:rsidP="008B34B5">
      <w:pPr>
        <w:rPr>
          <w:rFonts w:asciiTheme="minorHAnsi" w:hAnsiTheme="minorHAnsi" w:cstheme="minorHAnsi"/>
          <w:b/>
          <w:color w:val="auto"/>
        </w:rPr>
      </w:pPr>
      <w:r w:rsidRPr="00685A3F">
        <w:rPr>
          <w:rFonts w:asciiTheme="minorHAnsi" w:hAnsiTheme="minorHAnsi" w:cstheme="minorHAnsi"/>
          <w:b/>
          <w:color w:val="auto"/>
        </w:rPr>
        <w:t xml:space="preserve">Corresponding </w:t>
      </w:r>
      <w:r w:rsidR="00685A3F" w:rsidRPr="00685A3F">
        <w:rPr>
          <w:rFonts w:asciiTheme="minorHAnsi" w:hAnsiTheme="minorHAnsi" w:cstheme="minorHAnsi"/>
          <w:b/>
          <w:color w:val="auto"/>
        </w:rPr>
        <w:t>A</w:t>
      </w:r>
      <w:r w:rsidRPr="00685A3F">
        <w:rPr>
          <w:rFonts w:asciiTheme="minorHAnsi" w:hAnsiTheme="minorHAnsi" w:cstheme="minorHAnsi"/>
          <w:b/>
          <w:color w:val="auto"/>
        </w:rPr>
        <w:t>uthor:</w:t>
      </w:r>
    </w:p>
    <w:p w14:paraId="548116CD" w14:textId="68FD4414" w:rsidR="00D04A95" w:rsidRPr="005F2E53" w:rsidRDefault="001E0FB7" w:rsidP="008B34B5">
      <w:pPr>
        <w:rPr>
          <w:rFonts w:asciiTheme="minorHAnsi" w:hAnsiTheme="minorHAnsi" w:cstheme="minorHAnsi"/>
          <w:bCs/>
          <w:color w:val="auto"/>
        </w:rPr>
      </w:pPr>
      <w:r w:rsidRPr="005F2E53">
        <w:rPr>
          <w:rFonts w:asciiTheme="minorHAnsi" w:hAnsiTheme="minorHAnsi" w:cstheme="minorHAnsi"/>
          <w:bCs/>
          <w:color w:val="auto"/>
        </w:rPr>
        <w:t>Dirk</w:t>
      </w:r>
      <w:r w:rsidR="002062E7" w:rsidRPr="002062E7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5F2E53">
        <w:rPr>
          <w:rFonts w:asciiTheme="minorHAnsi" w:hAnsiTheme="minorHAnsi" w:cstheme="minorHAnsi"/>
          <w:bCs/>
          <w:color w:val="auto"/>
        </w:rPr>
        <w:t>Hubmacher</w:t>
      </w:r>
      <w:proofErr w:type="spellEnd"/>
      <w:r w:rsidRPr="005F2E53">
        <w:rPr>
          <w:rFonts w:asciiTheme="minorHAnsi" w:hAnsiTheme="minorHAnsi" w:cstheme="minorHAnsi"/>
          <w:bCs/>
          <w:color w:val="auto"/>
        </w:rPr>
        <w:tab/>
      </w:r>
      <w:r w:rsidR="00685A3F">
        <w:rPr>
          <w:rFonts w:asciiTheme="minorHAnsi" w:hAnsiTheme="minorHAnsi" w:cstheme="minorHAnsi"/>
          <w:bCs/>
          <w:color w:val="auto"/>
        </w:rPr>
        <w:t>(</w:t>
      </w:r>
      <w:r w:rsidRPr="005F2E53">
        <w:rPr>
          <w:rFonts w:asciiTheme="minorHAnsi" w:hAnsiTheme="minorHAnsi" w:cstheme="minorHAnsi"/>
          <w:bCs/>
          <w:color w:val="auto"/>
        </w:rPr>
        <w:t>dirk.hubmacher@mssm.edu</w:t>
      </w:r>
      <w:r w:rsidR="00685A3F">
        <w:rPr>
          <w:rFonts w:asciiTheme="minorHAnsi" w:hAnsiTheme="minorHAnsi" w:cstheme="minorHAnsi"/>
          <w:bCs/>
          <w:color w:val="auto"/>
        </w:rPr>
        <w:t>)</w:t>
      </w:r>
    </w:p>
    <w:p w14:paraId="7754A823" w14:textId="77777777" w:rsidR="001E0FB7" w:rsidRDefault="001E0FB7" w:rsidP="008B34B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05C3359D" w14:textId="77777777" w:rsidR="006305D7" w:rsidRPr="001B1519" w:rsidRDefault="006305D7" w:rsidP="008B34B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2CEC74EB" w14:textId="52DBDF6B" w:rsidR="006305D7" w:rsidRPr="001B1519" w:rsidRDefault="00DD00E6" w:rsidP="008B34B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DAMTS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proteases</w:t>
      </w:r>
      <w:r w:rsidRPr="00DD00E6">
        <w:rPr>
          <w:rFonts w:asciiTheme="minorHAnsi" w:hAnsiTheme="minorHAnsi" w:cstheme="minorHAnsi"/>
        </w:rPr>
        <w:t>,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DAMTS-like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proteins,</w:t>
      </w:r>
      <w:r w:rsidR="002062E7" w:rsidRPr="002062E7">
        <w:rPr>
          <w:rFonts w:asciiTheme="minorHAnsi" w:hAnsiTheme="minorHAnsi" w:cstheme="minorHAnsi"/>
        </w:rPr>
        <w:t xml:space="preserve"> </w:t>
      </w:r>
      <w:r w:rsidRPr="00DD00E6">
        <w:rPr>
          <w:rFonts w:asciiTheme="minorHAnsi" w:hAnsiTheme="minorHAnsi" w:cstheme="minorHAnsi"/>
        </w:rPr>
        <w:t>C2C12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myoblasts,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extracellular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matrix,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skeletal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m</w:t>
      </w:r>
      <w:r w:rsidRPr="00DD00E6">
        <w:rPr>
          <w:rFonts w:asciiTheme="minorHAnsi" w:hAnsiTheme="minorHAnsi" w:cstheme="minorHAnsi"/>
        </w:rPr>
        <w:t>uscle</w:t>
      </w:r>
      <w:r w:rsidR="002062E7" w:rsidRPr="002062E7">
        <w:rPr>
          <w:rFonts w:asciiTheme="minorHAnsi" w:hAnsiTheme="minorHAnsi" w:cstheme="minorHAnsi"/>
        </w:rPr>
        <w:t xml:space="preserve"> </w:t>
      </w:r>
      <w:r w:rsidRPr="00DD00E6">
        <w:rPr>
          <w:rFonts w:asciiTheme="minorHAnsi" w:hAnsiTheme="minorHAnsi" w:cstheme="minorHAnsi"/>
        </w:rPr>
        <w:t>differentiati</w:t>
      </w:r>
      <w:r>
        <w:rPr>
          <w:rFonts w:asciiTheme="minorHAnsi" w:hAnsiTheme="minorHAnsi" w:cstheme="minorHAnsi"/>
        </w:rPr>
        <w:t>on,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myogenesis,</w:t>
      </w:r>
      <w:r w:rsidR="002062E7" w:rsidRPr="002062E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shRNA</w:t>
      </w:r>
    </w:p>
    <w:p w14:paraId="064E2DA5" w14:textId="77777777" w:rsidR="00DD00E6" w:rsidRDefault="00DD00E6" w:rsidP="008B34B5">
      <w:pPr>
        <w:rPr>
          <w:rFonts w:asciiTheme="minorHAnsi" w:hAnsiTheme="minorHAnsi" w:cstheme="minorHAnsi"/>
          <w:b/>
          <w:bCs/>
        </w:rPr>
      </w:pPr>
    </w:p>
    <w:p w14:paraId="0039D75B" w14:textId="77777777" w:rsidR="006305D7" w:rsidRPr="001B1519" w:rsidRDefault="00086FF5" w:rsidP="008B34B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46076B51" w14:textId="00F9BF41" w:rsidR="00DD00E6" w:rsidRPr="00904069" w:rsidRDefault="00DD00E6" w:rsidP="008B34B5">
      <w:r>
        <w:t>We</w:t>
      </w:r>
      <w:r w:rsidR="002062E7" w:rsidRPr="002062E7">
        <w:t xml:space="preserve"> </w:t>
      </w:r>
      <w:r w:rsidR="009A15FA">
        <w:t>provide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protocol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 w:rsidR="009A15FA">
        <w:t>stably</w:t>
      </w:r>
      <w:r w:rsidR="002062E7" w:rsidRPr="002062E7">
        <w:t xml:space="preserve"> </w:t>
      </w:r>
      <w:r>
        <w:t>knock</w:t>
      </w:r>
      <w:r w:rsidR="002062E7" w:rsidRPr="002062E7">
        <w:t xml:space="preserve"> </w:t>
      </w:r>
      <w:r>
        <w:t>down</w:t>
      </w:r>
      <w:r w:rsidR="002062E7" w:rsidRPr="002062E7">
        <w:t xml:space="preserve"> </w:t>
      </w:r>
      <w:r w:rsidR="009A15FA">
        <w:t>genes</w:t>
      </w:r>
      <w:r w:rsidR="002062E7" w:rsidRPr="002062E7">
        <w:t xml:space="preserve"> </w:t>
      </w:r>
      <w:r w:rsidR="00DC6C47">
        <w:t>encoding</w:t>
      </w:r>
      <w:r w:rsidR="002062E7" w:rsidRPr="002062E7">
        <w:t xml:space="preserve"> </w:t>
      </w:r>
      <w:r w:rsidR="009A15FA">
        <w:t>extracellular</w:t>
      </w:r>
      <w:r w:rsidR="002062E7" w:rsidRPr="002062E7">
        <w:t xml:space="preserve"> </w:t>
      </w:r>
      <w:r w:rsidR="009A15FA">
        <w:t>matrix</w:t>
      </w:r>
      <w:r w:rsidR="002062E7" w:rsidRPr="002062E7">
        <w:t xml:space="preserve"> </w:t>
      </w:r>
      <w:r w:rsidR="009A15FA">
        <w:t>(ECM)</w:t>
      </w:r>
      <w:r w:rsidR="002062E7" w:rsidRPr="002062E7">
        <w:t xml:space="preserve"> </w:t>
      </w:r>
      <w:r w:rsidR="009A15FA">
        <w:t>proteins</w:t>
      </w:r>
      <w:r w:rsidR="002062E7" w:rsidRPr="002062E7">
        <w:t xml:space="preserve"> </w:t>
      </w:r>
      <w:r w:rsidR="009A15FA">
        <w:t>in</w:t>
      </w:r>
      <w:r w:rsidR="002062E7" w:rsidRPr="002062E7">
        <w:t xml:space="preserve"> </w:t>
      </w:r>
      <w:r w:rsidR="009A15FA">
        <w:t>C2C12</w:t>
      </w:r>
      <w:r w:rsidR="002062E7" w:rsidRPr="002062E7">
        <w:t xml:space="preserve"> </w:t>
      </w:r>
      <w:r w:rsidR="009A15FA">
        <w:t>myoblasts</w:t>
      </w:r>
      <w:r w:rsidR="002062E7" w:rsidRPr="002062E7">
        <w:t xml:space="preserve"> </w:t>
      </w:r>
      <w:r w:rsidR="009A15FA">
        <w:t>using</w:t>
      </w:r>
      <w:r w:rsidR="002062E7" w:rsidRPr="002062E7">
        <w:t xml:space="preserve"> </w:t>
      </w:r>
      <w:r w:rsidR="009A15FA">
        <w:t>small-hairpin</w:t>
      </w:r>
      <w:r w:rsidR="002062E7" w:rsidRPr="002062E7">
        <w:t xml:space="preserve"> </w:t>
      </w:r>
      <w:r w:rsidR="00DC6C47">
        <w:t>(</w:t>
      </w:r>
      <w:proofErr w:type="spellStart"/>
      <w:r w:rsidR="00DC6C47">
        <w:t>sh</w:t>
      </w:r>
      <w:proofErr w:type="spellEnd"/>
      <w:r w:rsidR="00DC6C47">
        <w:t>)</w:t>
      </w:r>
      <w:r w:rsidR="002062E7" w:rsidRPr="002062E7">
        <w:t xml:space="preserve"> </w:t>
      </w:r>
      <w:r w:rsidR="00DC6C47">
        <w:t>RNA</w:t>
      </w:r>
      <w:r>
        <w:t>.</w:t>
      </w:r>
      <w:r w:rsidR="002062E7" w:rsidRPr="002062E7">
        <w:t xml:space="preserve"> </w:t>
      </w:r>
      <w:r w:rsidR="009A15FA">
        <w:t>Targeting</w:t>
      </w:r>
      <w:r w:rsidR="002062E7" w:rsidRPr="002062E7">
        <w:t xml:space="preserve"> </w:t>
      </w:r>
      <w:r w:rsidR="009A15FA">
        <w:t>ADAMTSL2</w:t>
      </w:r>
      <w:r w:rsidR="002062E7" w:rsidRPr="002062E7">
        <w:t xml:space="preserve"> </w:t>
      </w:r>
      <w:r w:rsidR="00BD32B4">
        <w:t>as</w:t>
      </w:r>
      <w:r w:rsidR="002062E7" w:rsidRPr="002062E7">
        <w:t xml:space="preserve"> </w:t>
      </w:r>
      <w:r w:rsidR="00BD32B4">
        <w:t>an</w:t>
      </w:r>
      <w:r w:rsidR="002062E7" w:rsidRPr="002062E7">
        <w:t xml:space="preserve"> </w:t>
      </w:r>
      <w:r w:rsidR="00BD32B4">
        <w:t>example</w:t>
      </w:r>
      <w:r w:rsidR="009A15FA">
        <w:t>,</w:t>
      </w:r>
      <w:r w:rsidR="002062E7" w:rsidRPr="002062E7">
        <w:t xml:space="preserve"> </w:t>
      </w:r>
      <w:r w:rsidR="009A15FA">
        <w:t>we</w:t>
      </w:r>
      <w:r w:rsidR="002062E7" w:rsidRPr="002062E7">
        <w:t xml:space="preserve"> </w:t>
      </w:r>
      <w:r w:rsidR="009A15FA">
        <w:t>describe</w:t>
      </w:r>
      <w:r w:rsidR="002062E7" w:rsidRPr="002062E7">
        <w:t xml:space="preserve"> </w:t>
      </w:r>
      <w:r w:rsidR="009A15FA">
        <w:t>the</w:t>
      </w:r>
      <w:r w:rsidR="002062E7" w:rsidRPr="002062E7">
        <w:t xml:space="preserve"> </w:t>
      </w:r>
      <w:r w:rsidR="00DC6C47">
        <w:t>methods</w:t>
      </w:r>
      <w:r w:rsidR="002062E7" w:rsidRPr="002062E7">
        <w:t xml:space="preserve"> </w:t>
      </w:r>
      <w:r w:rsidR="00DC6C47">
        <w:t>for</w:t>
      </w:r>
      <w:r w:rsidR="002062E7" w:rsidRPr="002062E7">
        <w:t xml:space="preserve"> </w:t>
      </w:r>
      <w:r w:rsidR="00DC6C47">
        <w:t>the</w:t>
      </w:r>
      <w:r w:rsidR="002062E7" w:rsidRPr="002062E7">
        <w:t xml:space="preserve"> </w:t>
      </w:r>
      <w:r w:rsidR="009A15FA">
        <w:t>validation</w:t>
      </w:r>
      <w:r w:rsidR="002062E7" w:rsidRPr="002062E7">
        <w:t xml:space="preserve"> </w:t>
      </w:r>
      <w:r w:rsidR="009A15FA">
        <w:t>of</w:t>
      </w:r>
      <w:r w:rsidR="002062E7" w:rsidRPr="002062E7">
        <w:t xml:space="preserve"> </w:t>
      </w:r>
      <w:r w:rsidR="009A15FA">
        <w:t>the</w:t>
      </w:r>
      <w:r w:rsidR="002062E7" w:rsidRPr="002062E7">
        <w:t xml:space="preserve"> </w:t>
      </w:r>
      <w:r w:rsidR="009A15FA">
        <w:t>knockdown</w:t>
      </w:r>
      <w:r w:rsidR="002062E7" w:rsidRPr="002062E7">
        <w:t xml:space="preserve"> </w:t>
      </w:r>
      <w:r w:rsidR="009A15FA">
        <w:t>efficiency</w:t>
      </w:r>
      <w:r w:rsidR="002062E7" w:rsidRPr="002062E7">
        <w:t xml:space="preserve"> </w:t>
      </w:r>
      <w:r w:rsidR="009A15FA">
        <w:t>on</w:t>
      </w:r>
      <w:r w:rsidR="002062E7" w:rsidRPr="002062E7">
        <w:t xml:space="preserve"> </w:t>
      </w:r>
      <w:r w:rsidR="009A15FA">
        <w:t>the</w:t>
      </w:r>
      <w:r w:rsidR="002062E7" w:rsidRPr="002062E7">
        <w:t xml:space="preserve"> </w:t>
      </w:r>
      <w:r w:rsidR="009A15FA">
        <w:t>mRNA,</w:t>
      </w:r>
      <w:r w:rsidR="002062E7" w:rsidRPr="002062E7">
        <w:t xml:space="preserve"> </w:t>
      </w:r>
      <w:r w:rsidR="009A15FA">
        <w:t>protein</w:t>
      </w:r>
      <w:r w:rsidR="003F2619">
        <w:t>,</w:t>
      </w:r>
      <w:r w:rsidR="002062E7" w:rsidRPr="002062E7">
        <w:t xml:space="preserve"> </w:t>
      </w:r>
      <w:r w:rsidR="009A15FA">
        <w:t>and</w:t>
      </w:r>
      <w:r w:rsidR="002062E7" w:rsidRPr="002062E7">
        <w:t xml:space="preserve"> </w:t>
      </w:r>
      <w:r w:rsidR="009A15FA">
        <w:t>cellular</w:t>
      </w:r>
      <w:r w:rsidR="002062E7" w:rsidRPr="002062E7">
        <w:t xml:space="preserve"> </w:t>
      </w:r>
      <w:r w:rsidR="009A15FA">
        <w:t>level</w:t>
      </w:r>
      <w:r w:rsidR="002062E7" w:rsidRPr="002062E7">
        <w:t xml:space="preserve"> </w:t>
      </w:r>
      <w:r w:rsidR="00BD32B4">
        <w:t>during</w:t>
      </w:r>
      <w:r w:rsidR="002062E7" w:rsidRPr="002062E7">
        <w:t xml:space="preserve"> </w:t>
      </w:r>
      <w:r w:rsidR="00BD32B4">
        <w:t>C2C12</w:t>
      </w:r>
      <w:r w:rsidR="002062E7" w:rsidRPr="002062E7">
        <w:t xml:space="preserve"> </w:t>
      </w:r>
      <w:r w:rsidR="00BD32B4">
        <w:t>myoblast</w:t>
      </w:r>
      <w:r w:rsidR="002062E7" w:rsidRPr="002062E7">
        <w:t xml:space="preserve"> </w:t>
      </w:r>
      <w:r w:rsidR="00BD32B4">
        <w:t>to</w:t>
      </w:r>
      <w:r w:rsidR="002062E7" w:rsidRPr="002062E7">
        <w:t xml:space="preserve"> </w:t>
      </w:r>
      <w:r w:rsidR="00BD32B4">
        <w:t>myotube</w:t>
      </w:r>
      <w:r w:rsidR="002062E7" w:rsidRPr="002062E7">
        <w:t xml:space="preserve"> </w:t>
      </w:r>
      <w:r w:rsidR="00BD32B4">
        <w:t>differentiation</w:t>
      </w:r>
      <w:r>
        <w:t>.</w:t>
      </w:r>
      <w:r w:rsidR="002062E7" w:rsidRPr="002062E7">
        <w:t xml:space="preserve"> </w:t>
      </w:r>
    </w:p>
    <w:p w14:paraId="25ACD12E" w14:textId="77777777" w:rsidR="00DD00E6" w:rsidRPr="001B1519" w:rsidRDefault="00DD00E6" w:rsidP="008B34B5">
      <w:pPr>
        <w:rPr>
          <w:rFonts w:asciiTheme="minorHAnsi" w:hAnsiTheme="minorHAnsi" w:cstheme="minorHAnsi"/>
        </w:rPr>
      </w:pPr>
    </w:p>
    <w:p w14:paraId="71E18FE6" w14:textId="77777777" w:rsidR="006305D7" w:rsidRPr="001B1519" w:rsidRDefault="006305D7" w:rsidP="008B34B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755A619D" w14:textId="039E3B7C" w:rsidR="00DD00E6" w:rsidRDefault="00DD00E6" w:rsidP="008B34B5">
      <w:pPr>
        <w:rPr>
          <w:rFonts w:asciiTheme="minorHAnsi" w:hAnsiTheme="minorHAnsi" w:cstheme="minorHAnsi"/>
        </w:rPr>
      </w:pPr>
      <w:r w:rsidRPr="00131449">
        <w:t>Extracellular</w:t>
      </w:r>
      <w:r w:rsidR="002062E7" w:rsidRPr="002062E7">
        <w:t xml:space="preserve"> </w:t>
      </w:r>
      <w:r w:rsidRPr="00131449">
        <w:t>matrix</w:t>
      </w:r>
      <w:r w:rsidR="002062E7" w:rsidRPr="002062E7">
        <w:t xml:space="preserve"> </w:t>
      </w:r>
      <w:r>
        <w:t>(ECM)</w:t>
      </w:r>
      <w:r w:rsidR="002062E7" w:rsidRPr="002062E7">
        <w:t xml:space="preserve"> </w:t>
      </w:r>
      <w:r w:rsidRPr="00131449">
        <w:t>proteins</w:t>
      </w:r>
      <w:r w:rsidR="002062E7" w:rsidRPr="002062E7">
        <w:t xml:space="preserve"> </w:t>
      </w:r>
      <w:r w:rsidR="003936E9">
        <w:t>are</w:t>
      </w:r>
      <w:r w:rsidR="002062E7" w:rsidRPr="002062E7">
        <w:t xml:space="preserve"> </w:t>
      </w:r>
      <w:r w:rsidR="003936E9">
        <w:t>crucial</w:t>
      </w:r>
      <w:r w:rsidR="002062E7" w:rsidRPr="002062E7">
        <w:t xml:space="preserve"> </w:t>
      </w:r>
      <w:r w:rsidR="003936E9">
        <w:t>for</w:t>
      </w:r>
      <w:r w:rsidR="002062E7" w:rsidRPr="002062E7">
        <w:t xml:space="preserve"> </w:t>
      </w:r>
      <w:r w:rsidR="003936E9">
        <w:t>s</w:t>
      </w:r>
      <w:r>
        <w:t>keletal</w:t>
      </w:r>
      <w:r w:rsidR="002062E7" w:rsidRPr="002062E7">
        <w:t xml:space="preserve"> </w:t>
      </w:r>
      <w:r>
        <w:t>muscle</w:t>
      </w:r>
      <w:r w:rsidR="002062E7" w:rsidRPr="002062E7">
        <w:t xml:space="preserve"> </w:t>
      </w:r>
      <w:r>
        <w:t>development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 w:rsidR="003936E9">
        <w:t>homeostasis</w:t>
      </w:r>
      <w:r>
        <w:t>.</w:t>
      </w:r>
      <w:r w:rsidR="002062E7" w:rsidRPr="002062E7">
        <w:t xml:space="preserve"> </w:t>
      </w:r>
      <w:r w:rsidR="003F2619">
        <w:t>The</w:t>
      </w:r>
      <w:r w:rsidR="002062E7" w:rsidRPr="002062E7">
        <w:t xml:space="preserve"> </w:t>
      </w:r>
      <w:r w:rsidR="003F2619">
        <w:t>stable</w:t>
      </w:r>
      <w:r w:rsidR="002062E7" w:rsidRPr="002062E7">
        <w:t xml:space="preserve"> </w:t>
      </w:r>
      <w:r w:rsidR="003F2619">
        <w:t>knock</w:t>
      </w:r>
      <w:r w:rsidR="003936E9">
        <w:t>down</w:t>
      </w:r>
      <w:r w:rsidR="002062E7" w:rsidRPr="002062E7">
        <w:t xml:space="preserve"> </w:t>
      </w:r>
      <w:r w:rsidR="003936E9">
        <w:t>of</w:t>
      </w:r>
      <w:r w:rsidR="002062E7" w:rsidRPr="002062E7">
        <w:t xml:space="preserve"> </w:t>
      </w:r>
      <w:r w:rsidR="003936E9">
        <w:t>genes</w:t>
      </w:r>
      <w:r w:rsidR="002062E7" w:rsidRPr="002062E7">
        <w:t xml:space="preserve"> </w:t>
      </w:r>
      <w:r w:rsidR="003936E9">
        <w:t>coding</w:t>
      </w:r>
      <w:r w:rsidR="002062E7" w:rsidRPr="002062E7">
        <w:t xml:space="preserve"> </w:t>
      </w:r>
      <w:r w:rsidR="003936E9">
        <w:t>for</w:t>
      </w:r>
      <w:r w:rsidR="002062E7" w:rsidRPr="002062E7">
        <w:t xml:space="preserve"> </w:t>
      </w:r>
      <w:r w:rsidR="003936E9">
        <w:t>ECM</w:t>
      </w:r>
      <w:r w:rsidR="002062E7" w:rsidRPr="002062E7">
        <w:t xml:space="preserve"> </w:t>
      </w:r>
      <w:r w:rsidR="003936E9">
        <w:t>proteins</w:t>
      </w:r>
      <w:r w:rsidR="002062E7" w:rsidRPr="002062E7">
        <w:t xml:space="preserve"> </w:t>
      </w:r>
      <w:r w:rsidR="003936E9">
        <w:t>in</w:t>
      </w:r>
      <w:r w:rsidR="002062E7" w:rsidRPr="002062E7">
        <w:t xml:space="preserve"> </w:t>
      </w:r>
      <w:r w:rsidR="003936E9">
        <w:t>C2C12</w:t>
      </w:r>
      <w:r w:rsidR="002062E7" w:rsidRPr="002062E7">
        <w:t xml:space="preserve"> </w:t>
      </w:r>
      <w:r w:rsidR="003936E9">
        <w:t>myoblasts</w:t>
      </w:r>
      <w:r w:rsidR="002062E7" w:rsidRPr="002062E7">
        <w:t xml:space="preserve"> </w:t>
      </w:r>
      <w:r w:rsidR="003F2619">
        <w:t>can</w:t>
      </w:r>
      <w:r w:rsidR="002062E7" w:rsidRPr="002062E7">
        <w:t xml:space="preserve"> </w:t>
      </w:r>
      <w:r w:rsidR="003F2619">
        <w:t>be</w:t>
      </w:r>
      <w:r w:rsidR="002062E7" w:rsidRPr="002062E7">
        <w:t xml:space="preserve"> </w:t>
      </w:r>
      <w:r w:rsidR="003F2619">
        <w:t>applied</w:t>
      </w:r>
      <w:r w:rsidR="002062E7" w:rsidRPr="002062E7">
        <w:t xml:space="preserve"> </w:t>
      </w:r>
      <w:r w:rsidR="003936E9">
        <w:t>to</w:t>
      </w:r>
      <w:r w:rsidR="002062E7" w:rsidRPr="002062E7">
        <w:t xml:space="preserve"> </w:t>
      </w:r>
      <w:r w:rsidR="003936E9">
        <w:t>study</w:t>
      </w:r>
      <w:r w:rsidR="002062E7" w:rsidRPr="002062E7">
        <w:t xml:space="preserve"> </w:t>
      </w:r>
      <w:r w:rsidR="003936E9">
        <w:t>the</w:t>
      </w:r>
      <w:r w:rsidR="002062E7" w:rsidRPr="002062E7">
        <w:t xml:space="preserve"> </w:t>
      </w:r>
      <w:r w:rsidR="003936E9">
        <w:t>role</w:t>
      </w:r>
      <w:r w:rsidR="002062E7" w:rsidRPr="002062E7">
        <w:t xml:space="preserve"> </w:t>
      </w:r>
      <w:r w:rsidR="003936E9">
        <w:t>of</w:t>
      </w:r>
      <w:r w:rsidR="002062E7" w:rsidRPr="002062E7">
        <w:t xml:space="preserve"> </w:t>
      </w:r>
      <w:r w:rsidR="003936E9">
        <w:t>these</w:t>
      </w:r>
      <w:r w:rsidR="002062E7" w:rsidRPr="002062E7">
        <w:t xml:space="preserve"> </w:t>
      </w:r>
      <w:r w:rsidR="00DC6C47">
        <w:t>proteins</w:t>
      </w:r>
      <w:r w:rsidR="002062E7" w:rsidRPr="002062E7">
        <w:t xml:space="preserve"> </w:t>
      </w:r>
      <w:r w:rsidR="00DC6C47">
        <w:t>in</w:t>
      </w:r>
      <w:r w:rsidR="002062E7" w:rsidRPr="002062E7">
        <w:t xml:space="preserve"> </w:t>
      </w:r>
      <w:r w:rsidR="003936E9">
        <w:t>skeletal</w:t>
      </w:r>
      <w:r w:rsidR="002062E7" w:rsidRPr="002062E7">
        <w:t xml:space="preserve"> </w:t>
      </w:r>
      <w:r w:rsidR="003936E9">
        <w:t>muscle</w:t>
      </w:r>
      <w:r w:rsidR="002062E7" w:rsidRPr="002062E7">
        <w:t xml:space="preserve"> </w:t>
      </w:r>
      <w:r w:rsidR="003936E9">
        <w:t>development</w:t>
      </w:r>
      <w:r>
        <w:t>.</w:t>
      </w:r>
      <w:r w:rsidR="002062E7" w:rsidRPr="002062E7">
        <w:t xml:space="preserve"> </w:t>
      </w:r>
      <w:r w:rsidR="00DC6C47">
        <w:t>Here,</w:t>
      </w:r>
      <w:r w:rsidR="002062E7" w:rsidRPr="002062E7">
        <w:t xml:space="preserve"> </w:t>
      </w:r>
      <w:r w:rsidR="00DC6C47">
        <w:t>w</w:t>
      </w:r>
      <w:r w:rsidR="003936E9">
        <w:t>e</w:t>
      </w:r>
      <w:r w:rsidR="002062E7" w:rsidRPr="002062E7">
        <w:t xml:space="preserve"> </w:t>
      </w:r>
      <w:r w:rsidR="003936E9">
        <w:t>describe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protocol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 w:rsidR="00DC6C47">
        <w:t>deplete</w:t>
      </w:r>
      <w:r w:rsidR="002062E7" w:rsidRPr="002062E7">
        <w:t xml:space="preserve"> </w:t>
      </w:r>
      <w:r w:rsidR="00DC6C47">
        <w:t>the</w:t>
      </w:r>
      <w:r w:rsidR="002062E7" w:rsidRPr="002062E7">
        <w:t xml:space="preserve"> </w:t>
      </w:r>
      <w:r w:rsidR="00DC6C47">
        <w:t>ECM</w:t>
      </w:r>
      <w:r w:rsidR="002062E7" w:rsidRPr="002062E7">
        <w:t xml:space="preserve"> </w:t>
      </w:r>
      <w:r w:rsidR="00DC6C47">
        <w:t>protein</w:t>
      </w:r>
      <w:r w:rsidR="002062E7" w:rsidRPr="002062E7">
        <w:t xml:space="preserve"> </w:t>
      </w:r>
      <w:r>
        <w:t>ADAMTSL2</w:t>
      </w:r>
      <w:r w:rsidR="002062E7" w:rsidRPr="002062E7">
        <w:t xml:space="preserve"> </w:t>
      </w:r>
      <w:r w:rsidR="003936E9">
        <w:t>as</w:t>
      </w:r>
      <w:r w:rsidR="002062E7" w:rsidRPr="002062E7">
        <w:t xml:space="preserve"> </w:t>
      </w:r>
      <w:r w:rsidR="003936E9">
        <w:t>an</w:t>
      </w:r>
      <w:r w:rsidR="002062E7" w:rsidRPr="002062E7">
        <w:t xml:space="preserve"> </w:t>
      </w:r>
      <w:r w:rsidR="003936E9">
        <w:t>example</w:t>
      </w:r>
      <w:r w:rsidR="00DC6C47">
        <w:t>,</w:t>
      </w:r>
      <w:r w:rsidR="002062E7" w:rsidRPr="002062E7">
        <w:t xml:space="preserve"> </w:t>
      </w:r>
      <w:r w:rsidR="003936E9">
        <w:t>using</w:t>
      </w:r>
      <w:r w:rsidR="002062E7" w:rsidRPr="002062E7">
        <w:t xml:space="preserve"> </w:t>
      </w:r>
      <w:r w:rsidR="003936E9">
        <w:t>small-hairpin</w:t>
      </w:r>
      <w:r w:rsidR="002062E7" w:rsidRPr="002062E7">
        <w:t xml:space="preserve"> </w:t>
      </w:r>
      <w:r w:rsidR="003936E9">
        <w:t>(</w:t>
      </w:r>
      <w:proofErr w:type="spellStart"/>
      <w:r>
        <w:t>sh</w:t>
      </w:r>
      <w:proofErr w:type="spellEnd"/>
      <w:r w:rsidR="003936E9">
        <w:t>)</w:t>
      </w:r>
      <w:r w:rsidR="002062E7" w:rsidRPr="002062E7">
        <w:t xml:space="preserve"> </w:t>
      </w:r>
      <w:r>
        <w:t>RNA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C2C12</w:t>
      </w:r>
      <w:r w:rsidR="002062E7" w:rsidRPr="002062E7">
        <w:t xml:space="preserve"> </w:t>
      </w:r>
      <w:r>
        <w:t>cells</w:t>
      </w:r>
      <w:r w:rsidR="003936E9">
        <w:t>.</w:t>
      </w:r>
      <w:r w:rsidR="002062E7" w:rsidRPr="002062E7">
        <w:t xml:space="preserve"> </w:t>
      </w:r>
      <w:r>
        <w:t>Following</w:t>
      </w:r>
      <w:r w:rsidR="002062E7" w:rsidRPr="002062E7">
        <w:t xml:space="preserve"> </w:t>
      </w:r>
      <w:r>
        <w:t>transfection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shRNA</w:t>
      </w:r>
      <w:r w:rsidR="002062E7" w:rsidRPr="002062E7">
        <w:t xml:space="preserve"> </w:t>
      </w:r>
      <w:r w:rsidR="003936E9">
        <w:t>plasmids,</w:t>
      </w:r>
      <w:r w:rsidR="002062E7" w:rsidRPr="002062E7">
        <w:t xml:space="preserve"> </w:t>
      </w:r>
      <w:r>
        <w:t>stable</w:t>
      </w:r>
      <w:r w:rsidR="002062E7" w:rsidRPr="002062E7">
        <w:t xml:space="preserve"> </w:t>
      </w:r>
      <w:r>
        <w:t>cell</w:t>
      </w:r>
      <w:r w:rsidR="00A30F49">
        <w:t>s</w:t>
      </w:r>
      <w:r w:rsidR="002062E7" w:rsidRPr="002062E7">
        <w:t xml:space="preserve"> </w:t>
      </w:r>
      <w:r w:rsidR="003936E9">
        <w:t>were</w:t>
      </w:r>
      <w:r w:rsidR="002062E7" w:rsidRPr="002062E7">
        <w:t xml:space="preserve"> </w:t>
      </w:r>
      <w:r w:rsidR="00A30F49">
        <w:t>batch-selected</w:t>
      </w:r>
      <w:r w:rsidR="002062E7" w:rsidRPr="002062E7">
        <w:t xml:space="preserve"> </w:t>
      </w:r>
      <w:r w:rsidR="003936E9">
        <w:t>using</w:t>
      </w:r>
      <w:r w:rsidR="002062E7" w:rsidRPr="002062E7">
        <w:t xml:space="preserve"> </w:t>
      </w:r>
      <w:r w:rsidR="003936E9">
        <w:t>puromycin</w:t>
      </w:r>
      <w:r>
        <w:t>.</w:t>
      </w:r>
      <w:r w:rsidR="002062E7" w:rsidRPr="002062E7">
        <w:t xml:space="preserve"> </w:t>
      </w:r>
      <w:r w:rsidR="003936E9">
        <w:t>We</w:t>
      </w:r>
      <w:r w:rsidR="002062E7" w:rsidRPr="002062E7">
        <w:t xml:space="preserve"> </w:t>
      </w:r>
      <w:r w:rsidR="003F2619">
        <w:t>further</w:t>
      </w:r>
      <w:r w:rsidR="002062E7" w:rsidRPr="002062E7">
        <w:t xml:space="preserve"> </w:t>
      </w:r>
      <w:r w:rsidR="003936E9">
        <w:t>describe</w:t>
      </w:r>
      <w:r w:rsidR="002062E7" w:rsidRPr="002062E7">
        <w:t xml:space="preserve"> </w:t>
      </w:r>
      <w:r w:rsidR="00166377">
        <w:t>the</w:t>
      </w:r>
      <w:r w:rsidR="002062E7" w:rsidRPr="002062E7">
        <w:t xml:space="preserve"> </w:t>
      </w:r>
      <w:r w:rsidR="003936E9">
        <w:t>maintenance</w:t>
      </w:r>
      <w:r w:rsidR="002062E7" w:rsidRPr="002062E7">
        <w:t xml:space="preserve"> </w:t>
      </w:r>
      <w:r w:rsidR="003936E9">
        <w:t>of</w:t>
      </w:r>
      <w:r w:rsidR="002062E7" w:rsidRPr="002062E7">
        <w:t xml:space="preserve"> </w:t>
      </w:r>
      <w:r w:rsidR="003936E9">
        <w:t>these</w:t>
      </w:r>
      <w:r w:rsidR="002062E7" w:rsidRPr="002062E7">
        <w:t xml:space="preserve"> </w:t>
      </w:r>
      <w:r w:rsidR="003936E9">
        <w:t>cell</w:t>
      </w:r>
      <w:r w:rsidR="002062E7" w:rsidRPr="002062E7">
        <w:t xml:space="preserve"> </w:t>
      </w:r>
      <w:r w:rsidR="003936E9">
        <w:t>lines</w:t>
      </w:r>
      <w:r w:rsidR="002062E7" w:rsidRPr="002062E7">
        <w:t xml:space="preserve"> </w:t>
      </w:r>
      <w:r w:rsidR="003936E9">
        <w:t>and</w:t>
      </w:r>
      <w:r w:rsidR="002062E7" w:rsidRPr="002062E7">
        <w:t xml:space="preserve"> </w:t>
      </w:r>
      <w:r w:rsidR="003936E9">
        <w:t>the</w:t>
      </w:r>
      <w:r w:rsidR="002062E7" w:rsidRPr="002062E7">
        <w:t xml:space="preserve"> </w:t>
      </w:r>
      <w:r w:rsidR="003936E9">
        <w:t>phenotypic</w:t>
      </w:r>
      <w:r w:rsidR="002062E7" w:rsidRPr="002062E7">
        <w:t xml:space="preserve"> </w:t>
      </w:r>
      <w:r w:rsidR="003936E9">
        <w:t>analysis</w:t>
      </w:r>
      <w:r w:rsidR="002062E7" w:rsidRPr="002062E7">
        <w:t xml:space="preserve"> </w:t>
      </w:r>
      <w:r w:rsidR="003F2619">
        <w:t>via</w:t>
      </w:r>
      <w:r w:rsidR="002062E7" w:rsidRPr="002062E7">
        <w:t xml:space="preserve"> </w:t>
      </w:r>
      <w:r w:rsidR="003936E9">
        <w:t>mRNA</w:t>
      </w:r>
      <w:r w:rsidR="002062E7" w:rsidRPr="002062E7">
        <w:t xml:space="preserve"> </w:t>
      </w:r>
      <w:r w:rsidR="003936E9">
        <w:t>expression,</w:t>
      </w:r>
      <w:r w:rsidR="002062E7" w:rsidRPr="002062E7">
        <w:t xml:space="preserve"> </w:t>
      </w:r>
      <w:r w:rsidR="003936E9">
        <w:t>protein</w:t>
      </w:r>
      <w:r w:rsidR="002062E7" w:rsidRPr="002062E7">
        <w:t xml:space="preserve"> </w:t>
      </w:r>
      <w:r w:rsidR="003936E9">
        <w:t>expression,</w:t>
      </w:r>
      <w:r w:rsidR="002062E7" w:rsidRPr="002062E7">
        <w:t xml:space="preserve"> </w:t>
      </w:r>
      <w:r w:rsidR="003936E9">
        <w:t>and</w:t>
      </w:r>
      <w:r w:rsidR="002062E7" w:rsidRPr="002062E7">
        <w:t xml:space="preserve"> </w:t>
      </w:r>
      <w:r w:rsidR="003936E9">
        <w:t>C2C12</w:t>
      </w:r>
      <w:r w:rsidR="002062E7" w:rsidRPr="002062E7">
        <w:t xml:space="preserve"> </w:t>
      </w:r>
      <w:r w:rsidR="003936E9">
        <w:t>differentiation.</w:t>
      </w:r>
      <w:r w:rsidR="002062E7" w:rsidRPr="002062E7">
        <w:t xml:space="preserve"> </w:t>
      </w:r>
      <w:r w:rsidR="003936E9">
        <w:t>The</w:t>
      </w:r>
      <w:r w:rsidR="002062E7" w:rsidRPr="002062E7">
        <w:t xml:space="preserve"> </w:t>
      </w:r>
      <w:r w:rsidR="003936E9">
        <w:t>advantage</w:t>
      </w:r>
      <w:r w:rsidR="003F2619">
        <w:t>s</w:t>
      </w:r>
      <w:r w:rsidR="002062E7" w:rsidRPr="002062E7">
        <w:t xml:space="preserve"> </w:t>
      </w:r>
      <w:r w:rsidR="003936E9">
        <w:t>of</w:t>
      </w:r>
      <w:r w:rsidR="002062E7" w:rsidRPr="002062E7">
        <w:t xml:space="preserve"> </w:t>
      </w:r>
      <w:r w:rsidR="003936E9">
        <w:t>the</w:t>
      </w:r>
      <w:r w:rsidR="002062E7" w:rsidRPr="002062E7">
        <w:t xml:space="preserve"> </w:t>
      </w:r>
      <w:r w:rsidR="003936E9">
        <w:t>method</w:t>
      </w:r>
      <w:r w:rsidR="002062E7" w:rsidRPr="002062E7">
        <w:t xml:space="preserve"> </w:t>
      </w:r>
      <w:r w:rsidR="003F2619">
        <w:t>are</w:t>
      </w:r>
      <w:r w:rsidR="002062E7" w:rsidRPr="002062E7">
        <w:t xml:space="preserve"> </w:t>
      </w:r>
      <w:r w:rsidR="003F2619">
        <w:t>the</w:t>
      </w:r>
      <w:r w:rsidR="002062E7" w:rsidRPr="002062E7">
        <w:t xml:space="preserve"> </w:t>
      </w:r>
      <w:r w:rsidR="003F2619">
        <w:t>relatively</w:t>
      </w:r>
      <w:r w:rsidR="002062E7" w:rsidRPr="002062E7">
        <w:t xml:space="preserve"> </w:t>
      </w:r>
      <w:r w:rsidR="003F2619">
        <w:t>fast</w:t>
      </w:r>
      <w:r w:rsidR="002062E7" w:rsidRPr="002062E7">
        <w:t xml:space="preserve"> </w:t>
      </w:r>
      <w:r w:rsidR="003F2619">
        <w:t>generation</w:t>
      </w:r>
      <w:r w:rsidR="002062E7" w:rsidRPr="002062E7">
        <w:t xml:space="preserve"> </w:t>
      </w:r>
      <w:r w:rsidR="003F2619">
        <w:t>of</w:t>
      </w:r>
      <w:r w:rsidR="002062E7" w:rsidRPr="002062E7">
        <w:t xml:space="preserve"> </w:t>
      </w:r>
      <w:r w:rsidR="003936E9">
        <w:t>stable</w:t>
      </w:r>
      <w:r w:rsidR="002062E7" w:rsidRPr="002062E7">
        <w:t xml:space="preserve"> </w:t>
      </w:r>
      <w:r w:rsidR="003F2619">
        <w:t>C2C12</w:t>
      </w:r>
      <w:r w:rsidR="002062E7" w:rsidRPr="002062E7">
        <w:t xml:space="preserve"> </w:t>
      </w:r>
      <w:r w:rsidR="003936E9">
        <w:t>knockdown</w:t>
      </w:r>
      <w:r w:rsidR="002062E7" w:rsidRPr="002062E7">
        <w:t xml:space="preserve"> </w:t>
      </w:r>
      <w:r w:rsidR="001D7132">
        <w:t>cell</w:t>
      </w:r>
      <w:r w:rsidR="00A30F49">
        <w:t>s</w:t>
      </w:r>
      <w:r w:rsidR="002062E7" w:rsidRPr="002062E7">
        <w:t xml:space="preserve"> </w:t>
      </w:r>
      <w:r w:rsidR="003936E9">
        <w:t>and</w:t>
      </w:r>
      <w:r w:rsidR="002062E7" w:rsidRPr="002062E7">
        <w:t xml:space="preserve"> </w:t>
      </w:r>
      <w:r w:rsidR="003F2619">
        <w:t>the</w:t>
      </w:r>
      <w:r w:rsidR="002062E7" w:rsidRPr="002062E7">
        <w:t xml:space="preserve"> </w:t>
      </w:r>
      <w:r w:rsidR="003F2619">
        <w:t>reliable</w:t>
      </w:r>
      <w:r w:rsidR="002062E7" w:rsidRPr="002062E7">
        <w:t xml:space="preserve"> </w:t>
      </w:r>
      <w:r w:rsidR="003F2619">
        <w:t>differentiation</w:t>
      </w:r>
      <w:r w:rsidR="002062E7" w:rsidRPr="002062E7">
        <w:t xml:space="preserve"> </w:t>
      </w:r>
      <w:r w:rsidR="00A30F49">
        <w:t>of</w:t>
      </w:r>
      <w:r w:rsidR="002062E7" w:rsidRPr="002062E7">
        <w:t xml:space="preserve"> </w:t>
      </w:r>
      <w:r w:rsidR="00A30F49">
        <w:t>C2C12</w:t>
      </w:r>
      <w:r w:rsidR="002062E7" w:rsidRPr="002062E7">
        <w:t xml:space="preserve"> </w:t>
      </w:r>
      <w:r w:rsidR="00A30F49">
        <w:t>cells</w:t>
      </w:r>
      <w:r w:rsidR="002062E7" w:rsidRPr="002062E7">
        <w:t xml:space="preserve"> </w:t>
      </w:r>
      <w:r w:rsidR="003F2619">
        <w:t>into</w:t>
      </w:r>
      <w:r w:rsidR="002062E7" w:rsidRPr="002062E7">
        <w:t xml:space="preserve"> </w:t>
      </w:r>
      <w:r w:rsidR="00DC6C47">
        <w:t>multinuclea</w:t>
      </w:r>
      <w:r w:rsidR="003463FE">
        <w:t>ted</w:t>
      </w:r>
      <w:r w:rsidR="002062E7" w:rsidRPr="002062E7">
        <w:t xml:space="preserve"> </w:t>
      </w:r>
      <w:r w:rsidR="003F2619">
        <w:t>myotubes</w:t>
      </w:r>
      <w:r w:rsidR="002062E7" w:rsidRPr="002062E7">
        <w:t xml:space="preserve"> </w:t>
      </w:r>
      <w:r w:rsidR="003F2619">
        <w:t>upon</w:t>
      </w:r>
      <w:r w:rsidR="002062E7" w:rsidRPr="002062E7">
        <w:t xml:space="preserve"> </w:t>
      </w:r>
      <w:r w:rsidR="002A676F">
        <w:t>depletion</w:t>
      </w:r>
      <w:r w:rsidR="002062E7" w:rsidRPr="002062E7">
        <w:t xml:space="preserve"> </w:t>
      </w:r>
      <w:r w:rsidR="002A676F">
        <w:t>of</w:t>
      </w:r>
      <w:r w:rsidR="002062E7" w:rsidRPr="002062E7">
        <w:t xml:space="preserve"> </w:t>
      </w:r>
      <w:r w:rsidR="003F2619">
        <w:t>serum</w:t>
      </w:r>
      <w:r w:rsidR="002062E7" w:rsidRPr="002062E7">
        <w:t xml:space="preserve"> </w:t>
      </w:r>
      <w:r w:rsidR="003F2619">
        <w:t>in</w:t>
      </w:r>
      <w:r w:rsidR="002062E7" w:rsidRPr="002062E7">
        <w:t xml:space="preserve"> </w:t>
      </w:r>
      <w:r w:rsidR="003F2619">
        <w:t>the</w:t>
      </w:r>
      <w:r w:rsidR="002062E7" w:rsidRPr="002062E7">
        <w:t xml:space="preserve"> </w:t>
      </w:r>
      <w:r w:rsidR="00A30F49">
        <w:t>cell</w:t>
      </w:r>
      <w:r w:rsidR="002062E7" w:rsidRPr="002062E7">
        <w:t xml:space="preserve"> </w:t>
      </w:r>
      <w:r w:rsidR="003F2619">
        <w:t>culture</w:t>
      </w:r>
      <w:r w:rsidR="002062E7" w:rsidRPr="002062E7">
        <w:t xml:space="preserve"> </w:t>
      </w:r>
      <w:r w:rsidR="003F2619">
        <w:t>medium</w:t>
      </w:r>
      <w:r w:rsidR="00DC6C47">
        <w:t>.</w:t>
      </w:r>
      <w:r w:rsidR="002062E7" w:rsidRPr="002062E7">
        <w:t xml:space="preserve"> </w:t>
      </w:r>
      <w:r w:rsidR="00DC6C47">
        <w:t>Differentiation</w:t>
      </w:r>
      <w:r w:rsidR="002062E7" w:rsidRPr="002062E7">
        <w:t xml:space="preserve"> </w:t>
      </w:r>
      <w:r w:rsidR="00DC6C47">
        <w:t>of</w:t>
      </w:r>
      <w:r w:rsidR="002062E7" w:rsidRPr="002062E7">
        <w:t xml:space="preserve"> </w:t>
      </w:r>
      <w:r w:rsidR="00DC6C47">
        <w:t>C2C12</w:t>
      </w:r>
      <w:r w:rsidR="002062E7" w:rsidRPr="002062E7">
        <w:t xml:space="preserve"> </w:t>
      </w:r>
      <w:r w:rsidR="00DC6C47">
        <w:t>cells</w:t>
      </w:r>
      <w:r w:rsidR="002062E7" w:rsidRPr="002062E7">
        <w:t xml:space="preserve"> </w:t>
      </w:r>
      <w:r w:rsidR="00DC6C47">
        <w:t>can</w:t>
      </w:r>
      <w:r w:rsidR="002062E7" w:rsidRPr="002062E7">
        <w:t xml:space="preserve"> </w:t>
      </w:r>
      <w:r w:rsidR="00DC6C47">
        <w:t>be</w:t>
      </w:r>
      <w:r w:rsidR="002062E7" w:rsidRPr="002062E7">
        <w:t xml:space="preserve"> </w:t>
      </w:r>
      <w:r w:rsidR="00DC6C47">
        <w:t>monitored</w:t>
      </w:r>
      <w:r w:rsidR="002062E7" w:rsidRPr="002062E7">
        <w:t xml:space="preserve"> </w:t>
      </w:r>
      <w:r w:rsidR="00DC6C47">
        <w:t>by</w:t>
      </w:r>
      <w:r w:rsidR="002062E7" w:rsidRPr="002062E7">
        <w:t xml:space="preserve"> </w:t>
      </w:r>
      <w:r w:rsidR="00DC6C47">
        <w:t>bright</w:t>
      </w:r>
      <w:r w:rsidR="002062E7" w:rsidRPr="002062E7">
        <w:t xml:space="preserve"> </w:t>
      </w:r>
      <w:r w:rsidR="001B5A1D">
        <w:t>field</w:t>
      </w:r>
      <w:r w:rsidR="002062E7" w:rsidRPr="002062E7">
        <w:t xml:space="preserve"> </w:t>
      </w:r>
      <w:r w:rsidR="00DC6C47">
        <w:t>microscopy</w:t>
      </w:r>
      <w:r w:rsidR="002062E7" w:rsidRPr="002062E7">
        <w:t xml:space="preserve"> </w:t>
      </w:r>
      <w:r w:rsidR="00DC6C47">
        <w:t>and</w:t>
      </w:r>
      <w:r w:rsidR="002062E7" w:rsidRPr="002062E7">
        <w:t xml:space="preserve"> </w:t>
      </w:r>
      <w:r w:rsidR="00DC6C47">
        <w:t>by</w:t>
      </w:r>
      <w:r w:rsidR="002062E7" w:rsidRPr="002062E7">
        <w:t xml:space="preserve"> </w:t>
      </w:r>
      <w:r w:rsidR="00DC6C47">
        <w:t>measuring</w:t>
      </w:r>
      <w:r w:rsidR="002062E7" w:rsidRPr="002062E7">
        <w:t xml:space="preserve"> </w:t>
      </w:r>
      <w:r w:rsidR="00DC6C47">
        <w:t>the</w:t>
      </w:r>
      <w:r w:rsidR="002062E7" w:rsidRPr="002062E7">
        <w:t xml:space="preserve"> </w:t>
      </w:r>
      <w:r w:rsidR="00DC6C47">
        <w:t>expression</w:t>
      </w:r>
      <w:r w:rsidR="002062E7" w:rsidRPr="002062E7">
        <w:t xml:space="preserve"> </w:t>
      </w:r>
      <w:r w:rsidR="00DC6C47">
        <w:t>levels</w:t>
      </w:r>
      <w:r w:rsidR="002062E7" w:rsidRPr="002062E7">
        <w:t xml:space="preserve"> </w:t>
      </w:r>
      <w:r w:rsidR="00DC6C47">
        <w:t>of</w:t>
      </w:r>
      <w:r w:rsidR="002062E7" w:rsidRPr="002062E7">
        <w:t xml:space="preserve"> </w:t>
      </w:r>
      <w:r w:rsidR="00DC6C47">
        <w:t>canonical</w:t>
      </w:r>
      <w:r w:rsidR="002062E7" w:rsidRPr="002062E7">
        <w:t xml:space="preserve"> </w:t>
      </w:r>
      <w:r w:rsidR="00DC6C47">
        <w:t>marker</w:t>
      </w:r>
      <w:r w:rsidR="002062E7" w:rsidRPr="002062E7">
        <w:t xml:space="preserve"> </w:t>
      </w:r>
      <w:r w:rsidR="00DC6C47">
        <w:t>genes,</w:t>
      </w:r>
      <w:r w:rsidR="002062E7" w:rsidRPr="002062E7">
        <w:t xml:space="preserve"> </w:t>
      </w:r>
      <w:r w:rsidR="00DC6C47">
        <w:t>such</w:t>
      </w:r>
      <w:r w:rsidR="002062E7" w:rsidRPr="002062E7">
        <w:t xml:space="preserve"> </w:t>
      </w:r>
      <w:r w:rsidR="00DC6C47">
        <w:t>as</w:t>
      </w:r>
      <w:r w:rsidR="002062E7" w:rsidRPr="002062E7">
        <w:t xml:space="preserve"> </w:t>
      </w:r>
      <w:proofErr w:type="spellStart"/>
      <w:r w:rsidR="00DC6C47">
        <w:t>MyoD</w:t>
      </w:r>
      <w:proofErr w:type="spellEnd"/>
      <w:r w:rsidR="00DC6C47">
        <w:t>,</w:t>
      </w:r>
      <w:r w:rsidR="002062E7" w:rsidRPr="002062E7">
        <w:t xml:space="preserve"> </w:t>
      </w:r>
      <w:proofErr w:type="spellStart"/>
      <w:r w:rsidR="00DC6C47">
        <w:t>myogenin</w:t>
      </w:r>
      <w:proofErr w:type="spellEnd"/>
      <w:r w:rsidR="00DC6C47">
        <w:t>,</w:t>
      </w:r>
      <w:r w:rsidR="002062E7" w:rsidRPr="002062E7">
        <w:t xml:space="preserve"> </w:t>
      </w:r>
      <w:r w:rsidR="00DC6C47">
        <w:t>or</w:t>
      </w:r>
      <w:r w:rsidR="002062E7" w:rsidRPr="002062E7">
        <w:t xml:space="preserve"> </w:t>
      </w:r>
      <w:r w:rsidR="00DC6C47">
        <w:t>myosin</w:t>
      </w:r>
      <w:r w:rsidR="002062E7" w:rsidRPr="002062E7">
        <w:t xml:space="preserve"> </w:t>
      </w:r>
      <w:r w:rsidR="00DC6C47">
        <w:t>heavy</w:t>
      </w:r>
      <w:r w:rsidR="002062E7" w:rsidRPr="002062E7">
        <w:t xml:space="preserve"> </w:t>
      </w:r>
      <w:r w:rsidR="00DC6C47">
        <w:t>chain</w:t>
      </w:r>
      <w:r w:rsidR="002062E7" w:rsidRPr="002062E7">
        <w:t xml:space="preserve"> </w:t>
      </w:r>
      <w:r w:rsidR="00DC6C47">
        <w:t>(</w:t>
      </w:r>
      <w:proofErr w:type="spellStart"/>
      <w:r w:rsidR="00DC6C47">
        <w:t>MyHC</w:t>
      </w:r>
      <w:proofErr w:type="spellEnd"/>
      <w:r w:rsidR="00DC6C47">
        <w:t>)</w:t>
      </w:r>
      <w:r w:rsidR="002062E7" w:rsidRPr="002062E7">
        <w:t xml:space="preserve"> </w:t>
      </w:r>
      <w:r w:rsidR="00DC6C47">
        <w:t>indicating</w:t>
      </w:r>
      <w:r w:rsidR="002062E7" w:rsidRPr="002062E7">
        <w:t xml:space="preserve"> </w:t>
      </w:r>
      <w:r w:rsidR="00F20623">
        <w:t>the</w:t>
      </w:r>
      <w:r w:rsidR="002062E7" w:rsidRPr="002062E7">
        <w:t xml:space="preserve"> </w:t>
      </w:r>
      <w:r w:rsidR="00F20623">
        <w:t>progression</w:t>
      </w:r>
      <w:r w:rsidR="002062E7" w:rsidRPr="002062E7">
        <w:t xml:space="preserve"> </w:t>
      </w:r>
      <w:r w:rsidR="00F20623">
        <w:t>of</w:t>
      </w:r>
      <w:r w:rsidR="002062E7" w:rsidRPr="002062E7">
        <w:t xml:space="preserve"> </w:t>
      </w:r>
      <w:r w:rsidR="00A30F49">
        <w:t>C2C12</w:t>
      </w:r>
      <w:r w:rsidR="002062E7" w:rsidRPr="002062E7">
        <w:t xml:space="preserve"> </w:t>
      </w:r>
      <w:r w:rsidR="00A30F49">
        <w:t>myoblast</w:t>
      </w:r>
      <w:r w:rsidR="002062E7" w:rsidRPr="002062E7">
        <w:t xml:space="preserve"> </w:t>
      </w:r>
      <w:r w:rsidR="00DC6C47">
        <w:t>differentiation</w:t>
      </w:r>
      <w:r w:rsidR="002062E7" w:rsidRPr="002062E7">
        <w:t xml:space="preserve"> </w:t>
      </w:r>
      <w:r w:rsidR="00DC6C47">
        <w:t>into</w:t>
      </w:r>
      <w:r w:rsidR="002062E7" w:rsidRPr="002062E7">
        <w:t xml:space="preserve"> </w:t>
      </w:r>
      <w:r w:rsidR="00DC6C47">
        <w:t>myotubes</w:t>
      </w:r>
      <w:r w:rsidR="003936E9">
        <w:t>.</w:t>
      </w:r>
      <w:r w:rsidR="002062E7" w:rsidRPr="002062E7">
        <w:t xml:space="preserve"> </w:t>
      </w:r>
      <w:r w:rsidR="00A30F49">
        <w:t>In</w:t>
      </w:r>
      <w:r w:rsidR="002062E7" w:rsidRPr="002062E7">
        <w:t xml:space="preserve"> </w:t>
      </w:r>
      <w:r w:rsidR="00A30F49">
        <w:t>contrast</w:t>
      </w:r>
      <w:r w:rsidR="002062E7" w:rsidRPr="002062E7">
        <w:t xml:space="preserve"> </w:t>
      </w:r>
      <w:r w:rsidR="003936E9">
        <w:t>to</w:t>
      </w:r>
      <w:r w:rsidR="002062E7" w:rsidRPr="002062E7">
        <w:t xml:space="preserve"> </w:t>
      </w:r>
      <w:r w:rsidR="00A30F49">
        <w:t>the</w:t>
      </w:r>
      <w:r w:rsidR="002062E7" w:rsidRPr="002062E7">
        <w:t xml:space="preserve"> </w:t>
      </w:r>
      <w:r w:rsidR="003936E9">
        <w:t>transient</w:t>
      </w:r>
      <w:r w:rsidR="002062E7" w:rsidRPr="002062E7">
        <w:t xml:space="preserve"> </w:t>
      </w:r>
      <w:r w:rsidR="003936E9">
        <w:t>knockdown</w:t>
      </w:r>
      <w:r w:rsidR="002062E7" w:rsidRPr="002062E7">
        <w:t xml:space="preserve"> </w:t>
      </w:r>
      <w:r w:rsidR="00A30F49">
        <w:t>of</w:t>
      </w:r>
      <w:r w:rsidR="002062E7" w:rsidRPr="002062E7">
        <w:t xml:space="preserve"> </w:t>
      </w:r>
      <w:r w:rsidR="00A30F49">
        <w:t>genes</w:t>
      </w:r>
      <w:r w:rsidR="002062E7" w:rsidRPr="002062E7">
        <w:t xml:space="preserve"> </w:t>
      </w:r>
      <w:r w:rsidR="003936E9">
        <w:t>with</w:t>
      </w:r>
      <w:r w:rsidR="002062E7" w:rsidRPr="002062E7">
        <w:t xml:space="preserve"> </w:t>
      </w:r>
      <w:r w:rsidR="003936E9">
        <w:t>small-interfering</w:t>
      </w:r>
      <w:r w:rsidR="002062E7" w:rsidRPr="002062E7">
        <w:t xml:space="preserve"> </w:t>
      </w:r>
      <w:r w:rsidR="003936E9">
        <w:t>(</w:t>
      </w:r>
      <w:proofErr w:type="spellStart"/>
      <w:r w:rsidR="003936E9">
        <w:t>si</w:t>
      </w:r>
      <w:proofErr w:type="spellEnd"/>
      <w:r w:rsidR="003936E9">
        <w:t>)</w:t>
      </w:r>
      <w:r w:rsidR="002062E7" w:rsidRPr="002062E7">
        <w:t xml:space="preserve"> </w:t>
      </w:r>
      <w:r w:rsidR="003936E9">
        <w:t>RNA,</w:t>
      </w:r>
      <w:r w:rsidR="002062E7" w:rsidRPr="002062E7">
        <w:t xml:space="preserve"> </w:t>
      </w:r>
      <w:r w:rsidR="003936E9">
        <w:t>genes</w:t>
      </w:r>
      <w:r w:rsidR="002062E7" w:rsidRPr="002062E7">
        <w:t xml:space="preserve"> </w:t>
      </w:r>
      <w:r w:rsidR="003936E9">
        <w:t>that</w:t>
      </w:r>
      <w:r w:rsidR="002062E7" w:rsidRPr="002062E7">
        <w:t xml:space="preserve"> </w:t>
      </w:r>
      <w:r w:rsidR="003936E9">
        <w:t>are</w:t>
      </w:r>
      <w:r w:rsidR="002062E7" w:rsidRPr="002062E7">
        <w:t xml:space="preserve"> </w:t>
      </w:r>
      <w:r w:rsidR="003936E9">
        <w:t>expressed</w:t>
      </w:r>
      <w:r w:rsidR="002062E7" w:rsidRPr="002062E7">
        <w:t xml:space="preserve"> </w:t>
      </w:r>
      <w:r w:rsidR="003936E9">
        <w:t>later</w:t>
      </w:r>
      <w:r w:rsidR="002062E7" w:rsidRPr="002062E7">
        <w:t xml:space="preserve"> </w:t>
      </w:r>
      <w:r w:rsidR="00DC6C47">
        <w:t>during</w:t>
      </w:r>
      <w:r w:rsidR="002062E7" w:rsidRPr="002062E7">
        <w:t xml:space="preserve"> </w:t>
      </w:r>
      <w:r w:rsidR="003936E9">
        <w:t>C2C12</w:t>
      </w:r>
      <w:r w:rsidR="002062E7" w:rsidRPr="002062E7">
        <w:t xml:space="preserve"> </w:t>
      </w:r>
      <w:r w:rsidR="003936E9">
        <w:t>differentiation</w:t>
      </w:r>
      <w:r w:rsidR="002062E7" w:rsidRPr="002062E7">
        <w:t xml:space="preserve"> </w:t>
      </w:r>
      <w:r w:rsidR="00DC6C47">
        <w:t>or</w:t>
      </w:r>
      <w:r w:rsidR="002062E7" w:rsidRPr="002062E7">
        <w:t xml:space="preserve"> </w:t>
      </w:r>
      <w:r w:rsidR="00DC6C47">
        <w:t>during</w:t>
      </w:r>
      <w:r w:rsidR="002062E7" w:rsidRPr="002062E7">
        <w:t xml:space="preserve"> </w:t>
      </w:r>
      <w:r w:rsidR="005714CA">
        <w:t>myotube</w:t>
      </w:r>
      <w:r w:rsidR="002062E7" w:rsidRPr="002062E7">
        <w:t xml:space="preserve"> </w:t>
      </w:r>
      <w:r w:rsidR="003936E9">
        <w:t>maturation</w:t>
      </w:r>
      <w:r w:rsidR="002062E7" w:rsidRPr="002062E7">
        <w:t xml:space="preserve"> </w:t>
      </w:r>
      <w:r w:rsidR="003936E9">
        <w:t>can</w:t>
      </w:r>
      <w:r w:rsidR="002062E7" w:rsidRPr="002062E7">
        <w:t xml:space="preserve"> </w:t>
      </w:r>
      <w:r w:rsidR="003936E9">
        <w:t>be</w:t>
      </w:r>
      <w:r w:rsidR="002062E7" w:rsidRPr="002062E7">
        <w:t xml:space="preserve"> </w:t>
      </w:r>
      <w:r w:rsidR="003936E9">
        <w:t>targeted</w:t>
      </w:r>
      <w:r w:rsidR="002062E7" w:rsidRPr="002062E7">
        <w:t xml:space="preserve"> </w:t>
      </w:r>
      <w:r w:rsidR="00DC6C47">
        <w:t>more</w:t>
      </w:r>
      <w:r w:rsidR="002062E7" w:rsidRPr="002062E7">
        <w:t xml:space="preserve"> </w:t>
      </w:r>
      <w:r w:rsidR="00DC6C47">
        <w:t>efficiently</w:t>
      </w:r>
      <w:r w:rsidR="002062E7" w:rsidRPr="002062E7">
        <w:t xml:space="preserve"> </w:t>
      </w:r>
      <w:r w:rsidR="00A30F49">
        <w:t>by</w:t>
      </w:r>
      <w:r w:rsidR="002062E7" w:rsidRPr="002062E7">
        <w:t xml:space="preserve"> </w:t>
      </w:r>
      <w:r w:rsidR="00A30F49">
        <w:t>generating</w:t>
      </w:r>
      <w:r w:rsidR="002062E7" w:rsidRPr="002062E7">
        <w:t xml:space="preserve"> </w:t>
      </w:r>
      <w:r w:rsidR="00A30F49">
        <w:t>C2C12</w:t>
      </w:r>
      <w:r w:rsidR="002062E7" w:rsidRPr="002062E7">
        <w:t xml:space="preserve"> </w:t>
      </w:r>
      <w:r w:rsidR="00A30F49">
        <w:t>cells</w:t>
      </w:r>
      <w:r w:rsidR="002062E7" w:rsidRPr="002062E7">
        <w:t xml:space="preserve"> </w:t>
      </w:r>
      <w:r w:rsidR="00A30F49">
        <w:t>that</w:t>
      </w:r>
      <w:r w:rsidR="002062E7" w:rsidRPr="002062E7">
        <w:t xml:space="preserve"> </w:t>
      </w:r>
      <w:r w:rsidR="00A30F49">
        <w:t>stably</w:t>
      </w:r>
      <w:r w:rsidR="002062E7" w:rsidRPr="002062E7">
        <w:t xml:space="preserve"> </w:t>
      </w:r>
      <w:r w:rsidR="00A30F49">
        <w:t>express</w:t>
      </w:r>
      <w:r w:rsidR="002062E7" w:rsidRPr="002062E7">
        <w:t xml:space="preserve"> </w:t>
      </w:r>
      <w:r w:rsidR="00A30F49">
        <w:t>shRNA</w:t>
      </w:r>
      <w:r w:rsidR="003936E9">
        <w:t>.</w:t>
      </w:r>
      <w:r w:rsidR="002062E7" w:rsidRPr="002062E7">
        <w:t xml:space="preserve"> </w:t>
      </w:r>
      <w:r w:rsidR="003F2619">
        <w:t>Limitati</w:t>
      </w:r>
      <w:r w:rsidR="00DC6C47">
        <w:t>ons</w:t>
      </w:r>
      <w:r w:rsidR="002062E7" w:rsidRPr="002062E7">
        <w:t xml:space="preserve"> </w:t>
      </w:r>
      <w:r w:rsidR="00DC6C47">
        <w:t>of</w:t>
      </w:r>
      <w:r w:rsidR="002062E7" w:rsidRPr="002062E7">
        <w:t xml:space="preserve"> </w:t>
      </w:r>
      <w:r w:rsidR="00DC6C47">
        <w:t>the</w:t>
      </w:r>
      <w:r w:rsidR="002062E7" w:rsidRPr="002062E7">
        <w:t xml:space="preserve"> </w:t>
      </w:r>
      <w:r w:rsidR="00DC6C47">
        <w:t>method</w:t>
      </w:r>
      <w:r w:rsidR="002062E7" w:rsidRPr="002062E7">
        <w:t xml:space="preserve"> </w:t>
      </w:r>
      <w:r w:rsidR="00DC6C47">
        <w:t>are</w:t>
      </w:r>
      <w:r w:rsidR="002062E7" w:rsidRPr="002062E7">
        <w:t xml:space="preserve"> </w:t>
      </w:r>
      <w:r w:rsidR="00DC6C47">
        <w:t>a</w:t>
      </w:r>
      <w:r w:rsidR="002062E7" w:rsidRPr="002062E7">
        <w:t xml:space="preserve"> </w:t>
      </w:r>
      <w:r w:rsidR="00DC6C47">
        <w:t>variability</w:t>
      </w:r>
      <w:r w:rsidR="002062E7" w:rsidRPr="002062E7">
        <w:t xml:space="preserve"> </w:t>
      </w:r>
      <w:r w:rsidR="00DC6C47">
        <w:t>in</w:t>
      </w:r>
      <w:r w:rsidR="002062E7" w:rsidRPr="002062E7">
        <w:t xml:space="preserve"> </w:t>
      </w:r>
      <w:r w:rsidR="00DC6C47">
        <w:t>the</w:t>
      </w:r>
      <w:r w:rsidR="002062E7" w:rsidRPr="002062E7">
        <w:t xml:space="preserve"> </w:t>
      </w:r>
      <w:r w:rsidR="003F2619">
        <w:t>knockdown</w:t>
      </w:r>
      <w:r w:rsidR="002062E7" w:rsidRPr="002062E7">
        <w:t xml:space="preserve"> </w:t>
      </w:r>
      <w:r w:rsidR="00C027CF">
        <w:rPr>
          <w:rFonts w:asciiTheme="minorHAnsi" w:hAnsiTheme="minorHAnsi" w:cstheme="minorHAnsi"/>
        </w:rPr>
        <w:t>efficiencies</w:t>
      </w:r>
      <w:r w:rsidR="00A30F49">
        <w:rPr>
          <w:rFonts w:asciiTheme="minorHAnsi" w:hAnsiTheme="minorHAnsi" w:cstheme="minorHAnsi"/>
        </w:rPr>
        <w:t>,</w:t>
      </w:r>
      <w:r w:rsidR="002062E7" w:rsidRPr="002062E7">
        <w:rPr>
          <w:rFonts w:asciiTheme="minorHAnsi" w:hAnsiTheme="minorHAnsi" w:cstheme="minorHAnsi"/>
        </w:rPr>
        <w:t xml:space="preserve"> </w:t>
      </w:r>
      <w:r w:rsidR="00A30F49">
        <w:rPr>
          <w:rFonts w:asciiTheme="minorHAnsi" w:hAnsiTheme="minorHAnsi" w:cstheme="minorHAnsi"/>
        </w:rPr>
        <w:t>depending</w:t>
      </w:r>
      <w:r w:rsidR="002062E7" w:rsidRPr="002062E7">
        <w:rPr>
          <w:rFonts w:asciiTheme="minorHAnsi" w:hAnsiTheme="minorHAnsi" w:cstheme="minorHAnsi"/>
        </w:rPr>
        <w:t xml:space="preserve"> </w:t>
      </w:r>
      <w:r w:rsidR="00A30F49">
        <w:rPr>
          <w:rFonts w:asciiTheme="minorHAnsi" w:hAnsiTheme="minorHAnsi" w:cstheme="minorHAnsi"/>
        </w:rPr>
        <w:t>on</w:t>
      </w:r>
      <w:r w:rsidR="002062E7" w:rsidRPr="002062E7">
        <w:rPr>
          <w:rFonts w:asciiTheme="minorHAnsi" w:hAnsiTheme="minorHAnsi" w:cstheme="minorHAnsi"/>
        </w:rPr>
        <w:t xml:space="preserve"> </w:t>
      </w:r>
      <w:r w:rsidR="00A30F49">
        <w:rPr>
          <w:rFonts w:asciiTheme="minorHAnsi" w:hAnsiTheme="minorHAnsi" w:cstheme="minorHAnsi"/>
        </w:rPr>
        <w:t>the</w:t>
      </w:r>
      <w:r w:rsidR="002062E7" w:rsidRPr="002062E7">
        <w:rPr>
          <w:rFonts w:asciiTheme="minorHAnsi" w:hAnsiTheme="minorHAnsi" w:cstheme="minorHAnsi"/>
        </w:rPr>
        <w:t xml:space="preserve"> </w:t>
      </w:r>
      <w:r w:rsidR="00A30F49">
        <w:rPr>
          <w:rFonts w:asciiTheme="minorHAnsi" w:hAnsiTheme="minorHAnsi" w:cstheme="minorHAnsi"/>
        </w:rPr>
        <w:t>specific</w:t>
      </w:r>
      <w:r w:rsidR="002062E7" w:rsidRPr="002062E7">
        <w:rPr>
          <w:rFonts w:asciiTheme="minorHAnsi" w:hAnsiTheme="minorHAnsi" w:cstheme="minorHAnsi"/>
        </w:rPr>
        <w:t xml:space="preserve"> </w:t>
      </w:r>
      <w:r w:rsidR="00A30F49">
        <w:rPr>
          <w:rFonts w:asciiTheme="minorHAnsi" w:hAnsiTheme="minorHAnsi" w:cstheme="minorHAnsi"/>
        </w:rPr>
        <w:t>shRNA</w:t>
      </w:r>
      <w:r w:rsidR="002062E7" w:rsidRPr="002062E7">
        <w:rPr>
          <w:rFonts w:asciiTheme="minorHAnsi" w:hAnsiTheme="minorHAnsi" w:cstheme="minorHAnsi"/>
        </w:rPr>
        <w:t xml:space="preserve"> </w:t>
      </w:r>
      <w:r w:rsidR="00C027CF">
        <w:rPr>
          <w:rFonts w:asciiTheme="minorHAnsi" w:hAnsiTheme="minorHAnsi" w:cstheme="minorHAnsi"/>
        </w:rPr>
        <w:t>that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may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be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overcome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by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using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lastRenderedPageBreak/>
        <w:t>gene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knockout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strategies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based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on</w:t>
      </w:r>
      <w:r w:rsidR="002062E7" w:rsidRPr="002062E7">
        <w:rPr>
          <w:rFonts w:asciiTheme="minorHAnsi" w:hAnsiTheme="minorHAnsi" w:cstheme="minorHAnsi"/>
        </w:rPr>
        <w:t xml:space="preserve"> </w:t>
      </w:r>
      <w:r w:rsidR="003F2619">
        <w:rPr>
          <w:rFonts w:asciiTheme="minorHAnsi" w:hAnsiTheme="minorHAnsi" w:cstheme="minorHAnsi"/>
        </w:rPr>
        <w:t>CRISPR/Cas9</w:t>
      </w:r>
      <w:r w:rsidR="00DC6C47">
        <w:rPr>
          <w:rFonts w:asciiTheme="minorHAnsi" w:hAnsiTheme="minorHAnsi" w:cstheme="minorHAnsi"/>
        </w:rPr>
        <w:t>,</w:t>
      </w:r>
      <w:r w:rsidR="002062E7" w:rsidRPr="002062E7">
        <w:rPr>
          <w:rFonts w:asciiTheme="minorHAnsi" w:hAnsiTheme="minorHAnsi" w:cstheme="minorHAnsi"/>
        </w:rPr>
        <w:t xml:space="preserve"> </w:t>
      </w:r>
      <w:r w:rsidR="00DC6C47">
        <w:rPr>
          <w:rFonts w:asciiTheme="minorHAnsi" w:hAnsiTheme="minorHAnsi" w:cstheme="minorHAnsi"/>
        </w:rPr>
        <w:t>as</w:t>
      </w:r>
      <w:r w:rsidR="002062E7" w:rsidRPr="002062E7">
        <w:rPr>
          <w:rFonts w:asciiTheme="minorHAnsi" w:hAnsiTheme="minorHAnsi" w:cstheme="minorHAnsi"/>
        </w:rPr>
        <w:t xml:space="preserve"> </w:t>
      </w:r>
      <w:r w:rsidR="00DC6C47">
        <w:rPr>
          <w:rFonts w:asciiTheme="minorHAnsi" w:hAnsiTheme="minorHAnsi" w:cstheme="minorHAnsi"/>
        </w:rPr>
        <w:t>well</w:t>
      </w:r>
      <w:r w:rsidR="002062E7" w:rsidRPr="002062E7">
        <w:rPr>
          <w:rFonts w:asciiTheme="minorHAnsi" w:hAnsiTheme="minorHAnsi" w:cstheme="minorHAnsi"/>
        </w:rPr>
        <w:t xml:space="preserve"> </w:t>
      </w:r>
      <w:r w:rsidR="00DC6C47">
        <w:rPr>
          <w:rFonts w:asciiTheme="minorHAnsi" w:hAnsiTheme="minorHAnsi" w:cstheme="minorHAnsi"/>
        </w:rPr>
        <w:t>as</w:t>
      </w:r>
      <w:r w:rsidR="002062E7" w:rsidRPr="002062E7">
        <w:rPr>
          <w:rFonts w:asciiTheme="minorHAnsi" w:hAnsiTheme="minorHAnsi" w:cstheme="minorHAnsi"/>
        </w:rPr>
        <w:t xml:space="preserve"> </w:t>
      </w:r>
      <w:r w:rsidR="005714CA">
        <w:rPr>
          <w:rFonts w:asciiTheme="minorHAnsi" w:hAnsiTheme="minorHAnsi" w:cstheme="minorHAnsi"/>
        </w:rPr>
        <w:t>potential</w:t>
      </w:r>
      <w:r w:rsidR="002062E7" w:rsidRPr="002062E7">
        <w:rPr>
          <w:rFonts w:asciiTheme="minorHAnsi" w:hAnsiTheme="minorHAnsi" w:cstheme="minorHAnsi"/>
        </w:rPr>
        <w:t xml:space="preserve"> </w:t>
      </w:r>
      <w:r w:rsidR="005714CA">
        <w:rPr>
          <w:rFonts w:asciiTheme="minorHAnsi" w:hAnsiTheme="minorHAnsi" w:cstheme="minorHAnsi"/>
        </w:rPr>
        <w:t>off-target</w:t>
      </w:r>
      <w:r w:rsidR="002062E7" w:rsidRPr="002062E7">
        <w:rPr>
          <w:rFonts w:asciiTheme="minorHAnsi" w:hAnsiTheme="minorHAnsi" w:cstheme="minorHAnsi"/>
        </w:rPr>
        <w:t xml:space="preserve"> </w:t>
      </w:r>
      <w:r w:rsidR="005714CA">
        <w:rPr>
          <w:rFonts w:asciiTheme="minorHAnsi" w:hAnsiTheme="minorHAnsi" w:cstheme="minorHAnsi"/>
        </w:rPr>
        <w:t>effects</w:t>
      </w:r>
      <w:r w:rsidR="002062E7" w:rsidRPr="002062E7">
        <w:rPr>
          <w:rFonts w:asciiTheme="minorHAnsi" w:hAnsiTheme="minorHAnsi" w:cstheme="minorHAnsi"/>
        </w:rPr>
        <w:t xml:space="preserve"> </w:t>
      </w:r>
      <w:r w:rsidR="00DC6C47">
        <w:rPr>
          <w:rFonts w:asciiTheme="minorHAnsi" w:hAnsiTheme="minorHAnsi" w:cstheme="minorHAnsi"/>
        </w:rPr>
        <w:t>of</w:t>
      </w:r>
      <w:r w:rsidR="002062E7" w:rsidRPr="002062E7">
        <w:rPr>
          <w:rFonts w:asciiTheme="minorHAnsi" w:hAnsiTheme="minorHAnsi" w:cstheme="minorHAnsi"/>
        </w:rPr>
        <w:t xml:space="preserve"> </w:t>
      </w:r>
      <w:r w:rsidR="00DC6C47">
        <w:rPr>
          <w:rFonts w:asciiTheme="minorHAnsi" w:hAnsiTheme="minorHAnsi" w:cstheme="minorHAnsi"/>
        </w:rPr>
        <w:t>the</w:t>
      </w:r>
      <w:r w:rsidR="002062E7" w:rsidRPr="002062E7">
        <w:rPr>
          <w:rFonts w:asciiTheme="minorHAnsi" w:hAnsiTheme="minorHAnsi" w:cstheme="minorHAnsi"/>
        </w:rPr>
        <w:t xml:space="preserve"> </w:t>
      </w:r>
      <w:r w:rsidR="00DC6C47">
        <w:rPr>
          <w:rFonts w:asciiTheme="minorHAnsi" w:hAnsiTheme="minorHAnsi" w:cstheme="minorHAnsi"/>
        </w:rPr>
        <w:t>shRNA</w:t>
      </w:r>
      <w:r w:rsidR="002062E7" w:rsidRPr="002062E7">
        <w:rPr>
          <w:rFonts w:asciiTheme="minorHAnsi" w:hAnsiTheme="minorHAnsi" w:cstheme="minorHAnsi"/>
        </w:rPr>
        <w:t xml:space="preserve"> </w:t>
      </w:r>
      <w:r w:rsidR="005714CA">
        <w:rPr>
          <w:rFonts w:asciiTheme="minorHAnsi" w:hAnsiTheme="minorHAnsi" w:cstheme="minorHAnsi"/>
        </w:rPr>
        <w:t>that</w:t>
      </w:r>
      <w:r w:rsidR="002062E7" w:rsidRPr="002062E7">
        <w:rPr>
          <w:rFonts w:asciiTheme="minorHAnsi" w:hAnsiTheme="minorHAnsi" w:cstheme="minorHAnsi"/>
        </w:rPr>
        <w:t xml:space="preserve"> </w:t>
      </w:r>
      <w:r w:rsidR="00A30F49">
        <w:rPr>
          <w:rFonts w:asciiTheme="minorHAnsi" w:hAnsiTheme="minorHAnsi" w:cstheme="minorHAnsi"/>
        </w:rPr>
        <w:t>should</w:t>
      </w:r>
      <w:r w:rsidR="002062E7" w:rsidRPr="002062E7">
        <w:rPr>
          <w:rFonts w:asciiTheme="minorHAnsi" w:hAnsiTheme="minorHAnsi" w:cstheme="minorHAnsi"/>
        </w:rPr>
        <w:t xml:space="preserve"> </w:t>
      </w:r>
      <w:r w:rsidR="005714CA">
        <w:rPr>
          <w:rFonts w:asciiTheme="minorHAnsi" w:hAnsiTheme="minorHAnsi" w:cstheme="minorHAnsi"/>
        </w:rPr>
        <w:t>be</w:t>
      </w:r>
      <w:r w:rsidR="002062E7" w:rsidRPr="002062E7">
        <w:rPr>
          <w:rFonts w:asciiTheme="minorHAnsi" w:hAnsiTheme="minorHAnsi" w:cstheme="minorHAnsi"/>
        </w:rPr>
        <w:t xml:space="preserve"> </w:t>
      </w:r>
      <w:r w:rsidR="005714CA">
        <w:rPr>
          <w:rFonts w:asciiTheme="minorHAnsi" w:hAnsiTheme="minorHAnsi" w:cstheme="minorHAnsi"/>
        </w:rPr>
        <w:t>considered</w:t>
      </w:r>
      <w:r w:rsidR="003F2619">
        <w:rPr>
          <w:rFonts w:asciiTheme="minorHAnsi" w:hAnsiTheme="minorHAnsi" w:cstheme="minorHAnsi"/>
        </w:rPr>
        <w:t>.</w:t>
      </w:r>
    </w:p>
    <w:p w14:paraId="275FB601" w14:textId="77777777" w:rsidR="003F2619" w:rsidRPr="001B1519" w:rsidRDefault="003F2619" w:rsidP="008B34B5">
      <w:pPr>
        <w:rPr>
          <w:rFonts w:asciiTheme="minorHAnsi" w:hAnsiTheme="minorHAnsi" w:cstheme="minorHAnsi"/>
        </w:rPr>
      </w:pPr>
    </w:p>
    <w:p w14:paraId="1DD6027B" w14:textId="45198275" w:rsidR="006305D7" w:rsidRPr="001B1519" w:rsidRDefault="006305D7" w:rsidP="008B34B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="002062E7" w:rsidRPr="002062E7">
        <w:rPr>
          <w:rFonts w:asciiTheme="minorHAnsi" w:hAnsiTheme="minorHAnsi" w:cstheme="minorHAnsi"/>
          <w:color w:val="808080"/>
        </w:rPr>
        <w:t xml:space="preserve"> </w:t>
      </w:r>
    </w:p>
    <w:p w14:paraId="3629F26A" w14:textId="2A6B7489" w:rsidR="00DD00E6" w:rsidRPr="00872D59" w:rsidRDefault="00015FB1" w:rsidP="008B34B5">
      <w:r>
        <w:t>Extracellular</w:t>
      </w:r>
      <w:r w:rsidR="002062E7" w:rsidRPr="002062E7">
        <w:t xml:space="preserve"> </w:t>
      </w:r>
      <w:r>
        <w:t>matrix</w:t>
      </w:r>
      <w:r w:rsidR="002062E7" w:rsidRPr="002062E7">
        <w:t xml:space="preserve"> </w:t>
      </w:r>
      <w:r>
        <w:t>(</w:t>
      </w:r>
      <w:r w:rsidR="00DD00E6">
        <w:t>ECM</w:t>
      </w:r>
      <w:r>
        <w:t>)</w:t>
      </w:r>
      <w:r w:rsidR="002062E7" w:rsidRPr="002062E7">
        <w:t xml:space="preserve"> </w:t>
      </w:r>
      <w:r w:rsidR="00DD00E6" w:rsidRPr="00872D59">
        <w:t>proteins</w:t>
      </w:r>
      <w:r w:rsidR="002062E7" w:rsidRPr="002062E7">
        <w:t xml:space="preserve"> </w:t>
      </w:r>
      <w:r w:rsidR="00DD00E6" w:rsidRPr="00872D59">
        <w:t>provide</w:t>
      </w:r>
      <w:r w:rsidR="002062E7" w:rsidRPr="002062E7">
        <w:t xml:space="preserve"> </w:t>
      </w:r>
      <w:r w:rsidR="00DD00E6" w:rsidRPr="00872D59">
        <w:t>structural</w:t>
      </w:r>
      <w:r w:rsidR="002062E7" w:rsidRPr="002062E7">
        <w:t xml:space="preserve"> </w:t>
      </w:r>
      <w:r w:rsidR="00DD00E6" w:rsidRPr="00872D59">
        <w:t>support</w:t>
      </w:r>
      <w:r w:rsidR="002062E7" w:rsidRPr="002062E7">
        <w:t xml:space="preserve"> </w:t>
      </w:r>
      <w:r w:rsidR="005714CA">
        <w:t>for</w:t>
      </w:r>
      <w:r w:rsidR="002062E7" w:rsidRPr="002062E7">
        <w:t xml:space="preserve"> </w:t>
      </w:r>
      <w:r>
        <w:t>all</w:t>
      </w:r>
      <w:r w:rsidR="002062E7" w:rsidRPr="002062E7">
        <w:t xml:space="preserve"> </w:t>
      </w:r>
      <w:r w:rsidR="00DD00E6" w:rsidRPr="00872D59">
        <w:t>tissues</w:t>
      </w:r>
      <w:r w:rsidR="005714CA">
        <w:t>,</w:t>
      </w:r>
      <w:r w:rsidR="002062E7" w:rsidRPr="002062E7">
        <w:t xml:space="preserve"> </w:t>
      </w:r>
      <w:r>
        <w:t>mediate</w:t>
      </w:r>
      <w:r w:rsidR="002062E7" w:rsidRPr="002062E7">
        <w:t xml:space="preserve"> </w:t>
      </w:r>
      <w:r>
        <w:t>cell-cell</w:t>
      </w:r>
      <w:r w:rsidR="002062E7" w:rsidRPr="002062E7">
        <w:t xml:space="preserve"> </w:t>
      </w:r>
      <w:r>
        <w:t>communication</w:t>
      </w:r>
      <w:r w:rsidR="005714CA">
        <w:t>,</w:t>
      </w:r>
      <w:r w:rsidR="002062E7" w:rsidRPr="002062E7">
        <w:t xml:space="preserve"> </w:t>
      </w:r>
      <w:r w:rsidR="005714CA">
        <w:t>and</w:t>
      </w:r>
      <w:r w:rsidR="002062E7" w:rsidRPr="002062E7">
        <w:t xml:space="preserve"> </w:t>
      </w:r>
      <w:r w:rsidR="00DC6C47">
        <w:t>determine</w:t>
      </w:r>
      <w:r w:rsidR="002062E7" w:rsidRPr="002062E7">
        <w:t xml:space="preserve"> </w:t>
      </w:r>
      <w:r w:rsidR="005714CA">
        <w:t>cell</w:t>
      </w:r>
      <w:r w:rsidR="002062E7" w:rsidRPr="002062E7">
        <w:t xml:space="preserve"> </w:t>
      </w:r>
      <w:r w:rsidR="005714CA">
        <w:t>fate</w:t>
      </w:r>
      <w:r>
        <w:t>.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formation</w:t>
      </w:r>
      <w:r w:rsidR="002062E7" w:rsidRPr="002062E7">
        <w:t xml:space="preserve"> </w:t>
      </w:r>
      <w:r w:rsidR="00DD00E6" w:rsidRPr="00872D59">
        <w:t>and</w:t>
      </w:r>
      <w:r w:rsidR="002062E7" w:rsidRPr="002062E7">
        <w:t xml:space="preserve"> </w:t>
      </w:r>
      <w:r>
        <w:t>dynamic</w:t>
      </w:r>
      <w:r w:rsidR="002062E7" w:rsidRPr="002062E7">
        <w:t xml:space="preserve"> </w:t>
      </w:r>
      <w:r w:rsidR="00DD00E6" w:rsidRPr="00872D59">
        <w:t>remodeling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ECM</w:t>
      </w:r>
      <w:r w:rsidR="002062E7" w:rsidRPr="002062E7">
        <w:t xml:space="preserve"> </w:t>
      </w:r>
      <w:r w:rsidR="00DD00E6" w:rsidRPr="00872D59">
        <w:t>is</w:t>
      </w:r>
      <w:r w:rsidR="002062E7" w:rsidRPr="002062E7">
        <w:t xml:space="preserve"> </w:t>
      </w:r>
      <w:r w:rsidR="00DD00E6" w:rsidRPr="00872D59">
        <w:t>thus</w:t>
      </w:r>
      <w:r w:rsidR="002062E7" w:rsidRPr="002062E7">
        <w:t xml:space="preserve"> </w:t>
      </w:r>
      <w:r w:rsidR="00DD00E6" w:rsidRPr="00872D59">
        <w:t>critical</w:t>
      </w:r>
      <w:r w:rsidR="002062E7" w:rsidRPr="002062E7">
        <w:t xml:space="preserve"> </w:t>
      </w:r>
      <w:r w:rsidR="00DD00E6" w:rsidRPr="00872D59">
        <w:t>to</w:t>
      </w:r>
      <w:r w:rsidR="002062E7" w:rsidRPr="002062E7">
        <w:t xml:space="preserve"> </w:t>
      </w:r>
      <w:r>
        <w:t>maintain</w:t>
      </w:r>
      <w:r w:rsidR="002062E7" w:rsidRPr="002062E7">
        <w:t xml:space="preserve"> </w:t>
      </w:r>
      <w:r w:rsidR="00DD00E6" w:rsidRPr="00872D59">
        <w:t>tissue</w:t>
      </w:r>
      <w:r w:rsidR="002062E7" w:rsidRPr="002062E7">
        <w:t xml:space="preserve"> </w:t>
      </w:r>
      <w:r w:rsidR="00DD00E6" w:rsidRPr="00872D59">
        <w:t>and</w:t>
      </w:r>
      <w:r w:rsidR="002062E7" w:rsidRPr="002062E7">
        <w:t xml:space="preserve"> </w:t>
      </w:r>
      <w:r w:rsidR="00DD00E6" w:rsidRPr="00872D59">
        <w:t>organ</w:t>
      </w:r>
      <w:r w:rsidR="002062E7" w:rsidRPr="002062E7">
        <w:t xml:space="preserve"> </w:t>
      </w:r>
      <w:r>
        <w:t>homeostasis</w:t>
      </w:r>
      <w:r w:rsidR="00DD00E6" w:rsidRPr="00872D59">
        <w:fldChar w:fldCharType="begin">
          <w:fldData xml:space="preserve">PEVuZE5vdGU+PENpdGU+PEF1dGhvcj5UYW56ZXI8L0F1dGhvcj48WWVhcj4yMDA2PC9ZZWFyPjxS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</w:fldData>
        </w:fldChar>
      </w:r>
      <w:r w:rsidR="00D12040">
        <w:instrText xml:space="preserve"> ADDIN EN.CITE </w:instrText>
      </w:r>
      <w:r w:rsidR="00D12040">
        <w:fldChar w:fldCharType="begin">
          <w:fldData xml:space="preserve">PEVuZE5vdGU+PENpdGU+PEF1dGhvcj5UYW56ZXI8L0F1dGhvcj48WWVhcj4yMDA2PC9ZZWFyPjxS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</w:fldData>
        </w:fldChar>
      </w:r>
      <w:r w:rsidR="00D12040">
        <w:instrText xml:space="preserve"> ADDIN EN.CITE.DATA </w:instrText>
      </w:r>
      <w:r w:rsidR="00D12040">
        <w:fldChar w:fldCharType="end"/>
      </w:r>
      <w:r w:rsidR="00DD00E6" w:rsidRPr="00872D59">
        <w:fldChar w:fldCharType="separate"/>
      </w:r>
      <w:r w:rsidR="00D12040" w:rsidRPr="00D12040">
        <w:rPr>
          <w:noProof/>
          <w:vertAlign w:val="superscript"/>
        </w:rPr>
        <w:t>1,2</w:t>
      </w:r>
      <w:r w:rsidR="00DD00E6" w:rsidRPr="00872D59">
        <w:fldChar w:fldCharType="end"/>
      </w:r>
      <w:r w:rsidR="00DD00E6" w:rsidRPr="00872D59">
        <w:t>.</w:t>
      </w:r>
      <w:r w:rsidR="002062E7" w:rsidRPr="002062E7">
        <w:t xml:space="preserve"> </w:t>
      </w:r>
      <w:r>
        <w:t>Pathological</w:t>
      </w:r>
      <w:r w:rsidR="002062E7" w:rsidRPr="002062E7">
        <w:t xml:space="preserve"> </w:t>
      </w:r>
      <w:r>
        <w:t>variants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several</w:t>
      </w:r>
      <w:r w:rsidR="002062E7" w:rsidRPr="002062E7">
        <w:t xml:space="preserve"> </w:t>
      </w:r>
      <w:r>
        <w:t>genes</w:t>
      </w:r>
      <w:r w:rsidR="002062E7" w:rsidRPr="002062E7">
        <w:t xml:space="preserve"> </w:t>
      </w:r>
      <w:r>
        <w:t>coding</w:t>
      </w:r>
      <w:r w:rsidR="002062E7" w:rsidRPr="002062E7">
        <w:t xml:space="preserve"> </w:t>
      </w:r>
      <w:r>
        <w:t>for</w:t>
      </w:r>
      <w:r w:rsidR="002062E7" w:rsidRPr="002062E7">
        <w:t xml:space="preserve"> </w:t>
      </w:r>
      <w:r>
        <w:t>ECM</w:t>
      </w:r>
      <w:r w:rsidR="002062E7" w:rsidRPr="002062E7">
        <w:t xml:space="preserve"> </w:t>
      </w:r>
      <w:r>
        <w:t>proteins</w:t>
      </w:r>
      <w:r w:rsidR="002062E7" w:rsidRPr="002062E7">
        <w:t xml:space="preserve"> </w:t>
      </w:r>
      <w:r>
        <w:t>give</w:t>
      </w:r>
      <w:r w:rsidR="002062E7" w:rsidRPr="002062E7">
        <w:t xml:space="preserve"> </w:t>
      </w:r>
      <w:r>
        <w:t>rise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>
        <w:t>musculoskeletal</w:t>
      </w:r>
      <w:r w:rsidR="002062E7" w:rsidRPr="002062E7">
        <w:t xml:space="preserve"> </w:t>
      </w:r>
      <w:r>
        <w:t>disorders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>
        <w:t>phenotypes</w:t>
      </w:r>
      <w:r w:rsidR="002062E7" w:rsidRPr="002062E7">
        <w:t xml:space="preserve"> </w:t>
      </w:r>
      <w:r>
        <w:t>ranging</w:t>
      </w:r>
      <w:r w:rsidR="002062E7" w:rsidRPr="002062E7">
        <w:t xml:space="preserve"> </w:t>
      </w:r>
      <w:r>
        <w:t>from</w:t>
      </w:r>
      <w:r w:rsidR="002062E7" w:rsidRPr="002062E7">
        <w:t xml:space="preserve"> </w:t>
      </w:r>
      <w:r>
        <w:t>muscular</w:t>
      </w:r>
      <w:r w:rsidR="002062E7" w:rsidRPr="002062E7">
        <w:t xml:space="preserve"> </w:t>
      </w:r>
      <w:r>
        <w:t>dystrophies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proofErr w:type="spellStart"/>
      <w:r>
        <w:t>pseudomouscular</w:t>
      </w:r>
      <w:proofErr w:type="spellEnd"/>
      <w:r w:rsidR="002062E7" w:rsidRPr="002062E7">
        <w:t xml:space="preserve"> </w:t>
      </w:r>
      <w:r>
        <w:t>buil</w:t>
      </w:r>
      <w:r w:rsidR="003463FE">
        <w:t>d</w:t>
      </w:r>
      <w:r w:rsidR="00D12040">
        <w:fldChar w:fldCharType="begin">
          <w:fldData xml:space="preserve">PEVuZE5vdGU+PENpdGU+PEF1dGhvcj5TYWthaTwvQXV0aG9yPjxZZWFyPjIwMTk8L1llYXI+PFJl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==
</w:fldData>
        </w:fldChar>
      </w:r>
      <w:r w:rsidR="00D12040">
        <w:instrText xml:space="preserve"> ADDIN EN.CITE </w:instrText>
      </w:r>
      <w:r w:rsidR="00D12040">
        <w:fldChar w:fldCharType="begin">
          <w:fldData xml:space="preserve">PEVuZE5vdGU+PENpdGU+PEF1dGhvcj5TYWthaTwvQXV0aG9yPjxZZWFyPjIwMTk8L1llYXI+PFJl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==
</w:fldData>
        </w:fldChar>
      </w:r>
      <w:r w:rsidR="00D12040">
        <w:instrText xml:space="preserve"> ADDIN EN.CITE.DATA </w:instrText>
      </w:r>
      <w:r w:rsidR="00D12040">
        <w:fldChar w:fldCharType="end"/>
      </w:r>
      <w:r w:rsidR="00D12040">
        <w:fldChar w:fldCharType="separate"/>
      </w:r>
      <w:r w:rsidR="00D12040" w:rsidRPr="00D12040">
        <w:rPr>
          <w:noProof/>
          <w:vertAlign w:val="superscript"/>
        </w:rPr>
        <w:t>3,4</w:t>
      </w:r>
      <w:r w:rsidR="00D12040">
        <w:fldChar w:fldCharType="end"/>
      </w:r>
      <w:r>
        <w:t>.</w:t>
      </w:r>
      <w:r w:rsidR="002062E7" w:rsidRPr="002062E7">
        <w:t xml:space="preserve"> </w:t>
      </w:r>
      <w:r>
        <w:t>For</w:t>
      </w:r>
      <w:r w:rsidR="002062E7" w:rsidRPr="002062E7">
        <w:t xml:space="preserve"> </w:t>
      </w:r>
      <w:r>
        <w:t>exam</w:t>
      </w:r>
      <w:r w:rsidR="00D12040">
        <w:t>ple,</w:t>
      </w:r>
      <w:r w:rsidR="002062E7" w:rsidRPr="002062E7">
        <w:t xml:space="preserve"> </w:t>
      </w:r>
      <w:r w:rsidR="005714CA">
        <w:t>pathogenic</w:t>
      </w:r>
      <w:r w:rsidR="002062E7" w:rsidRPr="002062E7">
        <w:t xml:space="preserve"> </w:t>
      </w:r>
      <w:r w:rsidR="00D12040">
        <w:t>variants</w:t>
      </w:r>
      <w:r w:rsidR="002062E7" w:rsidRPr="002062E7">
        <w:t xml:space="preserve"> </w:t>
      </w:r>
      <w:r w:rsidR="00D12040">
        <w:t>in</w:t>
      </w:r>
      <w:r w:rsidR="002062E7" w:rsidRPr="002062E7">
        <w:t xml:space="preserve"> </w:t>
      </w:r>
      <w:r w:rsidR="00D12040" w:rsidRPr="005714CA">
        <w:rPr>
          <w:i/>
        </w:rPr>
        <w:t>ADAMTSL2</w:t>
      </w:r>
      <w:r w:rsidR="002062E7" w:rsidRPr="002062E7">
        <w:t xml:space="preserve"> </w:t>
      </w:r>
      <w:r w:rsidR="00D12040">
        <w:t>cause</w:t>
      </w:r>
      <w:r w:rsidR="002062E7" w:rsidRPr="002062E7">
        <w:t xml:space="preserve"> </w:t>
      </w:r>
      <w:r w:rsidR="00407568">
        <w:t>the</w:t>
      </w:r>
      <w:r w:rsidR="002062E7" w:rsidRPr="002062E7">
        <w:t xml:space="preserve"> </w:t>
      </w:r>
      <w:r w:rsidR="00407568">
        <w:t>extremely</w:t>
      </w:r>
      <w:r w:rsidR="002062E7" w:rsidRPr="002062E7">
        <w:t xml:space="preserve"> </w:t>
      </w:r>
      <w:r w:rsidR="00407568">
        <w:t>rare</w:t>
      </w:r>
      <w:r w:rsidR="002062E7" w:rsidRPr="002062E7">
        <w:t xml:space="preserve"> </w:t>
      </w:r>
      <w:r w:rsidR="00407568">
        <w:t>musculoskeletal</w:t>
      </w:r>
      <w:r w:rsidR="002062E7" w:rsidRPr="002062E7">
        <w:t xml:space="preserve"> </w:t>
      </w:r>
      <w:r w:rsidR="00407568">
        <w:t>disorder</w:t>
      </w:r>
      <w:r w:rsidR="002062E7" w:rsidRPr="002062E7">
        <w:t xml:space="preserve"> </w:t>
      </w:r>
      <w:proofErr w:type="spellStart"/>
      <w:r>
        <w:t>geleophysic</w:t>
      </w:r>
      <w:proofErr w:type="spellEnd"/>
      <w:r w:rsidR="002062E7" w:rsidRPr="002062E7">
        <w:t xml:space="preserve"> </w:t>
      </w:r>
      <w:r>
        <w:t>dysplasia,</w:t>
      </w:r>
      <w:r w:rsidR="002062E7" w:rsidRPr="002062E7">
        <w:t xml:space="preserve"> </w:t>
      </w:r>
      <w:r>
        <w:t>which</w:t>
      </w:r>
      <w:r w:rsidR="002062E7" w:rsidRPr="002062E7">
        <w:t xml:space="preserve"> </w:t>
      </w:r>
      <w:r>
        <w:t>presents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proofErr w:type="spellStart"/>
      <w:r>
        <w:t>pseudomuscular</w:t>
      </w:r>
      <w:proofErr w:type="spellEnd"/>
      <w:r w:rsidR="002062E7" w:rsidRPr="002062E7">
        <w:t xml:space="preserve"> </w:t>
      </w:r>
      <w:r w:rsidR="00F20623">
        <w:t>build</w:t>
      </w:r>
      <w:r>
        <w:t>,</w:t>
      </w:r>
      <w:r w:rsidR="002062E7" w:rsidRPr="002062E7">
        <w:t xml:space="preserve"> </w:t>
      </w:r>
      <w:r w:rsidR="00526485">
        <w:t>i.e.,</w:t>
      </w:r>
      <w:r w:rsidR="002062E7" w:rsidRPr="002062E7">
        <w:t xml:space="preserve"> </w:t>
      </w:r>
      <w:r>
        <w:t>an</w:t>
      </w:r>
      <w:r w:rsidR="002062E7" w:rsidRPr="002062E7">
        <w:t xml:space="preserve"> </w:t>
      </w:r>
      <w:r>
        <w:t>apparent</w:t>
      </w:r>
      <w:r w:rsidR="002062E7" w:rsidRPr="002062E7">
        <w:t xml:space="preserve"> </w:t>
      </w:r>
      <w:r>
        <w:t>increase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skeletal</w:t>
      </w:r>
      <w:r w:rsidR="002062E7" w:rsidRPr="002062E7">
        <w:t xml:space="preserve"> </w:t>
      </w:r>
      <w:r>
        <w:t>muscle</w:t>
      </w:r>
      <w:r w:rsidR="002062E7" w:rsidRPr="002062E7">
        <w:t xml:space="preserve"> </w:t>
      </w:r>
      <w:r>
        <w:t>mass</w:t>
      </w:r>
      <w:r w:rsidR="00D12040">
        <w:fldChar w:fldCharType="begin">
          <w:fldData xml:space="preserve">PEVuZE5vdGU+PENpdGU+PEF1dGhvcj5MZSBHb2ZmPC9BdXRob3I+PFllYXI+MjAwODwvWWVhcj48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</w:fldData>
        </w:fldChar>
      </w:r>
      <w:r w:rsidR="00D12040">
        <w:instrText xml:space="preserve"> ADDIN EN.CITE </w:instrText>
      </w:r>
      <w:r w:rsidR="00D12040">
        <w:fldChar w:fldCharType="begin">
          <w:fldData xml:space="preserve">PEVuZE5vdGU+PENpdGU+PEF1dGhvcj5MZSBHb2ZmPC9BdXRob3I+PFllYXI+MjAwODwvWWVhcj48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</w:fldData>
        </w:fldChar>
      </w:r>
      <w:r w:rsidR="00D12040">
        <w:instrText xml:space="preserve"> ADDIN EN.CITE.DATA </w:instrText>
      </w:r>
      <w:r w:rsidR="00D12040">
        <w:fldChar w:fldCharType="end"/>
      </w:r>
      <w:r w:rsidR="00D12040">
        <w:fldChar w:fldCharType="separate"/>
      </w:r>
      <w:r w:rsidR="00D12040" w:rsidRPr="00D12040">
        <w:rPr>
          <w:noProof/>
          <w:vertAlign w:val="superscript"/>
        </w:rPr>
        <w:t>5</w:t>
      </w:r>
      <w:r w:rsidR="00D12040">
        <w:fldChar w:fldCharType="end"/>
      </w:r>
      <w:r>
        <w:t>.</w:t>
      </w:r>
      <w:r w:rsidR="002062E7" w:rsidRPr="002062E7">
        <w:t xml:space="preserve"> </w:t>
      </w:r>
      <w:r w:rsidR="00407568">
        <w:t>Together</w:t>
      </w:r>
      <w:r w:rsidR="002062E7" w:rsidRPr="002062E7">
        <w:t xml:space="preserve"> </w:t>
      </w:r>
      <w:r w:rsidR="00407568">
        <w:t>with</w:t>
      </w:r>
      <w:r w:rsidR="002062E7" w:rsidRPr="002062E7">
        <w:t xml:space="preserve"> </w:t>
      </w:r>
      <w:r w:rsidR="00407568">
        <w:t>gene</w:t>
      </w:r>
      <w:r w:rsidR="002062E7" w:rsidRPr="002062E7">
        <w:t xml:space="preserve"> </w:t>
      </w:r>
      <w:r w:rsidR="00407568">
        <w:t>expression</w:t>
      </w:r>
      <w:r w:rsidR="002062E7" w:rsidRPr="002062E7">
        <w:t xml:space="preserve"> </w:t>
      </w:r>
      <w:r w:rsidR="00407568">
        <w:t>data</w:t>
      </w:r>
      <w:r w:rsidR="002062E7" w:rsidRPr="002062E7">
        <w:t xml:space="preserve"> </w:t>
      </w:r>
      <w:r w:rsidR="00407568">
        <w:t>in</w:t>
      </w:r>
      <w:r w:rsidR="002062E7" w:rsidRPr="002062E7">
        <w:t xml:space="preserve"> </w:t>
      </w:r>
      <w:r w:rsidR="00407568">
        <w:t>mouse</w:t>
      </w:r>
      <w:r w:rsidR="002062E7" w:rsidRPr="002062E7">
        <w:t xml:space="preserve"> </w:t>
      </w:r>
      <w:r w:rsidR="00407568">
        <w:t>and</w:t>
      </w:r>
      <w:r w:rsidR="002062E7" w:rsidRPr="002062E7">
        <w:t xml:space="preserve"> </w:t>
      </w:r>
      <w:r w:rsidR="00407568">
        <w:t>humans,</w:t>
      </w:r>
      <w:r w:rsidR="002062E7" w:rsidRPr="002062E7">
        <w:t xml:space="preserve"> </w:t>
      </w:r>
      <w:r w:rsidR="00407568">
        <w:t>this</w:t>
      </w:r>
      <w:r w:rsidR="002062E7" w:rsidRPr="002062E7">
        <w:t xml:space="preserve"> </w:t>
      </w:r>
      <w:r w:rsidR="00407568">
        <w:t>suggests</w:t>
      </w:r>
      <w:r w:rsidR="002062E7" w:rsidRPr="002062E7">
        <w:t xml:space="preserve"> </w:t>
      </w:r>
      <w:r w:rsidR="00407568">
        <w:t>a</w:t>
      </w:r>
      <w:r w:rsidR="002062E7" w:rsidRPr="002062E7">
        <w:t xml:space="preserve"> </w:t>
      </w:r>
      <w:r w:rsidR="00407568">
        <w:t>role</w:t>
      </w:r>
      <w:r w:rsidR="002062E7" w:rsidRPr="002062E7">
        <w:t xml:space="preserve"> </w:t>
      </w:r>
      <w:r w:rsidR="00407568">
        <w:t>for</w:t>
      </w:r>
      <w:r w:rsidR="002062E7" w:rsidRPr="002062E7">
        <w:t xml:space="preserve"> </w:t>
      </w:r>
      <w:r w:rsidR="00407568">
        <w:t>ADAMTSL2</w:t>
      </w:r>
      <w:r w:rsidR="002062E7" w:rsidRPr="002062E7">
        <w:t xml:space="preserve"> </w:t>
      </w:r>
      <w:r w:rsidR="00407568">
        <w:t>in</w:t>
      </w:r>
      <w:r w:rsidR="002062E7" w:rsidRPr="002062E7">
        <w:t xml:space="preserve"> </w:t>
      </w:r>
      <w:r w:rsidR="00407568">
        <w:t>skeletal</w:t>
      </w:r>
      <w:r w:rsidR="002062E7" w:rsidRPr="002062E7">
        <w:t xml:space="preserve"> </w:t>
      </w:r>
      <w:r w:rsidR="00407568">
        <w:t>muscle</w:t>
      </w:r>
      <w:r w:rsidR="002062E7" w:rsidRPr="002062E7">
        <w:t xml:space="preserve"> </w:t>
      </w:r>
      <w:r w:rsidR="00407568">
        <w:t>development</w:t>
      </w:r>
      <w:r w:rsidR="002062E7" w:rsidRPr="002062E7">
        <w:t xml:space="preserve"> </w:t>
      </w:r>
      <w:r w:rsidR="00F20623">
        <w:t>or</w:t>
      </w:r>
      <w:r w:rsidR="002062E7" w:rsidRPr="002062E7">
        <w:t xml:space="preserve"> </w:t>
      </w:r>
      <w:r w:rsidR="00F20623">
        <w:t>homeostasis</w:t>
      </w:r>
      <w:r w:rsidR="00DC6C47">
        <w:fldChar w:fldCharType="begin">
          <w:fldData xml:space="preserve">PEVuZE5vdGU+PENpdGU+PEF1dGhvcj5EdWJhaWw8L0F1dGhvcj48WWVhcj4yMDE1PC9ZZWFyPjxS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</w:fldData>
        </w:fldChar>
      </w:r>
      <w:r w:rsidR="00DC6C47">
        <w:instrText xml:space="preserve"> ADDIN EN.CITE </w:instrText>
      </w:r>
      <w:r w:rsidR="00DC6C47">
        <w:fldChar w:fldCharType="begin">
          <w:fldData xml:space="preserve">PEVuZE5vdGU+PENpdGU+PEF1dGhvcj5EdWJhaWw8L0F1dGhvcj48WWVhcj4yMDE1PC9ZZWFyPjxS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</w:fldData>
        </w:fldChar>
      </w:r>
      <w:r w:rsidR="00DC6C47">
        <w:instrText xml:space="preserve"> ADDIN EN.CITE.DATA </w:instrText>
      </w:r>
      <w:r w:rsidR="00DC6C47">
        <w:fldChar w:fldCharType="end"/>
      </w:r>
      <w:r w:rsidR="00DC6C47">
        <w:fldChar w:fldCharType="separate"/>
      </w:r>
      <w:r w:rsidR="00DC6C47" w:rsidRPr="00DC6C47">
        <w:rPr>
          <w:noProof/>
          <w:vertAlign w:val="superscript"/>
        </w:rPr>
        <w:t>6,7</w:t>
      </w:r>
      <w:r w:rsidR="00DC6C47">
        <w:fldChar w:fldCharType="end"/>
      </w:r>
      <w:r w:rsidR="00407568">
        <w:t>.</w:t>
      </w:r>
      <w:r w:rsidR="002062E7" w:rsidRPr="002062E7">
        <w:t xml:space="preserve"> </w:t>
      </w:r>
    </w:p>
    <w:p w14:paraId="02459C29" w14:textId="77777777" w:rsidR="003F2619" w:rsidRDefault="003F2619" w:rsidP="008B34B5"/>
    <w:p w14:paraId="43848798" w14:textId="5563C6A2" w:rsidR="00407568" w:rsidRDefault="00407568" w:rsidP="008B34B5">
      <w:r>
        <w:t>The</w:t>
      </w:r>
      <w:r w:rsidR="002062E7" w:rsidRPr="002062E7">
        <w:t xml:space="preserve"> </w:t>
      </w:r>
      <w:r>
        <w:t>protocol</w:t>
      </w:r>
      <w:r w:rsidR="002062E7" w:rsidRPr="002062E7">
        <w:t xml:space="preserve"> </w:t>
      </w:r>
      <w:r>
        <w:t>that</w:t>
      </w:r>
      <w:r w:rsidR="002062E7" w:rsidRPr="002062E7">
        <w:t xml:space="preserve"> </w:t>
      </w:r>
      <w:r>
        <w:t>we</w:t>
      </w:r>
      <w:r w:rsidR="002062E7" w:rsidRPr="002062E7">
        <w:t xml:space="preserve"> </w:t>
      </w:r>
      <w:r>
        <w:t>describe</w:t>
      </w:r>
      <w:r w:rsidR="002062E7" w:rsidRPr="002062E7">
        <w:t xml:space="preserve"> </w:t>
      </w:r>
      <w:r>
        <w:t>here</w:t>
      </w:r>
      <w:r w:rsidR="002062E7" w:rsidRPr="002062E7">
        <w:t xml:space="preserve"> </w:t>
      </w:r>
      <w:r>
        <w:t>was</w:t>
      </w:r>
      <w:r w:rsidR="002062E7" w:rsidRPr="002062E7">
        <w:t xml:space="preserve"> </w:t>
      </w:r>
      <w:r>
        <w:t>developed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>
        <w:t>study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mechanism</w:t>
      </w:r>
      <w:r w:rsidR="002062E7" w:rsidRPr="002062E7">
        <w:t xml:space="preserve"> </w:t>
      </w:r>
      <w:r>
        <w:t>by</w:t>
      </w:r>
      <w:r w:rsidR="002062E7" w:rsidRPr="002062E7">
        <w:t xml:space="preserve"> </w:t>
      </w:r>
      <w:r>
        <w:t>which</w:t>
      </w:r>
      <w:r w:rsidR="002062E7" w:rsidRPr="002062E7">
        <w:t xml:space="preserve"> </w:t>
      </w:r>
      <w:r>
        <w:t>ADAMTSL2</w:t>
      </w:r>
      <w:r w:rsidR="002062E7" w:rsidRPr="002062E7">
        <w:t xml:space="preserve"> </w:t>
      </w:r>
      <w:r>
        <w:t>modulate</w:t>
      </w:r>
      <w:r w:rsidR="00DC6C47">
        <w:t>s</w:t>
      </w:r>
      <w:r w:rsidR="002062E7" w:rsidRPr="002062E7">
        <w:t xml:space="preserve"> </w:t>
      </w:r>
      <w:r>
        <w:t>skeletal</w:t>
      </w:r>
      <w:r w:rsidR="002062E7" w:rsidRPr="002062E7">
        <w:t xml:space="preserve"> </w:t>
      </w:r>
      <w:r>
        <w:t>muscle</w:t>
      </w:r>
      <w:r w:rsidR="002062E7" w:rsidRPr="002062E7">
        <w:t xml:space="preserve"> </w:t>
      </w:r>
      <w:r>
        <w:t>development</w:t>
      </w:r>
      <w:r w:rsidR="002062E7" w:rsidRPr="002062E7">
        <w:t xml:space="preserve"> </w:t>
      </w:r>
      <w:r>
        <w:t>and/or</w:t>
      </w:r>
      <w:r w:rsidR="002062E7" w:rsidRPr="002062E7">
        <w:t xml:space="preserve"> </w:t>
      </w:r>
      <w:r>
        <w:t>homeostasis</w:t>
      </w:r>
      <w:r w:rsidR="002062E7" w:rsidRPr="002062E7">
        <w:t xml:space="preserve"> </w:t>
      </w:r>
      <w:r w:rsidR="005714CA">
        <w:t>in</w:t>
      </w:r>
      <w:r w:rsidR="002062E7" w:rsidRPr="002062E7">
        <w:t xml:space="preserve"> </w:t>
      </w:r>
      <w:r w:rsidR="005714CA">
        <w:t>a</w:t>
      </w:r>
      <w:r w:rsidR="002062E7" w:rsidRPr="002062E7">
        <w:t xml:space="preserve"> </w:t>
      </w:r>
      <w:r w:rsidR="005714CA">
        <w:t>cell</w:t>
      </w:r>
      <w:r w:rsidR="002062E7" w:rsidRPr="002062E7">
        <w:t xml:space="preserve"> </w:t>
      </w:r>
      <w:r w:rsidR="005714CA">
        <w:t>culture</w:t>
      </w:r>
      <w:r w:rsidR="002062E7" w:rsidRPr="002062E7">
        <w:t xml:space="preserve"> </w:t>
      </w:r>
      <w:r w:rsidR="005714CA">
        <w:t>setting</w:t>
      </w:r>
      <w:r>
        <w:t>.</w:t>
      </w:r>
      <w:r w:rsidR="002062E7" w:rsidRPr="002062E7">
        <w:t xml:space="preserve"> </w:t>
      </w:r>
      <w:r>
        <w:t>We</w:t>
      </w:r>
      <w:r w:rsidR="002062E7" w:rsidRPr="002062E7">
        <w:t xml:space="preserve"> </w:t>
      </w:r>
      <w:r>
        <w:t>stably</w:t>
      </w:r>
      <w:r w:rsidR="002062E7" w:rsidRPr="002062E7">
        <w:t xml:space="preserve"> </w:t>
      </w:r>
      <w:r>
        <w:t>knocked</w:t>
      </w:r>
      <w:r w:rsidR="002062E7" w:rsidRPr="002062E7">
        <w:t xml:space="preserve"> </w:t>
      </w:r>
      <w:r>
        <w:t>down</w:t>
      </w:r>
      <w:r w:rsidR="002062E7" w:rsidRPr="002062E7">
        <w:t xml:space="preserve"> </w:t>
      </w:r>
      <w:r>
        <w:t>ADAMTSL2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 w:rsidR="00D12040">
        <w:t>murine</w:t>
      </w:r>
      <w:r w:rsidR="002062E7" w:rsidRPr="002062E7">
        <w:t xml:space="preserve"> </w:t>
      </w:r>
      <w:r>
        <w:t>C2C12</w:t>
      </w:r>
      <w:r w:rsidR="002062E7" w:rsidRPr="002062E7">
        <w:t xml:space="preserve"> </w:t>
      </w:r>
      <w:r>
        <w:t>myoblast</w:t>
      </w:r>
      <w:r w:rsidR="002062E7" w:rsidRPr="002062E7">
        <w:t xml:space="preserve"> </w:t>
      </w:r>
      <w:r>
        <w:t>cell</w:t>
      </w:r>
      <w:r w:rsidR="002062E7" w:rsidRPr="002062E7">
        <w:t xml:space="preserve"> </w:t>
      </w:r>
      <w:r>
        <w:t>line.</w:t>
      </w:r>
      <w:r w:rsidR="002062E7" w:rsidRPr="002062E7">
        <w:t xml:space="preserve"> </w:t>
      </w:r>
      <w:r>
        <w:t>C2C12</w:t>
      </w:r>
      <w:r w:rsidR="002062E7" w:rsidRPr="002062E7">
        <w:t xml:space="preserve"> </w:t>
      </w:r>
      <w:r>
        <w:t>myoblasts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their</w:t>
      </w:r>
      <w:r w:rsidR="002062E7" w:rsidRPr="002062E7">
        <w:t xml:space="preserve"> </w:t>
      </w:r>
      <w:r>
        <w:t>differentiation</w:t>
      </w:r>
      <w:r w:rsidR="002062E7" w:rsidRPr="002062E7">
        <w:t xml:space="preserve"> </w:t>
      </w:r>
      <w:r>
        <w:t>into</w:t>
      </w:r>
      <w:r w:rsidR="002062E7" w:rsidRPr="002062E7">
        <w:t xml:space="preserve"> </w:t>
      </w:r>
      <w:r>
        <w:t>myotubes</w:t>
      </w:r>
      <w:r w:rsidR="002062E7" w:rsidRPr="002062E7">
        <w:t xml:space="preserve"> </w:t>
      </w:r>
      <w:r>
        <w:t>is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well-described</w:t>
      </w:r>
      <w:r w:rsidR="002062E7" w:rsidRPr="002062E7">
        <w:t xml:space="preserve"> </w:t>
      </w:r>
      <w:r w:rsidR="00D12040">
        <w:t>and</w:t>
      </w:r>
      <w:r w:rsidR="002062E7" w:rsidRPr="002062E7">
        <w:t xml:space="preserve"> </w:t>
      </w:r>
      <w:r w:rsidR="00D12040">
        <w:t>widely</w:t>
      </w:r>
      <w:r w:rsidR="002062E7" w:rsidRPr="002062E7">
        <w:t xml:space="preserve"> </w:t>
      </w:r>
      <w:r w:rsidR="00D12040">
        <w:t>used</w:t>
      </w:r>
      <w:r w:rsidR="002062E7" w:rsidRPr="002062E7">
        <w:t xml:space="preserve"> </w:t>
      </w:r>
      <w:r>
        <w:t>cell</w:t>
      </w:r>
      <w:r w:rsidR="002062E7" w:rsidRPr="002062E7">
        <w:t xml:space="preserve"> </w:t>
      </w:r>
      <w:r>
        <w:t>culture</w:t>
      </w:r>
      <w:r w:rsidR="002062E7" w:rsidRPr="002062E7">
        <w:t xml:space="preserve"> </w:t>
      </w:r>
      <w:r>
        <w:t>model</w:t>
      </w:r>
      <w:r w:rsidR="002062E7" w:rsidRPr="002062E7">
        <w:t xml:space="preserve"> </w:t>
      </w:r>
      <w:r>
        <w:t>for</w:t>
      </w:r>
      <w:r w:rsidR="002062E7" w:rsidRPr="002062E7">
        <w:t xml:space="preserve"> </w:t>
      </w:r>
      <w:r>
        <w:t>skeletal</w:t>
      </w:r>
      <w:r w:rsidR="002062E7" w:rsidRPr="002062E7">
        <w:t xml:space="preserve"> </w:t>
      </w:r>
      <w:r>
        <w:t>muscle</w:t>
      </w:r>
      <w:r w:rsidR="002062E7" w:rsidRPr="002062E7">
        <w:t xml:space="preserve"> </w:t>
      </w:r>
      <w:r>
        <w:t>differentiation</w:t>
      </w:r>
      <w:r w:rsidR="002062E7" w:rsidRPr="002062E7">
        <w:t xml:space="preserve"> </w:t>
      </w:r>
      <w:r w:rsidR="00D12040">
        <w:t>and</w:t>
      </w:r>
      <w:r w:rsidR="002062E7" w:rsidRPr="002062E7">
        <w:t xml:space="preserve"> </w:t>
      </w:r>
      <w:r w:rsidR="00D12040">
        <w:t>skeletal</w:t>
      </w:r>
      <w:r w:rsidR="002062E7" w:rsidRPr="002062E7">
        <w:t xml:space="preserve"> </w:t>
      </w:r>
      <w:r w:rsidR="00D12040">
        <w:t>muscle</w:t>
      </w:r>
      <w:r w:rsidR="002062E7" w:rsidRPr="002062E7">
        <w:t xml:space="preserve"> </w:t>
      </w:r>
      <w:r w:rsidR="00D12040">
        <w:t>bioengineering</w:t>
      </w:r>
      <w:r w:rsidR="00D12040">
        <w:fldChar w:fldCharType="begin">
          <w:fldData xml:space="preserve">PEVuZE5vdGU+PENpdGU+PEF1dGhvcj5LaG9kYWJ1a3VzPC9BdXRob3I+PFllYXI+MjAxNDwvWWVh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</w:fldData>
        </w:fldChar>
      </w:r>
      <w:r w:rsidR="00DC6C47">
        <w:instrText xml:space="preserve"> ADDIN EN.CITE </w:instrText>
      </w:r>
      <w:r w:rsidR="00DC6C47">
        <w:fldChar w:fldCharType="begin">
          <w:fldData xml:space="preserve">PEVuZE5vdGU+PENpdGU+PEF1dGhvcj5LaG9kYWJ1a3VzPC9BdXRob3I+PFllYXI+MjAxNDwvWWVh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</w:fldData>
        </w:fldChar>
      </w:r>
      <w:r w:rsidR="00DC6C47">
        <w:instrText xml:space="preserve"> ADDIN EN.CITE.DATA </w:instrText>
      </w:r>
      <w:r w:rsidR="00DC6C47">
        <w:fldChar w:fldCharType="end"/>
      </w:r>
      <w:r w:rsidR="00D12040">
        <w:fldChar w:fldCharType="separate"/>
      </w:r>
      <w:r w:rsidR="00DC6C47" w:rsidRPr="00DC6C47">
        <w:rPr>
          <w:noProof/>
          <w:vertAlign w:val="superscript"/>
        </w:rPr>
        <w:t>8,9</w:t>
      </w:r>
      <w:r w:rsidR="00D12040">
        <w:fldChar w:fldCharType="end"/>
      </w:r>
      <w:r>
        <w:t>.</w:t>
      </w:r>
      <w:r w:rsidR="002062E7" w:rsidRPr="002062E7">
        <w:t xml:space="preserve"> </w:t>
      </w:r>
      <w:r w:rsidR="00D12040">
        <w:t>C2C12</w:t>
      </w:r>
      <w:r w:rsidR="002062E7" w:rsidRPr="002062E7">
        <w:t xml:space="preserve"> </w:t>
      </w:r>
      <w:r>
        <w:t>cells</w:t>
      </w:r>
      <w:r w:rsidR="002062E7" w:rsidRPr="002062E7">
        <w:t xml:space="preserve"> </w:t>
      </w:r>
      <w:r>
        <w:t>go</w:t>
      </w:r>
      <w:r w:rsidR="002062E7" w:rsidRPr="002062E7">
        <w:t xml:space="preserve"> </w:t>
      </w:r>
      <w:r>
        <w:t>through</w:t>
      </w:r>
      <w:r w:rsidR="002062E7" w:rsidRPr="002062E7">
        <w:t xml:space="preserve"> </w:t>
      </w:r>
      <w:r>
        <w:t>distinct</w:t>
      </w:r>
      <w:r w:rsidR="002062E7" w:rsidRPr="002062E7">
        <w:t xml:space="preserve"> </w:t>
      </w:r>
      <w:r>
        <w:t>differentiation</w:t>
      </w:r>
      <w:r w:rsidR="002062E7" w:rsidRPr="002062E7">
        <w:t xml:space="preserve"> </w:t>
      </w:r>
      <w:r>
        <w:t>steps</w:t>
      </w:r>
      <w:r w:rsidR="002062E7" w:rsidRPr="002062E7">
        <w:t xml:space="preserve"> </w:t>
      </w:r>
      <w:r w:rsidR="005714CA">
        <w:t>after</w:t>
      </w:r>
      <w:r w:rsidR="002062E7" w:rsidRPr="002062E7">
        <w:t xml:space="preserve"> </w:t>
      </w:r>
      <w:r>
        <w:t>serum</w:t>
      </w:r>
      <w:r w:rsidR="002062E7" w:rsidRPr="002062E7">
        <w:t xml:space="preserve"> </w:t>
      </w:r>
      <w:r>
        <w:t>withdrawal</w:t>
      </w:r>
      <w:r w:rsidR="00F20623">
        <w:t>,</w:t>
      </w:r>
      <w:r w:rsidR="002062E7" w:rsidRPr="002062E7">
        <w:t xml:space="preserve"> </w:t>
      </w:r>
      <w:r>
        <w:t>resulting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formation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multinucleated</w:t>
      </w:r>
      <w:r w:rsidR="002062E7" w:rsidRPr="002062E7">
        <w:t xml:space="preserve"> </w:t>
      </w:r>
      <w:r>
        <w:t>myotubes</w:t>
      </w:r>
      <w:r w:rsidR="002062E7" w:rsidRPr="002062E7">
        <w:t xml:space="preserve"> </w:t>
      </w:r>
      <w:r>
        <w:t>after</w:t>
      </w:r>
      <w:r w:rsidR="002062E7" w:rsidRPr="002062E7">
        <w:t xml:space="preserve"> </w:t>
      </w:r>
      <w:r w:rsidR="002A676F">
        <w:t>3</w:t>
      </w:r>
      <w:r w:rsidR="00526485">
        <w:t>−</w:t>
      </w:r>
      <w:r>
        <w:t>10</w:t>
      </w:r>
      <w:r w:rsidR="002062E7" w:rsidRPr="002062E7">
        <w:t xml:space="preserve"> </w:t>
      </w:r>
      <w:r>
        <w:t>days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culture.</w:t>
      </w:r>
      <w:r w:rsidR="002062E7" w:rsidRPr="002062E7">
        <w:t xml:space="preserve"> </w:t>
      </w:r>
      <w:r>
        <w:t>These</w:t>
      </w:r>
      <w:r w:rsidR="002062E7" w:rsidRPr="002062E7">
        <w:t xml:space="preserve"> </w:t>
      </w:r>
      <w:r>
        <w:t>differentiation</w:t>
      </w:r>
      <w:r w:rsidR="002062E7" w:rsidRPr="002062E7">
        <w:t xml:space="preserve"> </w:t>
      </w:r>
      <w:r>
        <w:t>steps</w:t>
      </w:r>
      <w:r w:rsidR="002062E7" w:rsidRPr="002062E7">
        <w:t xml:space="preserve"> </w:t>
      </w:r>
      <w:r>
        <w:t>can</w:t>
      </w:r>
      <w:r w:rsidR="002062E7" w:rsidRPr="002062E7">
        <w:t xml:space="preserve"> </w:t>
      </w:r>
      <w:r>
        <w:t>be</w:t>
      </w:r>
      <w:r w:rsidR="002062E7" w:rsidRPr="002062E7">
        <w:t xml:space="preserve"> </w:t>
      </w:r>
      <w:r w:rsidR="00BE532E">
        <w:t>reliably</w:t>
      </w:r>
      <w:r w:rsidR="002062E7" w:rsidRPr="002062E7">
        <w:t xml:space="preserve"> </w:t>
      </w:r>
      <w:r>
        <w:t>monitored</w:t>
      </w:r>
      <w:r w:rsidR="002062E7" w:rsidRPr="002062E7">
        <w:t xml:space="preserve"> </w:t>
      </w:r>
      <w:r>
        <w:t>by</w:t>
      </w:r>
      <w:r w:rsidR="002062E7" w:rsidRPr="002062E7">
        <w:t xml:space="preserve"> </w:t>
      </w:r>
      <w:r>
        <w:t>measuring</w:t>
      </w:r>
      <w:r w:rsidR="002062E7" w:rsidRPr="002062E7">
        <w:t xml:space="preserve"> </w:t>
      </w:r>
      <w:r>
        <w:t>mRNA</w:t>
      </w:r>
      <w:r w:rsidR="002062E7" w:rsidRPr="002062E7">
        <w:t xml:space="preserve"> </w:t>
      </w:r>
      <w:r>
        <w:t>levels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distinct</w:t>
      </w:r>
      <w:r w:rsidR="002062E7" w:rsidRPr="002062E7">
        <w:t xml:space="preserve"> </w:t>
      </w:r>
      <w:r>
        <w:t>marker</w:t>
      </w:r>
      <w:r w:rsidR="002062E7" w:rsidRPr="002062E7">
        <w:t xml:space="preserve"> </w:t>
      </w:r>
      <w:r>
        <w:t>genes,</w:t>
      </w:r>
      <w:r w:rsidR="002062E7" w:rsidRPr="002062E7">
        <w:t xml:space="preserve"> </w:t>
      </w:r>
      <w:r>
        <w:t>such</w:t>
      </w:r>
      <w:r w:rsidR="002062E7" w:rsidRPr="002062E7">
        <w:t xml:space="preserve"> </w:t>
      </w:r>
      <w:r>
        <w:t>as</w:t>
      </w:r>
      <w:r w:rsidR="002062E7" w:rsidRPr="002062E7">
        <w:t xml:space="preserve"> </w:t>
      </w:r>
      <w:proofErr w:type="spellStart"/>
      <w:r w:rsidR="00BE532E">
        <w:t>MyoD</w:t>
      </w:r>
      <w:proofErr w:type="spellEnd"/>
      <w:r w:rsidR="00BE532E">
        <w:t>,</w:t>
      </w:r>
      <w:r w:rsidR="002062E7" w:rsidRPr="002062E7">
        <w:t xml:space="preserve"> </w:t>
      </w:r>
      <w:proofErr w:type="spellStart"/>
      <w:r w:rsidR="005714CA">
        <w:t>myogenin</w:t>
      </w:r>
      <w:proofErr w:type="spellEnd"/>
      <w:r w:rsidR="005714CA">
        <w:t>,</w:t>
      </w:r>
      <w:r w:rsidR="002062E7" w:rsidRPr="002062E7">
        <w:t xml:space="preserve"> </w:t>
      </w:r>
      <w:r w:rsidR="005714CA">
        <w:t>or</w:t>
      </w:r>
      <w:r w:rsidR="002062E7" w:rsidRPr="002062E7">
        <w:t xml:space="preserve"> </w:t>
      </w:r>
      <w:r w:rsidR="00D12040">
        <w:t>myosin</w:t>
      </w:r>
      <w:r w:rsidR="002062E7" w:rsidRPr="002062E7">
        <w:t xml:space="preserve"> </w:t>
      </w:r>
      <w:r w:rsidR="00D12040">
        <w:t>heavy</w:t>
      </w:r>
      <w:r w:rsidR="002062E7" w:rsidRPr="002062E7">
        <w:t xml:space="preserve"> </w:t>
      </w:r>
      <w:r w:rsidR="00D12040">
        <w:t>chain</w:t>
      </w:r>
      <w:r w:rsidR="002062E7" w:rsidRPr="002062E7">
        <w:t xml:space="preserve"> </w:t>
      </w:r>
      <w:r w:rsidR="00D12040">
        <w:t>(</w:t>
      </w:r>
      <w:proofErr w:type="spellStart"/>
      <w:r w:rsidR="00BE532E">
        <w:t>MyHC</w:t>
      </w:r>
      <w:proofErr w:type="spellEnd"/>
      <w:r w:rsidR="00D12040">
        <w:t>)</w:t>
      </w:r>
      <w:r>
        <w:t>.</w:t>
      </w:r>
      <w:r w:rsidR="002062E7" w:rsidRPr="002062E7">
        <w:t xml:space="preserve"> </w:t>
      </w:r>
      <w:r>
        <w:t>One</w:t>
      </w:r>
      <w:r w:rsidR="002062E7" w:rsidRPr="002062E7">
        <w:t xml:space="preserve"> </w:t>
      </w:r>
      <w:r>
        <w:t>advantage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generating</w:t>
      </w:r>
      <w:r w:rsidR="002062E7" w:rsidRPr="002062E7">
        <w:t xml:space="preserve"> </w:t>
      </w:r>
      <w:r>
        <w:t>stable</w:t>
      </w:r>
      <w:r w:rsidR="002062E7" w:rsidRPr="002062E7">
        <w:t xml:space="preserve"> </w:t>
      </w:r>
      <w:r w:rsidR="00D12040">
        <w:t>gene</w:t>
      </w:r>
      <w:r w:rsidR="002062E7" w:rsidRPr="002062E7">
        <w:t xml:space="preserve"> </w:t>
      </w:r>
      <w:r>
        <w:t>knockdown</w:t>
      </w:r>
      <w:r w:rsidR="00D12040">
        <w:t>s</w:t>
      </w:r>
      <w:r w:rsidR="002062E7" w:rsidRPr="002062E7">
        <w:t xml:space="preserve"> </w:t>
      </w:r>
      <w:r w:rsidR="00D12040">
        <w:t>in</w:t>
      </w:r>
      <w:r w:rsidR="002062E7" w:rsidRPr="002062E7">
        <w:t xml:space="preserve"> </w:t>
      </w:r>
      <w:r w:rsidR="00D12040">
        <w:t>C2C12</w:t>
      </w:r>
      <w:r w:rsidR="002062E7" w:rsidRPr="002062E7">
        <w:t xml:space="preserve"> </w:t>
      </w:r>
      <w:r w:rsidR="00D12040">
        <w:t>cells</w:t>
      </w:r>
      <w:r w:rsidR="002062E7" w:rsidRPr="002062E7">
        <w:t xml:space="preserve"> </w:t>
      </w:r>
      <w:r>
        <w:t>is</w:t>
      </w:r>
      <w:r w:rsidR="002062E7" w:rsidRPr="002062E7">
        <w:t xml:space="preserve"> </w:t>
      </w:r>
      <w:r>
        <w:t>t</w:t>
      </w:r>
      <w:r w:rsidR="00D12040">
        <w:t>hat</w:t>
      </w:r>
      <w:r w:rsidR="002062E7" w:rsidRPr="002062E7">
        <w:t xml:space="preserve"> </w:t>
      </w:r>
      <w:r w:rsidR="00D12040">
        <w:t>genes</w:t>
      </w:r>
      <w:r w:rsidR="002062E7" w:rsidRPr="002062E7">
        <w:t xml:space="preserve"> </w:t>
      </w:r>
      <w:r w:rsidR="00D12040">
        <w:t>that</w:t>
      </w:r>
      <w:r w:rsidR="002062E7" w:rsidRPr="002062E7">
        <w:t xml:space="preserve"> </w:t>
      </w:r>
      <w:r w:rsidR="00D12040">
        <w:t>are</w:t>
      </w:r>
      <w:r w:rsidR="002062E7" w:rsidRPr="002062E7">
        <w:t xml:space="preserve"> </w:t>
      </w:r>
      <w:r w:rsidR="00D12040">
        <w:t>expressed</w:t>
      </w:r>
      <w:r w:rsidR="002062E7" w:rsidRPr="002062E7">
        <w:t xml:space="preserve"> </w:t>
      </w:r>
      <w:r w:rsidR="00D12040">
        <w:t>at</w:t>
      </w:r>
      <w:r w:rsidR="002062E7" w:rsidRPr="002062E7">
        <w:t xml:space="preserve"> </w:t>
      </w:r>
      <w:r>
        <w:t>later</w:t>
      </w:r>
      <w:r w:rsidR="002062E7" w:rsidRPr="002062E7">
        <w:t xml:space="preserve"> </w:t>
      </w:r>
      <w:r>
        <w:t>stages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C2C12</w:t>
      </w:r>
      <w:r w:rsidR="002062E7" w:rsidRPr="002062E7">
        <w:t xml:space="preserve"> </w:t>
      </w:r>
      <w:r>
        <w:t>differentiation</w:t>
      </w:r>
      <w:r w:rsidR="002062E7" w:rsidRPr="002062E7">
        <w:t xml:space="preserve"> </w:t>
      </w:r>
      <w:r>
        <w:t>can</w:t>
      </w:r>
      <w:r w:rsidR="002062E7" w:rsidRPr="002062E7">
        <w:t xml:space="preserve"> </w:t>
      </w:r>
      <w:r>
        <w:t>be</w:t>
      </w:r>
      <w:r w:rsidR="002062E7" w:rsidRPr="002062E7">
        <w:t xml:space="preserve"> </w:t>
      </w:r>
      <w:r>
        <w:t>targeted</w:t>
      </w:r>
      <w:r w:rsidR="002062E7" w:rsidRPr="002062E7">
        <w:t xml:space="preserve"> </w:t>
      </w:r>
      <w:r w:rsidR="00DC6C47">
        <w:t>more</w:t>
      </w:r>
      <w:r w:rsidR="002062E7" w:rsidRPr="002062E7">
        <w:t xml:space="preserve"> </w:t>
      </w:r>
      <w:r>
        <w:t>efficiently</w:t>
      </w:r>
      <w:r w:rsidR="00DC6C47">
        <w:t>,</w:t>
      </w:r>
      <w:r w:rsidR="002062E7" w:rsidRPr="002062E7">
        <w:t xml:space="preserve"> </w:t>
      </w:r>
      <w:r w:rsidR="00DC6C47">
        <w:t>compared</w:t>
      </w:r>
      <w:r w:rsidR="002062E7" w:rsidRPr="002062E7">
        <w:t xml:space="preserve"> </w:t>
      </w:r>
      <w:r w:rsidR="00DC6C47">
        <w:t>to</w:t>
      </w:r>
      <w:r w:rsidR="002062E7" w:rsidRPr="002062E7">
        <w:t xml:space="preserve"> </w:t>
      </w:r>
      <w:r w:rsidR="00BE532E">
        <w:t>transient</w:t>
      </w:r>
      <w:r w:rsidR="002062E7" w:rsidRPr="002062E7">
        <w:t xml:space="preserve"> </w:t>
      </w:r>
      <w:r w:rsidR="00F20623">
        <w:t>knockdown</w:t>
      </w:r>
      <w:r w:rsidR="002062E7" w:rsidRPr="002062E7">
        <w:t xml:space="preserve"> </w:t>
      </w:r>
      <w:r w:rsidR="00F20623">
        <w:t>achieved</w:t>
      </w:r>
      <w:r w:rsidR="002062E7" w:rsidRPr="002062E7">
        <w:t xml:space="preserve"> </w:t>
      </w:r>
      <w:r w:rsidR="00F20623">
        <w:t>by</w:t>
      </w:r>
      <w:r w:rsidR="002062E7" w:rsidRPr="002062E7">
        <w:t xml:space="preserve"> </w:t>
      </w:r>
      <w:r w:rsidR="00BE532E">
        <w:t>small-interfering</w:t>
      </w:r>
      <w:r w:rsidR="002062E7" w:rsidRPr="002062E7">
        <w:t xml:space="preserve"> </w:t>
      </w:r>
      <w:r w:rsidR="00BE532E">
        <w:t>(</w:t>
      </w:r>
      <w:proofErr w:type="spellStart"/>
      <w:r w:rsidR="00BE532E">
        <w:t>si</w:t>
      </w:r>
      <w:proofErr w:type="spellEnd"/>
      <w:r w:rsidR="00BE532E">
        <w:t>)</w:t>
      </w:r>
      <w:r w:rsidR="002062E7" w:rsidRPr="002062E7">
        <w:t xml:space="preserve"> </w:t>
      </w:r>
      <w:r w:rsidR="00BE532E">
        <w:t>RNA</w:t>
      </w:r>
      <w:r w:rsidR="005714CA">
        <w:t>,</w:t>
      </w:r>
      <w:r w:rsidR="002062E7" w:rsidRPr="002062E7">
        <w:t xml:space="preserve"> </w:t>
      </w:r>
      <w:r w:rsidR="005714CA">
        <w:t>which</w:t>
      </w:r>
      <w:r w:rsidR="002062E7" w:rsidRPr="002062E7">
        <w:t xml:space="preserve"> </w:t>
      </w:r>
      <w:r w:rsidR="005714CA">
        <w:t>typically</w:t>
      </w:r>
      <w:r w:rsidR="002062E7" w:rsidRPr="002062E7">
        <w:t xml:space="preserve"> </w:t>
      </w:r>
      <w:r w:rsidR="005714CA">
        <w:t>lasts</w:t>
      </w:r>
      <w:r w:rsidR="002062E7" w:rsidRPr="002062E7">
        <w:t xml:space="preserve"> </w:t>
      </w:r>
      <w:r w:rsidR="005714CA">
        <w:t>for</w:t>
      </w:r>
      <w:r w:rsidR="002062E7" w:rsidRPr="002062E7">
        <w:t xml:space="preserve"> </w:t>
      </w:r>
      <w:r w:rsidR="005714CA">
        <w:t>5</w:t>
      </w:r>
      <w:r w:rsidR="00526485">
        <w:t>−</w:t>
      </w:r>
      <w:r w:rsidR="005714CA">
        <w:t>7</w:t>
      </w:r>
      <w:r w:rsidR="002062E7" w:rsidRPr="002062E7">
        <w:t xml:space="preserve"> </w:t>
      </w:r>
      <w:r w:rsidR="005714CA">
        <w:t>days</w:t>
      </w:r>
      <w:r w:rsidR="002062E7" w:rsidRPr="002062E7">
        <w:t xml:space="preserve"> </w:t>
      </w:r>
      <w:r w:rsidR="005714CA">
        <w:t>after</w:t>
      </w:r>
      <w:r w:rsidR="002062E7" w:rsidRPr="002062E7">
        <w:t xml:space="preserve"> </w:t>
      </w:r>
      <w:r w:rsidR="005714CA">
        <w:t>transfection,</w:t>
      </w:r>
      <w:r w:rsidR="002062E7" w:rsidRPr="002062E7">
        <w:t xml:space="preserve"> </w:t>
      </w:r>
      <w:r w:rsidR="005714CA">
        <w:t>and</w:t>
      </w:r>
      <w:r w:rsidR="002062E7" w:rsidRPr="002062E7">
        <w:t xml:space="preserve"> </w:t>
      </w:r>
      <w:r w:rsidR="005714CA">
        <w:t>is</w:t>
      </w:r>
      <w:r w:rsidR="002062E7" w:rsidRPr="002062E7">
        <w:t xml:space="preserve"> </w:t>
      </w:r>
      <w:r w:rsidR="005714CA">
        <w:t>influenced</w:t>
      </w:r>
      <w:r w:rsidR="002062E7" w:rsidRPr="002062E7">
        <w:t xml:space="preserve"> </w:t>
      </w:r>
      <w:r w:rsidR="005714CA">
        <w:t>by</w:t>
      </w:r>
      <w:r w:rsidR="002062E7" w:rsidRPr="002062E7">
        <w:t xml:space="preserve"> </w:t>
      </w:r>
      <w:r w:rsidR="005714CA">
        <w:t>the</w:t>
      </w:r>
      <w:r w:rsidR="002062E7" w:rsidRPr="002062E7">
        <w:t xml:space="preserve"> </w:t>
      </w:r>
      <w:r w:rsidR="005714CA">
        <w:t>transfection</w:t>
      </w:r>
      <w:r w:rsidR="002062E7" w:rsidRPr="002062E7">
        <w:t xml:space="preserve"> </w:t>
      </w:r>
      <w:r w:rsidR="005714CA">
        <w:t>efficiency</w:t>
      </w:r>
      <w:r w:rsidR="00BE532E">
        <w:t>.</w:t>
      </w:r>
      <w:r w:rsidR="002062E7" w:rsidRPr="002062E7">
        <w:t xml:space="preserve"> </w:t>
      </w:r>
      <w:r w:rsidR="00BE532E">
        <w:t>A</w:t>
      </w:r>
      <w:r w:rsidR="002062E7" w:rsidRPr="002062E7">
        <w:t xml:space="preserve"> </w:t>
      </w:r>
      <w:r w:rsidR="00BE532E">
        <w:t>second</w:t>
      </w:r>
      <w:r w:rsidR="002062E7" w:rsidRPr="002062E7">
        <w:t xml:space="preserve"> </w:t>
      </w:r>
      <w:r w:rsidR="00BE532E">
        <w:t>advantage</w:t>
      </w:r>
      <w:r w:rsidR="002062E7" w:rsidRPr="002062E7">
        <w:t xml:space="preserve"> </w:t>
      </w:r>
      <w:r w:rsidR="00BE532E">
        <w:t>of</w:t>
      </w:r>
      <w:r w:rsidR="002062E7" w:rsidRPr="002062E7">
        <w:t xml:space="preserve"> </w:t>
      </w:r>
      <w:r w:rsidR="00BE532E">
        <w:t>the</w:t>
      </w:r>
      <w:r w:rsidR="002062E7" w:rsidRPr="002062E7">
        <w:t xml:space="preserve"> </w:t>
      </w:r>
      <w:r w:rsidR="00BE532E">
        <w:t>protocol</w:t>
      </w:r>
      <w:r w:rsidR="002062E7" w:rsidRPr="002062E7">
        <w:t xml:space="preserve"> </w:t>
      </w:r>
      <w:r w:rsidR="00BE532E">
        <w:t>as</w:t>
      </w:r>
      <w:r w:rsidR="002062E7" w:rsidRPr="002062E7">
        <w:t xml:space="preserve"> </w:t>
      </w:r>
      <w:r w:rsidR="00BE532E">
        <w:t>described</w:t>
      </w:r>
      <w:r w:rsidR="002062E7" w:rsidRPr="002062E7">
        <w:t xml:space="preserve"> </w:t>
      </w:r>
      <w:r w:rsidR="00F20623">
        <w:t>here</w:t>
      </w:r>
      <w:r w:rsidR="002062E7" w:rsidRPr="002062E7">
        <w:t xml:space="preserve"> </w:t>
      </w:r>
      <w:r w:rsidR="00BE532E">
        <w:t>is</w:t>
      </w:r>
      <w:r w:rsidR="002062E7" w:rsidRPr="002062E7">
        <w:t xml:space="preserve"> </w:t>
      </w:r>
      <w:r w:rsidR="00BE532E">
        <w:t>the</w:t>
      </w:r>
      <w:r w:rsidR="002062E7" w:rsidRPr="002062E7">
        <w:t xml:space="preserve"> </w:t>
      </w:r>
      <w:r w:rsidR="00BE532E">
        <w:t>relatively</w:t>
      </w:r>
      <w:r w:rsidR="002062E7" w:rsidRPr="002062E7">
        <w:t xml:space="preserve"> </w:t>
      </w:r>
      <w:r w:rsidR="00BE532E">
        <w:t>fast</w:t>
      </w:r>
      <w:r w:rsidR="002062E7" w:rsidRPr="002062E7">
        <w:t xml:space="preserve"> </w:t>
      </w:r>
      <w:r w:rsidR="00BE532E">
        <w:t>generation</w:t>
      </w:r>
      <w:r w:rsidR="002062E7" w:rsidRPr="002062E7">
        <w:t xml:space="preserve"> </w:t>
      </w:r>
      <w:r w:rsidR="00BE532E">
        <w:t>of</w:t>
      </w:r>
      <w:r w:rsidR="002062E7" w:rsidRPr="002062E7">
        <w:t xml:space="preserve"> </w:t>
      </w:r>
      <w:r w:rsidR="001D7132">
        <w:t>batches</w:t>
      </w:r>
      <w:r w:rsidR="002062E7" w:rsidRPr="002062E7">
        <w:t xml:space="preserve"> </w:t>
      </w:r>
      <w:r w:rsidR="001D7132">
        <w:t>of</w:t>
      </w:r>
      <w:r w:rsidR="002062E7" w:rsidRPr="002062E7">
        <w:t xml:space="preserve"> </w:t>
      </w:r>
      <w:r w:rsidR="00BE532E">
        <w:t>C2C12</w:t>
      </w:r>
      <w:r w:rsidR="002062E7" w:rsidRPr="002062E7">
        <w:t xml:space="preserve"> </w:t>
      </w:r>
      <w:r w:rsidR="00BE532E">
        <w:t>knockdown</w:t>
      </w:r>
      <w:r w:rsidR="002062E7" w:rsidRPr="002062E7">
        <w:t xml:space="preserve"> </w:t>
      </w:r>
      <w:r w:rsidR="001D7132">
        <w:t>cells</w:t>
      </w:r>
      <w:r w:rsidR="002062E7" w:rsidRPr="002062E7">
        <w:t xml:space="preserve"> </w:t>
      </w:r>
      <w:r w:rsidR="00A30F49">
        <w:t>using</w:t>
      </w:r>
      <w:r w:rsidR="002062E7" w:rsidRPr="002062E7">
        <w:t xml:space="preserve"> </w:t>
      </w:r>
      <w:r w:rsidR="00BE532E">
        <w:t>puromycin</w:t>
      </w:r>
      <w:r w:rsidR="002062E7" w:rsidRPr="002062E7">
        <w:t xml:space="preserve"> </w:t>
      </w:r>
      <w:r w:rsidR="00BE532E">
        <w:t>selection.</w:t>
      </w:r>
      <w:r w:rsidR="002062E7" w:rsidRPr="002062E7">
        <w:t xml:space="preserve"> </w:t>
      </w:r>
      <w:r w:rsidR="00BE532E">
        <w:t>Alternatives,</w:t>
      </w:r>
      <w:r w:rsidR="002062E7" w:rsidRPr="002062E7">
        <w:t xml:space="preserve"> </w:t>
      </w:r>
      <w:r w:rsidR="00BE532E">
        <w:t>such</w:t>
      </w:r>
      <w:r w:rsidR="002062E7" w:rsidRPr="002062E7">
        <w:t xml:space="preserve"> </w:t>
      </w:r>
      <w:r w:rsidR="00BE532E">
        <w:t>as</w:t>
      </w:r>
      <w:r w:rsidR="002062E7" w:rsidRPr="002062E7">
        <w:t xml:space="preserve"> </w:t>
      </w:r>
      <w:r w:rsidR="00BE532E">
        <w:t>CRISPR/Cas9-mediated</w:t>
      </w:r>
      <w:r w:rsidR="002062E7" w:rsidRPr="002062E7">
        <w:t xml:space="preserve"> </w:t>
      </w:r>
      <w:r w:rsidR="00BE532E">
        <w:t>gene</w:t>
      </w:r>
      <w:r w:rsidR="002062E7" w:rsidRPr="002062E7">
        <w:t xml:space="preserve"> </w:t>
      </w:r>
      <w:r w:rsidR="00BE532E">
        <w:t>knockout</w:t>
      </w:r>
      <w:r w:rsidR="002062E7" w:rsidRPr="002062E7">
        <w:t xml:space="preserve"> </w:t>
      </w:r>
      <w:r w:rsidR="00BE532E">
        <w:t>or</w:t>
      </w:r>
      <w:r w:rsidR="002062E7" w:rsidRPr="002062E7">
        <w:t xml:space="preserve"> </w:t>
      </w:r>
      <w:r w:rsidR="00BE532E">
        <w:t>the</w:t>
      </w:r>
      <w:r w:rsidR="002062E7" w:rsidRPr="002062E7">
        <w:t xml:space="preserve"> </w:t>
      </w:r>
      <w:r w:rsidR="00BE532E">
        <w:t>isolation</w:t>
      </w:r>
      <w:r w:rsidR="002062E7" w:rsidRPr="002062E7">
        <w:t xml:space="preserve"> </w:t>
      </w:r>
      <w:r w:rsidR="00BE532E">
        <w:t>of</w:t>
      </w:r>
      <w:r w:rsidR="002062E7" w:rsidRPr="002062E7">
        <w:t xml:space="preserve"> </w:t>
      </w:r>
      <w:r w:rsidR="00BE532E">
        <w:t>primary</w:t>
      </w:r>
      <w:r w:rsidR="002062E7" w:rsidRPr="002062E7">
        <w:t xml:space="preserve"> </w:t>
      </w:r>
      <w:r w:rsidR="00BE532E">
        <w:t>skeletal</w:t>
      </w:r>
      <w:r w:rsidR="002062E7" w:rsidRPr="002062E7">
        <w:t xml:space="preserve"> </w:t>
      </w:r>
      <w:r w:rsidR="00BE532E">
        <w:t>muscle</w:t>
      </w:r>
      <w:r w:rsidR="002062E7" w:rsidRPr="002062E7">
        <w:t xml:space="preserve"> </w:t>
      </w:r>
      <w:r w:rsidR="00BE532E">
        <w:t>cell</w:t>
      </w:r>
      <w:r w:rsidR="002062E7" w:rsidRPr="002062E7">
        <w:t xml:space="preserve"> </w:t>
      </w:r>
      <w:r w:rsidR="00BE532E">
        <w:t>precursors</w:t>
      </w:r>
      <w:r w:rsidR="002062E7" w:rsidRPr="002062E7">
        <w:t xml:space="preserve"> </w:t>
      </w:r>
      <w:r w:rsidR="00BE532E">
        <w:t>from</w:t>
      </w:r>
      <w:r w:rsidR="002062E7" w:rsidRPr="002062E7">
        <w:t xml:space="preserve"> </w:t>
      </w:r>
      <w:r w:rsidR="00BE532E">
        <w:t>human</w:t>
      </w:r>
      <w:r w:rsidR="002062E7" w:rsidRPr="002062E7">
        <w:t xml:space="preserve"> </w:t>
      </w:r>
      <w:r w:rsidR="00BE532E">
        <w:t>or</w:t>
      </w:r>
      <w:r w:rsidR="002062E7" w:rsidRPr="002062E7">
        <w:t xml:space="preserve"> </w:t>
      </w:r>
      <w:r w:rsidR="00BE532E">
        <w:t>target-gene</w:t>
      </w:r>
      <w:r w:rsidR="002062E7" w:rsidRPr="002062E7">
        <w:t xml:space="preserve"> </w:t>
      </w:r>
      <w:r w:rsidR="00BE532E">
        <w:t>deficient</w:t>
      </w:r>
      <w:r w:rsidR="002062E7" w:rsidRPr="002062E7">
        <w:t xml:space="preserve"> </w:t>
      </w:r>
      <w:r w:rsidR="00BE532E">
        <w:t>mice</w:t>
      </w:r>
      <w:r w:rsidR="002062E7" w:rsidRPr="002062E7">
        <w:t xml:space="preserve"> </w:t>
      </w:r>
      <w:r w:rsidR="00BE532E">
        <w:t>are</w:t>
      </w:r>
      <w:r w:rsidR="002062E7" w:rsidRPr="002062E7">
        <w:t xml:space="preserve"> </w:t>
      </w:r>
      <w:r w:rsidR="00BE532E">
        <w:t>technically</w:t>
      </w:r>
      <w:r w:rsidR="002062E7" w:rsidRPr="002062E7">
        <w:t xml:space="preserve"> </w:t>
      </w:r>
      <w:r w:rsidR="00BE532E">
        <w:t>more</w:t>
      </w:r>
      <w:r w:rsidR="002062E7" w:rsidRPr="002062E7">
        <w:t xml:space="preserve"> </w:t>
      </w:r>
      <w:r w:rsidR="00BE532E">
        <w:t>challenging</w:t>
      </w:r>
      <w:r w:rsidR="002062E7" w:rsidRPr="002062E7">
        <w:t xml:space="preserve"> </w:t>
      </w:r>
      <w:r w:rsidR="00BE532E">
        <w:t>or</w:t>
      </w:r>
      <w:r w:rsidR="002062E7" w:rsidRPr="002062E7">
        <w:t xml:space="preserve"> </w:t>
      </w:r>
      <w:r w:rsidR="00BE532E">
        <w:t>require</w:t>
      </w:r>
      <w:r w:rsidR="002062E7" w:rsidRPr="002062E7">
        <w:t xml:space="preserve"> </w:t>
      </w:r>
      <w:r w:rsidR="00BE532E">
        <w:t>the</w:t>
      </w:r>
      <w:r w:rsidR="002062E7" w:rsidRPr="002062E7">
        <w:t xml:space="preserve"> </w:t>
      </w:r>
      <w:r w:rsidR="00BE532E">
        <w:t>availability</w:t>
      </w:r>
      <w:r w:rsidR="002062E7" w:rsidRPr="002062E7">
        <w:t xml:space="preserve"> </w:t>
      </w:r>
      <w:r w:rsidR="00BE532E">
        <w:t>of</w:t>
      </w:r>
      <w:r w:rsidR="002062E7" w:rsidRPr="002062E7">
        <w:t xml:space="preserve"> </w:t>
      </w:r>
      <w:r w:rsidR="00BE532E">
        <w:t>patient</w:t>
      </w:r>
      <w:r w:rsidR="002062E7" w:rsidRPr="002062E7">
        <w:t xml:space="preserve"> </w:t>
      </w:r>
      <w:r w:rsidR="00BE532E">
        <w:t>muscle</w:t>
      </w:r>
      <w:r w:rsidR="002062E7" w:rsidRPr="002062E7">
        <w:t xml:space="preserve"> </w:t>
      </w:r>
      <w:r w:rsidR="00BE532E">
        <w:t>biopsies</w:t>
      </w:r>
      <w:r w:rsidR="002062E7" w:rsidRPr="002062E7">
        <w:t xml:space="preserve"> </w:t>
      </w:r>
      <w:r w:rsidR="00BE532E">
        <w:t>or</w:t>
      </w:r>
      <w:r w:rsidR="002062E7" w:rsidRPr="002062E7">
        <w:t xml:space="preserve"> </w:t>
      </w:r>
      <w:r w:rsidR="00BE532E">
        <w:t>target-gene</w:t>
      </w:r>
      <w:r w:rsidR="002062E7" w:rsidRPr="002062E7">
        <w:t xml:space="preserve"> </w:t>
      </w:r>
      <w:r w:rsidR="00BE532E">
        <w:t>deficient</w:t>
      </w:r>
      <w:r w:rsidR="002062E7" w:rsidRPr="002062E7">
        <w:t xml:space="preserve"> </w:t>
      </w:r>
      <w:r w:rsidR="00BE532E">
        <w:t>mice,</w:t>
      </w:r>
      <w:r w:rsidR="002062E7" w:rsidRPr="002062E7">
        <w:t xml:space="preserve"> </w:t>
      </w:r>
      <w:r w:rsidR="00BE532E">
        <w:t>respectively.</w:t>
      </w:r>
      <w:r w:rsidR="002062E7" w:rsidRPr="002062E7">
        <w:t xml:space="preserve"> </w:t>
      </w:r>
      <w:r w:rsidR="00BE532E">
        <w:t>However,</w:t>
      </w:r>
      <w:r w:rsidR="002062E7" w:rsidRPr="002062E7">
        <w:t xml:space="preserve"> </w:t>
      </w:r>
      <w:r w:rsidR="00BE532E">
        <w:t>similar</w:t>
      </w:r>
      <w:r w:rsidR="002062E7" w:rsidRPr="002062E7">
        <w:t xml:space="preserve"> </w:t>
      </w:r>
      <w:r w:rsidR="00BE532E">
        <w:t>to</w:t>
      </w:r>
      <w:r w:rsidR="002062E7" w:rsidRPr="002062E7">
        <w:t xml:space="preserve"> </w:t>
      </w:r>
      <w:r w:rsidR="00BE532E">
        <w:t>other</w:t>
      </w:r>
      <w:r w:rsidR="002062E7" w:rsidRPr="002062E7">
        <w:t xml:space="preserve"> </w:t>
      </w:r>
      <w:r w:rsidR="00BE532E">
        <w:t>cell</w:t>
      </w:r>
      <w:r w:rsidR="002062E7" w:rsidRPr="002062E7">
        <w:t xml:space="preserve"> </w:t>
      </w:r>
      <w:r w:rsidR="00BE532E">
        <w:t>culture</w:t>
      </w:r>
      <w:r w:rsidR="002062E7" w:rsidRPr="002062E7">
        <w:t xml:space="preserve"> </w:t>
      </w:r>
      <w:r w:rsidR="00BE532E">
        <w:t>based</w:t>
      </w:r>
      <w:r w:rsidR="002062E7" w:rsidRPr="002062E7">
        <w:t xml:space="preserve"> </w:t>
      </w:r>
      <w:r w:rsidR="00BE532E">
        <w:t>approaches,</w:t>
      </w:r>
      <w:r w:rsidR="002062E7" w:rsidRPr="002062E7">
        <w:t xml:space="preserve"> </w:t>
      </w:r>
      <w:r w:rsidR="00BE532E">
        <w:t>there</w:t>
      </w:r>
      <w:r w:rsidR="002062E7" w:rsidRPr="002062E7">
        <w:t xml:space="preserve"> </w:t>
      </w:r>
      <w:r w:rsidR="00BE532E">
        <w:t>are</w:t>
      </w:r>
      <w:r w:rsidR="002062E7" w:rsidRPr="002062E7">
        <w:t xml:space="preserve"> </w:t>
      </w:r>
      <w:r w:rsidR="00BE532E">
        <w:t>limitations</w:t>
      </w:r>
      <w:r w:rsidR="002062E7" w:rsidRPr="002062E7">
        <w:t xml:space="preserve"> </w:t>
      </w:r>
      <w:r w:rsidR="00BE532E">
        <w:t>in</w:t>
      </w:r>
      <w:r w:rsidR="002062E7" w:rsidRPr="002062E7">
        <w:t xml:space="preserve"> </w:t>
      </w:r>
      <w:r w:rsidR="00BE532E">
        <w:t>the</w:t>
      </w:r>
      <w:r w:rsidR="002062E7" w:rsidRPr="002062E7">
        <w:t xml:space="preserve"> </w:t>
      </w:r>
      <w:r w:rsidR="00BE532E">
        <w:t>use</w:t>
      </w:r>
      <w:r w:rsidR="002062E7" w:rsidRPr="002062E7">
        <w:t xml:space="preserve"> </w:t>
      </w:r>
      <w:r w:rsidR="00BE532E">
        <w:t>of</w:t>
      </w:r>
      <w:r w:rsidR="002062E7" w:rsidRPr="002062E7">
        <w:t xml:space="preserve"> </w:t>
      </w:r>
      <w:r w:rsidR="00BE532E">
        <w:t>C2C12</w:t>
      </w:r>
      <w:r w:rsidR="002062E7" w:rsidRPr="002062E7">
        <w:t xml:space="preserve"> </w:t>
      </w:r>
      <w:r w:rsidR="00BE532E">
        <w:t>cells</w:t>
      </w:r>
      <w:r w:rsidR="002062E7" w:rsidRPr="002062E7">
        <w:t xml:space="preserve"> </w:t>
      </w:r>
      <w:r w:rsidR="00BE532E">
        <w:t>as</w:t>
      </w:r>
      <w:r w:rsidR="002062E7" w:rsidRPr="002062E7">
        <w:t xml:space="preserve"> </w:t>
      </w:r>
      <w:r w:rsidR="00BE532E">
        <w:t>model</w:t>
      </w:r>
      <w:r w:rsidR="002062E7" w:rsidRPr="002062E7">
        <w:t xml:space="preserve"> </w:t>
      </w:r>
      <w:r w:rsidR="00BE532E">
        <w:t>for</w:t>
      </w:r>
      <w:r w:rsidR="002062E7" w:rsidRPr="002062E7">
        <w:t xml:space="preserve"> </w:t>
      </w:r>
      <w:r w:rsidR="00BE532E">
        <w:t>skeletal</w:t>
      </w:r>
      <w:r w:rsidR="002062E7" w:rsidRPr="002062E7">
        <w:t xml:space="preserve"> </w:t>
      </w:r>
      <w:r w:rsidR="00BE532E">
        <w:t>muscle</w:t>
      </w:r>
      <w:r w:rsidR="002062E7" w:rsidRPr="002062E7">
        <w:t xml:space="preserve"> </w:t>
      </w:r>
      <w:r w:rsidR="00BE532E">
        <w:t>cell</w:t>
      </w:r>
      <w:r w:rsidR="002062E7" w:rsidRPr="002062E7">
        <w:t xml:space="preserve"> </w:t>
      </w:r>
      <w:r w:rsidR="00BE532E">
        <w:t>differentiation,</w:t>
      </w:r>
      <w:r w:rsidR="002062E7" w:rsidRPr="002062E7">
        <w:t xml:space="preserve"> </w:t>
      </w:r>
      <w:r w:rsidR="00BE532E">
        <w:t>such</w:t>
      </w:r>
      <w:r w:rsidR="002062E7" w:rsidRPr="002062E7">
        <w:t xml:space="preserve"> </w:t>
      </w:r>
      <w:r w:rsidR="00BE532E">
        <w:t>as</w:t>
      </w:r>
      <w:r w:rsidR="002062E7" w:rsidRPr="002062E7">
        <w:t xml:space="preserve"> </w:t>
      </w:r>
      <w:r w:rsidR="00BE532E">
        <w:t>the</w:t>
      </w:r>
      <w:r w:rsidR="002062E7" w:rsidRPr="002062E7">
        <w:t xml:space="preserve"> </w:t>
      </w:r>
      <w:r w:rsidR="00526485">
        <w:t>two-dimensional</w:t>
      </w:r>
      <w:r w:rsidR="002062E7" w:rsidRPr="002062E7">
        <w:t xml:space="preserve"> </w:t>
      </w:r>
      <w:r w:rsidR="00526485">
        <w:t>(</w:t>
      </w:r>
      <w:r w:rsidR="00BE532E">
        <w:t>2D</w:t>
      </w:r>
      <w:r w:rsidR="00526485">
        <w:t>)</w:t>
      </w:r>
      <w:r w:rsidR="002062E7" w:rsidRPr="002062E7">
        <w:t xml:space="preserve"> </w:t>
      </w:r>
      <w:r w:rsidR="00BE532E">
        <w:t>nature</w:t>
      </w:r>
      <w:r w:rsidR="002062E7" w:rsidRPr="002062E7">
        <w:t xml:space="preserve"> </w:t>
      </w:r>
      <w:r w:rsidR="00BE532E">
        <w:t>of</w:t>
      </w:r>
      <w:r w:rsidR="002062E7" w:rsidRPr="002062E7">
        <w:t xml:space="preserve"> </w:t>
      </w:r>
      <w:r w:rsidR="00BE532E">
        <w:t>the</w:t>
      </w:r>
      <w:r w:rsidR="002062E7" w:rsidRPr="002062E7">
        <w:t xml:space="preserve"> </w:t>
      </w:r>
      <w:r w:rsidR="00BE532E">
        <w:t>cell</w:t>
      </w:r>
      <w:r w:rsidR="002062E7" w:rsidRPr="002062E7">
        <w:t xml:space="preserve"> </w:t>
      </w:r>
      <w:r w:rsidR="00BE532E">
        <w:t>culture</w:t>
      </w:r>
      <w:r w:rsidR="002062E7" w:rsidRPr="002062E7">
        <w:t xml:space="preserve"> </w:t>
      </w:r>
      <w:r w:rsidR="00BE532E">
        <w:t>set-up</w:t>
      </w:r>
      <w:r w:rsidR="002062E7" w:rsidRPr="002062E7">
        <w:t xml:space="preserve"> </w:t>
      </w:r>
      <w:r w:rsidR="00BE532E">
        <w:t>and</w:t>
      </w:r>
      <w:r w:rsidR="002062E7" w:rsidRPr="002062E7">
        <w:t xml:space="preserve"> </w:t>
      </w:r>
      <w:r w:rsidR="00A30F49">
        <w:t>the</w:t>
      </w:r>
      <w:r w:rsidR="002062E7" w:rsidRPr="002062E7">
        <w:t xml:space="preserve"> </w:t>
      </w:r>
      <w:r w:rsidR="006D5901">
        <w:t>lack</w:t>
      </w:r>
      <w:r w:rsidR="002062E7" w:rsidRPr="002062E7">
        <w:t xml:space="preserve"> </w:t>
      </w:r>
      <w:r w:rsidR="006D5901">
        <w:t>of</w:t>
      </w:r>
      <w:r w:rsidR="002062E7" w:rsidRPr="002062E7">
        <w:t xml:space="preserve"> </w:t>
      </w:r>
      <w:r w:rsidR="006D5901">
        <w:t>the</w:t>
      </w:r>
      <w:r w:rsidR="002062E7" w:rsidRPr="002062E7">
        <w:t xml:space="preserve"> </w:t>
      </w:r>
      <w:r w:rsidR="00BE532E">
        <w:t>in-vivo</w:t>
      </w:r>
      <w:r w:rsidR="002062E7" w:rsidRPr="002062E7">
        <w:t xml:space="preserve"> </w:t>
      </w:r>
      <w:r w:rsidR="00BE532E">
        <w:t>microenvironment</w:t>
      </w:r>
      <w:r w:rsidR="002062E7" w:rsidRPr="002062E7">
        <w:t xml:space="preserve"> </w:t>
      </w:r>
      <w:r w:rsidR="00D12040">
        <w:t>that</w:t>
      </w:r>
      <w:r w:rsidR="002062E7" w:rsidRPr="002062E7">
        <w:t xml:space="preserve"> </w:t>
      </w:r>
      <w:r w:rsidR="00D12040">
        <w:t>is</w:t>
      </w:r>
      <w:r w:rsidR="002062E7" w:rsidRPr="002062E7">
        <w:t xml:space="preserve"> </w:t>
      </w:r>
      <w:r w:rsidR="00D12040">
        <w:t>critical</w:t>
      </w:r>
      <w:r w:rsidR="002062E7" w:rsidRPr="002062E7">
        <w:t xml:space="preserve"> </w:t>
      </w:r>
      <w:r w:rsidR="00D12040">
        <w:t>to</w:t>
      </w:r>
      <w:r w:rsidR="002062E7" w:rsidRPr="002062E7">
        <w:t xml:space="preserve"> </w:t>
      </w:r>
      <w:r w:rsidR="00D12040">
        <w:t>maintain</w:t>
      </w:r>
      <w:r w:rsidR="002062E7" w:rsidRPr="002062E7">
        <w:t xml:space="preserve"> </w:t>
      </w:r>
      <w:r w:rsidR="00A30F49">
        <w:t>undifferentiated</w:t>
      </w:r>
      <w:r w:rsidR="002062E7" w:rsidRPr="002062E7">
        <w:t xml:space="preserve"> </w:t>
      </w:r>
      <w:r w:rsidR="00BE532E">
        <w:t>skeletal</w:t>
      </w:r>
      <w:r w:rsidR="002062E7" w:rsidRPr="002062E7">
        <w:t xml:space="preserve"> </w:t>
      </w:r>
      <w:r w:rsidR="00BE532E">
        <w:t>muscle</w:t>
      </w:r>
      <w:r w:rsidR="002062E7" w:rsidRPr="002062E7">
        <w:t xml:space="preserve"> </w:t>
      </w:r>
      <w:r w:rsidR="00BE532E">
        <w:t>precursor</w:t>
      </w:r>
      <w:r w:rsidR="002062E7" w:rsidRPr="002062E7">
        <w:t xml:space="preserve"> </w:t>
      </w:r>
      <w:r w:rsidR="00BE532E">
        <w:t>cells</w:t>
      </w:r>
      <w:r w:rsidR="00D12040">
        <w:fldChar w:fldCharType="begin">
          <w:fldData xml:space="preserve">PEVuZE5vdGU+PENpdGU+PEF1dGhvcj5NYXNoaW5jaGlhbjwvQXV0aG9yPjxZZWFyPjIwMTg8L1ll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</w:fldData>
        </w:fldChar>
      </w:r>
      <w:r w:rsidR="00DC6C47">
        <w:instrText xml:space="preserve"> ADDIN EN.CITE </w:instrText>
      </w:r>
      <w:r w:rsidR="00DC6C47">
        <w:fldChar w:fldCharType="begin">
          <w:fldData xml:space="preserve">PEVuZE5vdGU+PENpdGU+PEF1dGhvcj5NYXNoaW5jaGlhbjwvQXV0aG9yPjxZZWFyPjIwMTg8L1ll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</w:fldData>
        </w:fldChar>
      </w:r>
      <w:r w:rsidR="00DC6C47">
        <w:instrText xml:space="preserve"> ADDIN EN.CITE.DATA </w:instrText>
      </w:r>
      <w:r w:rsidR="00DC6C47">
        <w:fldChar w:fldCharType="end"/>
      </w:r>
      <w:r w:rsidR="00D12040">
        <w:fldChar w:fldCharType="separate"/>
      </w:r>
      <w:r w:rsidR="00DC6C47" w:rsidRPr="00DC6C47">
        <w:rPr>
          <w:noProof/>
          <w:vertAlign w:val="superscript"/>
        </w:rPr>
        <w:t>10</w:t>
      </w:r>
      <w:r w:rsidR="00D12040">
        <w:fldChar w:fldCharType="end"/>
      </w:r>
      <w:r w:rsidR="00BE532E">
        <w:t>.</w:t>
      </w:r>
    </w:p>
    <w:p w14:paraId="4E529CA0" w14:textId="7C153973" w:rsidR="00DD00E6" w:rsidRDefault="00526485" w:rsidP="008B34B5">
      <w:pPr>
        <w:tabs>
          <w:tab w:val="left" w:pos="1398"/>
        </w:tabs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ab/>
      </w:r>
    </w:p>
    <w:p w14:paraId="524F7EC4" w14:textId="77777777" w:rsidR="006305D7" w:rsidRDefault="006305D7" w:rsidP="008B34B5">
      <w:pPr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4EBEFA79" w14:textId="77777777" w:rsidR="00F43116" w:rsidRPr="001B1519" w:rsidRDefault="00F43116" w:rsidP="008B34B5">
      <w:pPr>
        <w:rPr>
          <w:rFonts w:asciiTheme="minorHAnsi" w:hAnsiTheme="minorHAnsi" w:cstheme="minorHAnsi"/>
          <w:color w:val="808080" w:themeColor="background1" w:themeShade="80"/>
        </w:rPr>
      </w:pPr>
    </w:p>
    <w:p w14:paraId="0F9BC28F" w14:textId="77777777" w:rsidR="00DD15A0" w:rsidRDefault="00C255FA" w:rsidP="008B34B5">
      <w:pPr>
        <w:rPr>
          <w:b/>
          <w:i/>
        </w:rPr>
      </w:pPr>
      <w:r>
        <w:rPr>
          <w:b/>
        </w:rPr>
        <w:t xml:space="preserve">1. Preparing </w:t>
      </w:r>
      <w:r w:rsidR="00AC10DA">
        <w:rPr>
          <w:b/>
        </w:rPr>
        <w:t xml:space="preserve">the </w:t>
      </w:r>
      <w:r>
        <w:rPr>
          <w:b/>
        </w:rPr>
        <w:t xml:space="preserve">shRNA plasmid </w:t>
      </w:r>
      <w:r w:rsidR="009B2BBD">
        <w:rPr>
          <w:b/>
        </w:rPr>
        <w:t xml:space="preserve">DNA </w:t>
      </w:r>
      <w:r w:rsidR="00AC10DA">
        <w:rPr>
          <w:b/>
        </w:rPr>
        <w:t xml:space="preserve">from </w:t>
      </w:r>
      <w:r w:rsidR="00AC10DA">
        <w:rPr>
          <w:b/>
          <w:i/>
        </w:rPr>
        <w:t>Escherichia col</w:t>
      </w:r>
      <w:r w:rsidR="00DD15A0">
        <w:rPr>
          <w:b/>
          <w:i/>
        </w:rPr>
        <w:t>i</w:t>
      </w:r>
    </w:p>
    <w:p w14:paraId="6583B02E" w14:textId="77777777" w:rsidR="00C255FA" w:rsidRDefault="00C255FA" w:rsidP="008B34B5">
      <w:pPr>
        <w:rPr>
          <w:b/>
        </w:rPr>
      </w:pPr>
    </w:p>
    <w:p w14:paraId="080AB273" w14:textId="31C860D1" w:rsidR="00AC10DA" w:rsidRDefault="00F20623" w:rsidP="008B34B5">
      <w:pPr>
        <w:pStyle w:val="ListParagraph"/>
        <w:numPr>
          <w:ilvl w:val="1"/>
          <w:numId w:val="33"/>
        </w:numPr>
        <w:ind w:left="0" w:firstLine="0"/>
      </w:pPr>
      <w:r>
        <w:t>Generation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clonal</w:t>
      </w:r>
      <w:r w:rsidR="002062E7" w:rsidRPr="002062E7">
        <w:t xml:space="preserve"> </w:t>
      </w:r>
      <w:r w:rsidR="00AC10DA">
        <w:t>bacterial</w:t>
      </w:r>
      <w:r w:rsidR="002062E7" w:rsidRPr="002062E7">
        <w:t xml:space="preserve"> </w:t>
      </w:r>
      <w:r>
        <w:t>colonies</w:t>
      </w:r>
      <w:r w:rsidR="002062E7" w:rsidRPr="002062E7">
        <w:t xml:space="preserve"> </w:t>
      </w:r>
      <w:r w:rsidR="00D12040">
        <w:t>carrying</w:t>
      </w:r>
      <w:r w:rsidR="002062E7" w:rsidRPr="002062E7">
        <w:t xml:space="preserve"> </w:t>
      </w:r>
      <w:r w:rsidR="00D12040">
        <w:t>the</w:t>
      </w:r>
      <w:r w:rsidR="002062E7" w:rsidRPr="002062E7">
        <w:t xml:space="preserve"> </w:t>
      </w:r>
      <w:r w:rsidR="00D12040">
        <w:t>shRNA</w:t>
      </w:r>
      <w:r w:rsidR="002062E7" w:rsidRPr="002062E7">
        <w:t xml:space="preserve"> </w:t>
      </w:r>
      <w:r w:rsidR="00D12040">
        <w:t>plasmids</w:t>
      </w:r>
    </w:p>
    <w:p w14:paraId="1D6CA22C" w14:textId="77777777" w:rsidR="00DD15A0" w:rsidRDefault="00DD15A0" w:rsidP="008B34B5"/>
    <w:p w14:paraId="6B9634E5" w14:textId="0B36F3DE" w:rsidR="00FF3F51" w:rsidRDefault="00FF3F51" w:rsidP="008B34B5">
      <w:pPr>
        <w:pStyle w:val="ListParagraph"/>
        <w:numPr>
          <w:ilvl w:val="2"/>
          <w:numId w:val="32"/>
        </w:numPr>
        <w:ind w:left="0" w:firstLine="0"/>
      </w:pPr>
      <w:r>
        <w:t>Obtain</w:t>
      </w:r>
      <w:r w:rsidR="002062E7" w:rsidRPr="002062E7">
        <w:t xml:space="preserve"> </w:t>
      </w:r>
      <w:r w:rsidR="005714CA">
        <w:t>glycerol</w:t>
      </w:r>
      <w:r w:rsidR="002062E7" w:rsidRPr="002062E7">
        <w:t xml:space="preserve"> </w:t>
      </w:r>
      <w:r w:rsidR="005714CA">
        <w:t>stocks</w:t>
      </w:r>
      <w:r w:rsidR="002062E7" w:rsidRPr="002062E7">
        <w:t xml:space="preserve"> </w:t>
      </w:r>
      <w:r w:rsidR="005714CA">
        <w:t>of</w:t>
      </w:r>
      <w:r w:rsidR="002062E7" w:rsidRPr="002062E7">
        <w:t xml:space="preserve"> </w:t>
      </w:r>
      <w:r w:rsidR="00CE5E1C" w:rsidRPr="00CE5E1C">
        <w:rPr>
          <w:i/>
          <w:iCs/>
        </w:rPr>
        <w:t>E.</w:t>
      </w:r>
      <w:r w:rsidR="002062E7" w:rsidRPr="002062E7">
        <w:t xml:space="preserve"> </w:t>
      </w:r>
      <w:r w:rsidR="00F20623" w:rsidRPr="00CE5E1C">
        <w:rPr>
          <w:i/>
          <w:iCs/>
        </w:rPr>
        <w:t>coli</w:t>
      </w:r>
      <w:r w:rsidR="002062E7" w:rsidRPr="002062E7">
        <w:t xml:space="preserve"> </w:t>
      </w:r>
      <w:r w:rsidR="00F20623">
        <w:t>carrying</w:t>
      </w:r>
      <w:r w:rsidR="002062E7" w:rsidRPr="002062E7">
        <w:t xml:space="preserve"> </w:t>
      </w:r>
      <w:r w:rsidR="00A30F49">
        <w:t>target-specific</w:t>
      </w:r>
      <w:r w:rsidR="002062E7" w:rsidRPr="002062E7">
        <w:t xml:space="preserve"> </w:t>
      </w:r>
      <w:r>
        <w:t>shRNA</w:t>
      </w:r>
      <w:r w:rsidR="002062E7" w:rsidRPr="002062E7">
        <w:t xml:space="preserve"> </w:t>
      </w:r>
      <w:r w:rsidR="00F20623">
        <w:t>plasmids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 w:rsidR="00F20623">
        <w:t>a</w:t>
      </w:r>
      <w:r w:rsidR="002062E7" w:rsidRPr="002062E7">
        <w:t xml:space="preserve"> </w:t>
      </w:r>
      <w:r>
        <w:t>control</w:t>
      </w:r>
      <w:r w:rsidR="002062E7" w:rsidRPr="002062E7">
        <w:t xml:space="preserve"> </w:t>
      </w:r>
      <w:r>
        <w:t>p</w:t>
      </w:r>
      <w:r w:rsidRPr="00FF3F51">
        <w:t>lasmid</w:t>
      </w:r>
      <w:r w:rsidR="002062E7" w:rsidRPr="002062E7">
        <w:t xml:space="preserve"> </w:t>
      </w:r>
      <w:r w:rsidR="00A30F49">
        <w:t>from</w:t>
      </w:r>
      <w:r w:rsidR="002062E7" w:rsidRPr="002062E7">
        <w:t xml:space="preserve"> </w:t>
      </w:r>
      <w:r w:rsidR="00A30F49">
        <w:t>commercial</w:t>
      </w:r>
      <w:r w:rsidR="002062E7" w:rsidRPr="002062E7">
        <w:t xml:space="preserve"> </w:t>
      </w:r>
      <w:r w:rsidR="00A30F49">
        <w:t>sources</w:t>
      </w:r>
      <w:r w:rsidR="002062E7" w:rsidRPr="002062E7">
        <w:t xml:space="preserve"> </w:t>
      </w:r>
      <w:r w:rsidR="00A30F49">
        <w:t>(</w:t>
      </w:r>
      <w:r w:rsidR="00CE5E1C" w:rsidRPr="00CE5E1C">
        <w:rPr>
          <w:b/>
          <w:bCs/>
        </w:rPr>
        <w:t>Table of Materials</w:t>
      </w:r>
      <w:r w:rsidR="00A30F49">
        <w:t>)</w:t>
      </w:r>
      <w:r w:rsidR="005714CA">
        <w:t>.</w:t>
      </w:r>
    </w:p>
    <w:p w14:paraId="7C7816E5" w14:textId="77777777" w:rsidR="00DD15A0" w:rsidRDefault="00DD15A0" w:rsidP="008B34B5">
      <w:pPr>
        <w:pStyle w:val="ListParagraph"/>
        <w:ind w:left="0"/>
      </w:pPr>
    </w:p>
    <w:p w14:paraId="26134A00" w14:textId="309314A1" w:rsidR="00DD15A0" w:rsidRDefault="00CE5E1C" w:rsidP="008B34B5">
      <w:r>
        <w:lastRenderedPageBreak/>
        <w:t>NOTE:</w:t>
      </w:r>
      <w:r w:rsidR="002062E7" w:rsidRPr="002062E7">
        <w:t xml:space="preserve"> </w:t>
      </w:r>
      <w:r w:rsidR="00166377">
        <w:t>T</w:t>
      </w:r>
      <w:r w:rsidR="00FF3F51">
        <w:t>hree</w:t>
      </w:r>
      <w:r w:rsidR="002062E7" w:rsidRPr="002062E7">
        <w:t xml:space="preserve"> </w:t>
      </w:r>
      <w:r w:rsidR="00FF3F51">
        <w:t>different</w:t>
      </w:r>
      <w:r w:rsidR="002062E7" w:rsidRPr="002062E7">
        <w:t xml:space="preserve"> </w:t>
      </w:r>
      <w:r w:rsidR="00FF3F51">
        <w:t>shRNA</w:t>
      </w:r>
      <w:r w:rsidR="002062E7" w:rsidRPr="002062E7">
        <w:t xml:space="preserve"> </w:t>
      </w:r>
      <w:r w:rsidR="00FF3F51">
        <w:t>plasmids</w:t>
      </w:r>
      <w:r w:rsidR="002062E7" w:rsidRPr="002062E7">
        <w:t xml:space="preserve"> </w:t>
      </w:r>
      <w:r w:rsidR="00166377">
        <w:t>were</w:t>
      </w:r>
      <w:r w:rsidR="002062E7" w:rsidRPr="002062E7">
        <w:t xml:space="preserve"> </w:t>
      </w:r>
      <w:r w:rsidR="00166377">
        <w:t>used,</w:t>
      </w:r>
      <w:r w:rsidR="002062E7" w:rsidRPr="002062E7">
        <w:t xml:space="preserve"> </w:t>
      </w:r>
      <w:r w:rsidR="00FF3F51">
        <w:t>targeting</w:t>
      </w:r>
      <w:r w:rsidR="002062E7" w:rsidRPr="002062E7">
        <w:t xml:space="preserve"> </w:t>
      </w:r>
      <w:r w:rsidR="00FF3F51">
        <w:t>different</w:t>
      </w:r>
      <w:r w:rsidR="002062E7" w:rsidRPr="002062E7">
        <w:t xml:space="preserve"> </w:t>
      </w:r>
      <w:r w:rsidR="00FF3F51">
        <w:t>regions</w:t>
      </w:r>
      <w:r w:rsidR="002062E7" w:rsidRPr="002062E7">
        <w:t xml:space="preserve"> </w:t>
      </w:r>
      <w:r w:rsidR="00FF3F51">
        <w:t>of</w:t>
      </w:r>
      <w:r w:rsidR="002062E7" w:rsidRPr="002062E7">
        <w:t xml:space="preserve"> </w:t>
      </w:r>
      <w:r w:rsidR="006D5901">
        <w:t>the</w:t>
      </w:r>
      <w:r w:rsidR="002062E7" w:rsidRPr="002062E7">
        <w:t xml:space="preserve"> </w:t>
      </w:r>
      <w:r w:rsidR="00FF3F51">
        <w:t>murine</w:t>
      </w:r>
      <w:r w:rsidR="002062E7" w:rsidRPr="002062E7">
        <w:t xml:space="preserve"> </w:t>
      </w:r>
      <w:r w:rsidR="00FF3F51" w:rsidRPr="002114EE">
        <w:rPr>
          <w:i/>
        </w:rPr>
        <w:t>Adamtsl2</w:t>
      </w:r>
      <w:r w:rsidR="002062E7" w:rsidRPr="002062E7">
        <w:t xml:space="preserve"> </w:t>
      </w:r>
      <w:r w:rsidR="00FF3F51">
        <w:t>mRNA.</w:t>
      </w:r>
      <w:r w:rsidR="002062E7" w:rsidRPr="002062E7">
        <w:t xml:space="preserve"> </w:t>
      </w:r>
      <w:r w:rsidR="00AD6008">
        <w:t>One</w:t>
      </w:r>
      <w:r w:rsidR="002062E7" w:rsidRPr="002062E7">
        <w:t xml:space="preserve"> </w:t>
      </w:r>
      <w:r w:rsidR="00AD6008">
        <w:t>shRNA</w:t>
      </w:r>
      <w:r w:rsidR="002062E7" w:rsidRPr="002062E7">
        <w:t xml:space="preserve"> </w:t>
      </w:r>
      <w:r w:rsidR="00AD6008">
        <w:t>was</w:t>
      </w:r>
      <w:r w:rsidR="002062E7" w:rsidRPr="002062E7">
        <w:t xml:space="preserve"> </w:t>
      </w:r>
      <w:r w:rsidR="00AD6008">
        <w:t>selected</w:t>
      </w:r>
      <w:r w:rsidR="002062E7" w:rsidRPr="002062E7">
        <w:t xml:space="preserve"> </w:t>
      </w:r>
      <w:r w:rsidR="00AD6008">
        <w:t>to</w:t>
      </w:r>
      <w:r w:rsidR="002062E7" w:rsidRPr="002062E7">
        <w:t xml:space="preserve"> </w:t>
      </w:r>
      <w:r w:rsidR="00AD6008">
        <w:t>target</w:t>
      </w:r>
      <w:r w:rsidR="002062E7" w:rsidRPr="002062E7">
        <w:t xml:space="preserve"> </w:t>
      </w:r>
      <w:r w:rsidR="00AD6008">
        <w:t>the</w:t>
      </w:r>
      <w:r w:rsidR="002062E7" w:rsidRPr="002062E7">
        <w:t xml:space="preserve"> </w:t>
      </w:r>
      <w:r w:rsidR="00AD6008">
        <w:t>3’-untranslated</w:t>
      </w:r>
      <w:r w:rsidR="002062E7" w:rsidRPr="002062E7">
        <w:t xml:space="preserve"> </w:t>
      </w:r>
      <w:proofErr w:type="gramStart"/>
      <w:r w:rsidR="00AD6008">
        <w:t>region</w:t>
      </w:r>
      <w:proofErr w:type="gramEnd"/>
      <w:r w:rsidR="002062E7" w:rsidRPr="002062E7">
        <w:t xml:space="preserve"> </w:t>
      </w:r>
      <w:r w:rsidR="005714CA">
        <w:t>(3’UTR)</w:t>
      </w:r>
      <w:r w:rsidR="002062E7" w:rsidRPr="002062E7">
        <w:t xml:space="preserve"> </w:t>
      </w:r>
      <w:r w:rsidR="00AD6008">
        <w:t>of</w:t>
      </w:r>
      <w:r w:rsidR="002062E7" w:rsidRPr="002062E7">
        <w:t xml:space="preserve"> </w:t>
      </w:r>
      <w:r w:rsidR="00AD6008" w:rsidRPr="002114EE">
        <w:rPr>
          <w:i/>
        </w:rPr>
        <w:t>Adamtsl2</w:t>
      </w:r>
      <w:r w:rsidR="002062E7" w:rsidRPr="002062E7">
        <w:t xml:space="preserve"> </w:t>
      </w:r>
      <w:r w:rsidR="00AD6008">
        <w:t>to</w:t>
      </w:r>
      <w:r w:rsidR="002062E7" w:rsidRPr="002062E7">
        <w:t xml:space="preserve"> </w:t>
      </w:r>
      <w:r w:rsidR="00AD6008">
        <w:t>facilitate</w:t>
      </w:r>
      <w:r w:rsidR="002062E7" w:rsidRPr="002062E7">
        <w:t xml:space="preserve"> </w:t>
      </w:r>
      <w:r w:rsidR="00AD6008">
        <w:t>rescue</w:t>
      </w:r>
      <w:r w:rsidR="002062E7" w:rsidRPr="002062E7">
        <w:t xml:space="preserve"> </w:t>
      </w:r>
      <w:r w:rsidR="00AD6008">
        <w:t>experiments</w:t>
      </w:r>
      <w:r w:rsidR="002062E7" w:rsidRPr="002062E7">
        <w:t xml:space="preserve"> </w:t>
      </w:r>
      <w:r w:rsidR="00AD6008">
        <w:t>with</w:t>
      </w:r>
      <w:r w:rsidR="002062E7" w:rsidRPr="002062E7">
        <w:t xml:space="preserve"> </w:t>
      </w:r>
      <w:r w:rsidR="00AD6008">
        <w:t>expression</w:t>
      </w:r>
      <w:r w:rsidR="002062E7" w:rsidRPr="002062E7">
        <w:t xml:space="preserve"> </w:t>
      </w:r>
      <w:r w:rsidR="00AD6008">
        <w:t>plasmids</w:t>
      </w:r>
      <w:r w:rsidR="002062E7" w:rsidRPr="002062E7">
        <w:t xml:space="preserve"> </w:t>
      </w:r>
      <w:r w:rsidR="005714CA">
        <w:t>encoding</w:t>
      </w:r>
      <w:r w:rsidR="002062E7" w:rsidRPr="002062E7">
        <w:t xml:space="preserve"> </w:t>
      </w:r>
      <w:r w:rsidR="005714CA">
        <w:t>recombinant</w:t>
      </w:r>
      <w:r w:rsidR="002062E7" w:rsidRPr="002062E7">
        <w:t xml:space="preserve"> </w:t>
      </w:r>
      <w:r w:rsidR="006D5901">
        <w:t>full-length</w:t>
      </w:r>
      <w:r w:rsidR="002062E7" w:rsidRPr="002062E7">
        <w:t xml:space="preserve"> </w:t>
      </w:r>
      <w:r w:rsidR="005714CA">
        <w:t>ADAMTSL2</w:t>
      </w:r>
      <w:r w:rsidR="002062E7" w:rsidRPr="002062E7">
        <w:t xml:space="preserve"> </w:t>
      </w:r>
      <w:r w:rsidR="00954409">
        <w:t>or</w:t>
      </w:r>
      <w:r w:rsidR="002062E7" w:rsidRPr="002062E7">
        <w:t xml:space="preserve"> </w:t>
      </w:r>
      <w:r w:rsidR="00954409">
        <w:t>individual</w:t>
      </w:r>
      <w:r w:rsidR="002062E7" w:rsidRPr="002062E7">
        <w:t xml:space="preserve"> </w:t>
      </w:r>
      <w:r w:rsidR="005714CA">
        <w:t>ADAMTSL2</w:t>
      </w:r>
      <w:r w:rsidR="002062E7" w:rsidRPr="002062E7">
        <w:t xml:space="preserve"> </w:t>
      </w:r>
      <w:r w:rsidR="006D5901">
        <w:t>protein</w:t>
      </w:r>
      <w:r w:rsidR="002062E7" w:rsidRPr="002062E7">
        <w:t xml:space="preserve"> </w:t>
      </w:r>
      <w:r w:rsidR="00954409">
        <w:t>domains</w:t>
      </w:r>
      <w:r w:rsidR="00AD6008">
        <w:t>.</w:t>
      </w:r>
      <w:r w:rsidR="002062E7" w:rsidRPr="002062E7">
        <w:t xml:space="preserve"> </w:t>
      </w:r>
      <w:r w:rsidR="00AD6008">
        <w:t>In</w:t>
      </w:r>
      <w:r w:rsidR="002062E7" w:rsidRPr="002062E7">
        <w:t xml:space="preserve"> </w:t>
      </w:r>
      <w:r w:rsidR="00AD6008">
        <w:t>addition,</w:t>
      </w:r>
      <w:r w:rsidR="002062E7" w:rsidRPr="002062E7">
        <w:t xml:space="preserve"> </w:t>
      </w:r>
      <w:r w:rsidR="00AD6008">
        <w:t>a</w:t>
      </w:r>
      <w:r w:rsidR="002062E7" w:rsidRPr="002062E7">
        <w:t xml:space="preserve"> </w:t>
      </w:r>
      <w:r w:rsidR="00AD6008">
        <w:t>scrambled</w:t>
      </w:r>
      <w:r w:rsidR="002062E7" w:rsidRPr="002062E7">
        <w:t xml:space="preserve"> </w:t>
      </w:r>
      <w:r w:rsidR="00AD6008">
        <w:t>shRNA</w:t>
      </w:r>
      <w:r w:rsidR="002062E7" w:rsidRPr="002062E7">
        <w:t xml:space="preserve"> </w:t>
      </w:r>
      <w:r w:rsidR="00AD6008">
        <w:t>plasmid</w:t>
      </w:r>
      <w:r w:rsidR="002062E7" w:rsidRPr="002062E7">
        <w:t xml:space="preserve"> </w:t>
      </w:r>
      <w:r w:rsidR="00AD6008">
        <w:t>was</w:t>
      </w:r>
      <w:r w:rsidR="002062E7" w:rsidRPr="002062E7">
        <w:t xml:space="preserve"> </w:t>
      </w:r>
      <w:r w:rsidR="00AD6008">
        <w:t>included</w:t>
      </w:r>
      <w:r w:rsidR="002062E7" w:rsidRPr="002062E7">
        <w:t xml:space="preserve"> </w:t>
      </w:r>
      <w:r w:rsidR="00AD6008">
        <w:t>as</w:t>
      </w:r>
      <w:r w:rsidR="002062E7" w:rsidRPr="002062E7">
        <w:t xml:space="preserve"> </w:t>
      </w:r>
      <w:r w:rsidR="00AD6008">
        <w:t>a</w:t>
      </w:r>
      <w:r w:rsidR="002062E7" w:rsidRPr="002062E7">
        <w:t xml:space="preserve"> </w:t>
      </w:r>
      <w:r w:rsidR="00AD6008">
        <w:t>negative</w:t>
      </w:r>
      <w:r w:rsidR="002062E7" w:rsidRPr="002062E7">
        <w:t xml:space="preserve"> </w:t>
      </w:r>
      <w:r w:rsidR="00AD6008">
        <w:t>control.</w:t>
      </w:r>
      <w:r w:rsidR="002062E7" w:rsidRPr="002062E7">
        <w:t xml:space="preserve"> </w:t>
      </w:r>
      <w:r w:rsidR="006D5901">
        <w:t>Details</w:t>
      </w:r>
      <w:r w:rsidR="002062E7" w:rsidRPr="002062E7">
        <w:t xml:space="preserve"> </w:t>
      </w:r>
      <w:r w:rsidR="006D5901">
        <w:t>of</w:t>
      </w:r>
      <w:r w:rsidR="002062E7" w:rsidRPr="002062E7">
        <w:t xml:space="preserve"> </w:t>
      </w:r>
      <w:r w:rsidR="006D5901">
        <w:t>the</w:t>
      </w:r>
      <w:r w:rsidR="002062E7" w:rsidRPr="002062E7">
        <w:t xml:space="preserve"> </w:t>
      </w:r>
      <w:r w:rsidR="006D5901">
        <w:t>shRNA</w:t>
      </w:r>
      <w:r w:rsidR="002062E7" w:rsidRPr="002062E7">
        <w:t xml:space="preserve"> </w:t>
      </w:r>
      <w:r w:rsidR="006D5901">
        <w:t>sequences</w:t>
      </w:r>
      <w:r w:rsidR="002062E7" w:rsidRPr="002062E7">
        <w:t xml:space="preserve"> </w:t>
      </w:r>
      <w:r w:rsidR="00954409">
        <w:t>are</w:t>
      </w:r>
      <w:r w:rsidR="002062E7" w:rsidRPr="002062E7">
        <w:t xml:space="preserve"> </w:t>
      </w:r>
      <w:r w:rsidR="00954409">
        <w:t>provided</w:t>
      </w:r>
      <w:r w:rsidR="002062E7" w:rsidRPr="002062E7">
        <w:t xml:space="preserve"> </w:t>
      </w:r>
      <w:r w:rsidR="00954409">
        <w:t>in</w:t>
      </w:r>
      <w:r w:rsidR="002062E7" w:rsidRPr="002062E7">
        <w:t xml:space="preserve"> </w:t>
      </w:r>
      <w:r w:rsidR="002062E7" w:rsidRPr="002062E7">
        <w:rPr>
          <w:b/>
          <w:bCs/>
        </w:rPr>
        <w:t xml:space="preserve">Figure </w:t>
      </w:r>
      <w:r w:rsidR="00954409" w:rsidRPr="002062E7">
        <w:rPr>
          <w:b/>
          <w:bCs/>
        </w:rPr>
        <w:t>1A</w:t>
      </w:r>
      <w:r w:rsidR="00954409">
        <w:t>.</w:t>
      </w:r>
      <w:r w:rsidR="002062E7" w:rsidRPr="002062E7">
        <w:t xml:space="preserve"> </w:t>
      </w:r>
    </w:p>
    <w:p w14:paraId="4D0AB0C0" w14:textId="77777777" w:rsidR="00FF3F51" w:rsidRDefault="00FF3F51" w:rsidP="008B34B5"/>
    <w:p w14:paraId="383980CA" w14:textId="2814AE7A" w:rsidR="00DD15A0" w:rsidRDefault="00C255FA" w:rsidP="008B34B5">
      <w:pPr>
        <w:pStyle w:val="ListParagraph"/>
        <w:numPr>
          <w:ilvl w:val="2"/>
          <w:numId w:val="32"/>
        </w:numPr>
        <w:ind w:left="0" w:firstLine="0"/>
      </w:pPr>
      <w:r>
        <w:t>Thaw</w:t>
      </w:r>
      <w:r w:rsidR="002062E7" w:rsidRPr="002062E7">
        <w:t xml:space="preserve"> </w:t>
      </w:r>
      <w:r w:rsidR="00AC10DA">
        <w:t>the</w:t>
      </w:r>
      <w:r w:rsidR="002062E7" w:rsidRPr="002062E7">
        <w:t xml:space="preserve"> </w:t>
      </w:r>
      <w:r>
        <w:t>shRNA</w:t>
      </w:r>
      <w:r w:rsidR="002062E7" w:rsidRPr="002062E7">
        <w:t xml:space="preserve"> </w:t>
      </w:r>
      <w:r>
        <w:t>bacterial</w:t>
      </w:r>
      <w:r w:rsidR="002062E7" w:rsidRPr="002062E7">
        <w:t xml:space="preserve"> </w:t>
      </w:r>
      <w:r>
        <w:t>glycerol</w:t>
      </w:r>
      <w:r w:rsidR="002062E7" w:rsidRPr="002062E7">
        <w:t xml:space="preserve"> </w:t>
      </w:r>
      <w:r>
        <w:t>stock</w:t>
      </w:r>
      <w:r w:rsidR="002062E7" w:rsidRPr="002062E7">
        <w:t xml:space="preserve"> </w:t>
      </w:r>
      <w:r>
        <w:t>at</w:t>
      </w:r>
      <w:r w:rsidR="002062E7" w:rsidRPr="002062E7">
        <w:t xml:space="preserve"> </w:t>
      </w:r>
      <w:r>
        <w:t>room</w:t>
      </w:r>
      <w:r w:rsidR="002062E7" w:rsidRPr="002062E7">
        <w:t xml:space="preserve"> </w:t>
      </w:r>
      <w:r>
        <w:t>temperature</w:t>
      </w:r>
      <w:r w:rsidR="002062E7" w:rsidRPr="002062E7">
        <w:t xml:space="preserve"> </w:t>
      </w:r>
      <w:r w:rsidR="0009070F">
        <w:t>(RT)</w:t>
      </w:r>
      <w:r>
        <w:t>.</w:t>
      </w:r>
      <w:r w:rsidR="002062E7" w:rsidRPr="002062E7">
        <w:t xml:space="preserve"> </w:t>
      </w:r>
      <w:r w:rsidR="00A30F49">
        <w:t>T</w:t>
      </w:r>
      <w:r w:rsidR="00DC659A">
        <w:t>ransfer</w:t>
      </w:r>
      <w:r w:rsidR="002062E7" w:rsidRPr="002062E7">
        <w:t xml:space="preserve"> </w:t>
      </w:r>
      <w:r>
        <w:t>10</w:t>
      </w:r>
      <w:r w:rsidR="002062E7" w:rsidRPr="002062E7">
        <w:t xml:space="preserve"> </w:t>
      </w:r>
      <w:r>
        <w:t>µL</w:t>
      </w:r>
      <w:r w:rsidR="002062E7" w:rsidRPr="002062E7">
        <w:t xml:space="preserve"> </w:t>
      </w:r>
      <w:r w:rsidR="00AC10DA">
        <w:t>of</w:t>
      </w:r>
      <w:r w:rsidR="002062E7" w:rsidRPr="002062E7">
        <w:t xml:space="preserve"> </w:t>
      </w:r>
      <w:r w:rsidR="00AC10DA">
        <w:t>bacterial</w:t>
      </w:r>
      <w:r w:rsidR="002062E7" w:rsidRPr="002062E7">
        <w:t xml:space="preserve"> </w:t>
      </w:r>
      <w:r w:rsidR="00AC10DA">
        <w:t>glycerol</w:t>
      </w:r>
      <w:r w:rsidR="002062E7" w:rsidRPr="002062E7">
        <w:t xml:space="preserve"> </w:t>
      </w:r>
      <w:r>
        <w:t>stock</w:t>
      </w:r>
      <w:r w:rsidR="002062E7" w:rsidRPr="002062E7">
        <w:t xml:space="preserve"> </w:t>
      </w:r>
      <w:r w:rsidR="00AC10DA">
        <w:t>on</w:t>
      </w:r>
      <w:r>
        <w:t>to</w:t>
      </w:r>
      <w:r w:rsidR="002062E7" w:rsidRPr="002062E7">
        <w:t xml:space="preserve"> </w:t>
      </w:r>
      <w:r w:rsidR="00AC10DA">
        <w:t>a</w:t>
      </w:r>
      <w:r w:rsidR="002062E7" w:rsidRPr="002062E7">
        <w:t xml:space="preserve"> </w:t>
      </w:r>
      <w:r w:rsidR="00AC10DA">
        <w:t>Luria-Bertani</w:t>
      </w:r>
      <w:r w:rsidR="002062E7" w:rsidRPr="002062E7">
        <w:t xml:space="preserve"> </w:t>
      </w:r>
      <w:r w:rsidR="00AC10DA">
        <w:t>(</w:t>
      </w:r>
      <w:r>
        <w:t>LB</w:t>
      </w:r>
      <w:r w:rsidR="00AC10DA">
        <w:t>)</w:t>
      </w:r>
      <w:r w:rsidR="002062E7" w:rsidRPr="002062E7">
        <w:t xml:space="preserve"> </w:t>
      </w:r>
      <w:r>
        <w:t>agar</w:t>
      </w:r>
      <w:r w:rsidR="002062E7" w:rsidRPr="002062E7">
        <w:t xml:space="preserve"> </w:t>
      </w:r>
      <w:r>
        <w:t>plate</w:t>
      </w:r>
      <w:r w:rsidR="002062E7" w:rsidRPr="002062E7">
        <w:t xml:space="preserve"> </w:t>
      </w:r>
      <w:r w:rsidR="006D5901">
        <w:t>supplemented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 w:rsidR="006D5901">
        <w:t>100</w:t>
      </w:r>
      <w:r w:rsidR="002062E7" w:rsidRPr="002062E7">
        <w:t xml:space="preserve"> </w:t>
      </w:r>
      <w:r w:rsidR="006D5901">
        <w:t>µg/mL</w:t>
      </w:r>
      <w:r w:rsidR="002062E7" w:rsidRPr="002062E7">
        <w:t xml:space="preserve"> </w:t>
      </w:r>
      <w:r>
        <w:t>ampicillin</w:t>
      </w:r>
      <w:r w:rsidR="002062E7" w:rsidRPr="002062E7">
        <w:t xml:space="preserve"> </w:t>
      </w:r>
      <w:r w:rsidR="00AC10DA">
        <w:t>(</w:t>
      </w:r>
      <w:r w:rsidR="006D5901">
        <w:t>LB-Amp)</w:t>
      </w:r>
      <w:r w:rsidR="00AC10DA">
        <w:t>.</w:t>
      </w:r>
      <w:r w:rsidR="002062E7" w:rsidRPr="002062E7">
        <w:t xml:space="preserve"> </w:t>
      </w:r>
    </w:p>
    <w:p w14:paraId="110EA79E" w14:textId="77777777" w:rsidR="005714CA" w:rsidRDefault="005714CA" w:rsidP="008B34B5"/>
    <w:p w14:paraId="7A4110E4" w14:textId="35C42559" w:rsidR="00DD15A0" w:rsidRDefault="00CE5E1C" w:rsidP="008B34B5">
      <w:pPr>
        <w:pStyle w:val="ListParagraph"/>
        <w:ind w:left="0"/>
      </w:pPr>
      <w:r>
        <w:t>NOTE:</w:t>
      </w:r>
      <w:r w:rsidR="002062E7" w:rsidRPr="002062E7">
        <w:t xml:space="preserve"> </w:t>
      </w:r>
      <w:r w:rsidR="006D5901">
        <w:t>LB-Amp</w:t>
      </w:r>
      <w:r w:rsidR="002062E7" w:rsidRPr="002062E7">
        <w:t xml:space="preserve"> </w:t>
      </w:r>
      <w:r w:rsidR="005714CA">
        <w:t>plates</w:t>
      </w:r>
      <w:r w:rsidR="002062E7" w:rsidRPr="002062E7">
        <w:t xml:space="preserve"> </w:t>
      </w:r>
      <w:r w:rsidR="005714CA">
        <w:t>are</w:t>
      </w:r>
      <w:r w:rsidR="002062E7" w:rsidRPr="002062E7">
        <w:t xml:space="preserve"> </w:t>
      </w:r>
      <w:r w:rsidR="005714CA">
        <w:t>prepared</w:t>
      </w:r>
      <w:r w:rsidR="002062E7" w:rsidRPr="002062E7">
        <w:t xml:space="preserve"> </w:t>
      </w:r>
      <w:r w:rsidR="005714CA">
        <w:t>by</w:t>
      </w:r>
      <w:r w:rsidR="002062E7" w:rsidRPr="002062E7">
        <w:t xml:space="preserve"> </w:t>
      </w:r>
      <w:r w:rsidR="005714CA">
        <w:t>autoclaving</w:t>
      </w:r>
      <w:r w:rsidR="002062E7" w:rsidRPr="002062E7">
        <w:t xml:space="preserve"> </w:t>
      </w:r>
      <w:r w:rsidR="005714CA">
        <w:t>1</w:t>
      </w:r>
      <w:r w:rsidR="002062E7" w:rsidRPr="002062E7">
        <w:t xml:space="preserve"> </w:t>
      </w:r>
      <w:r w:rsidR="005714CA">
        <w:t>L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5714CA">
        <w:t>LB</w:t>
      </w:r>
      <w:r w:rsidR="002062E7" w:rsidRPr="002062E7">
        <w:t xml:space="preserve"> </w:t>
      </w:r>
      <w:r w:rsidR="006D5901">
        <w:t>medium</w:t>
      </w:r>
      <w:r w:rsidR="002062E7" w:rsidRPr="002062E7">
        <w:t xml:space="preserve"> </w:t>
      </w:r>
      <w:r w:rsidR="005714CA">
        <w:t>(for</w:t>
      </w:r>
      <w:r w:rsidR="002062E7" w:rsidRPr="002062E7">
        <w:t xml:space="preserve"> </w:t>
      </w:r>
      <w:r w:rsidR="005714CA">
        <w:t>1</w:t>
      </w:r>
      <w:r w:rsidR="002062E7" w:rsidRPr="002062E7">
        <w:t xml:space="preserve"> </w:t>
      </w:r>
      <w:r w:rsidR="005714CA">
        <w:t>L:</w:t>
      </w:r>
      <w:r w:rsidR="002062E7" w:rsidRPr="002062E7">
        <w:t xml:space="preserve"> </w:t>
      </w:r>
      <w:r w:rsidR="005714CA">
        <w:t>10</w:t>
      </w:r>
      <w:r w:rsidR="002062E7" w:rsidRPr="002062E7">
        <w:t xml:space="preserve"> </w:t>
      </w:r>
      <w:r w:rsidR="002062E7" w:rsidRPr="002062E7">
        <w:rPr>
          <w:i/>
          <w:iCs/>
        </w:rPr>
        <w:t>g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5714CA">
        <w:t>tryptone,</w:t>
      </w:r>
      <w:r w:rsidR="002062E7" w:rsidRPr="002062E7">
        <w:t xml:space="preserve"> </w:t>
      </w:r>
      <w:r w:rsidR="005714CA">
        <w:t>5</w:t>
      </w:r>
      <w:r w:rsidR="002062E7" w:rsidRPr="002062E7">
        <w:t xml:space="preserve"> </w:t>
      </w:r>
      <w:r w:rsidR="002062E7" w:rsidRPr="002062E7">
        <w:rPr>
          <w:i/>
          <w:iCs/>
        </w:rPr>
        <w:t>g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5714CA">
        <w:t>yeast</w:t>
      </w:r>
      <w:r w:rsidR="002062E7" w:rsidRPr="002062E7">
        <w:t xml:space="preserve"> </w:t>
      </w:r>
      <w:r w:rsidR="005714CA">
        <w:t>extract,</w:t>
      </w:r>
      <w:r w:rsidR="002062E7" w:rsidRPr="002062E7">
        <w:t xml:space="preserve"> </w:t>
      </w:r>
      <w:r w:rsidR="005714CA">
        <w:t>10</w:t>
      </w:r>
      <w:r w:rsidR="002062E7" w:rsidRPr="002062E7">
        <w:t xml:space="preserve"> </w:t>
      </w:r>
      <w:r w:rsidR="002062E7" w:rsidRPr="002062E7">
        <w:rPr>
          <w:i/>
          <w:iCs/>
        </w:rPr>
        <w:t>g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5714CA">
        <w:t>NaCl,</w:t>
      </w:r>
      <w:r w:rsidR="002062E7" w:rsidRPr="002062E7">
        <w:t xml:space="preserve"> </w:t>
      </w:r>
      <w:r w:rsidR="005714CA">
        <w:t>adjust</w:t>
      </w:r>
      <w:r w:rsidR="002062E7" w:rsidRPr="002062E7">
        <w:t xml:space="preserve"> </w:t>
      </w:r>
      <w:r w:rsidR="005714CA">
        <w:t>pH</w:t>
      </w:r>
      <w:r w:rsidR="002062E7" w:rsidRPr="002062E7">
        <w:t xml:space="preserve"> </w:t>
      </w:r>
      <w:r w:rsidR="005714CA">
        <w:t>to</w:t>
      </w:r>
      <w:r w:rsidR="002062E7" w:rsidRPr="002062E7">
        <w:t xml:space="preserve"> </w:t>
      </w:r>
      <w:r w:rsidR="005714CA">
        <w:t>7.0)</w:t>
      </w:r>
      <w:r w:rsidR="002062E7" w:rsidRPr="002062E7">
        <w:t xml:space="preserve"> </w:t>
      </w:r>
      <w:r w:rsidR="005714CA">
        <w:t>together</w:t>
      </w:r>
      <w:r w:rsidR="002062E7" w:rsidRPr="002062E7">
        <w:t xml:space="preserve"> </w:t>
      </w:r>
      <w:r w:rsidR="005714CA">
        <w:t>with</w:t>
      </w:r>
      <w:r w:rsidR="002062E7" w:rsidRPr="002062E7">
        <w:t xml:space="preserve"> </w:t>
      </w:r>
      <w:r w:rsidR="005714CA">
        <w:t>12</w:t>
      </w:r>
      <w:r w:rsidR="002062E7" w:rsidRPr="002062E7">
        <w:t xml:space="preserve"> </w:t>
      </w:r>
      <w:r w:rsidR="002062E7" w:rsidRPr="002062E7">
        <w:rPr>
          <w:i/>
          <w:iCs/>
        </w:rPr>
        <w:t>g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5714CA">
        <w:t>agar.</w:t>
      </w:r>
      <w:r w:rsidR="002062E7" w:rsidRPr="002062E7">
        <w:t xml:space="preserve"> </w:t>
      </w:r>
      <w:r w:rsidR="005714CA">
        <w:t>Let</w:t>
      </w:r>
      <w:r w:rsidR="002062E7" w:rsidRPr="002062E7">
        <w:t xml:space="preserve"> </w:t>
      </w:r>
      <w:r w:rsidR="005714CA">
        <w:t>the</w:t>
      </w:r>
      <w:r w:rsidR="002062E7" w:rsidRPr="002062E7">
        <w:t xml:space="preserve"> </w:t>
      </w:r>
      <w:r w:rsidR="006D5901">
        <w:t>medium</w:t>
      </w:r>
      <w:r w:rsidR="002062E7" w:rsidRPr="002062E7">
        <w:t xml:space="preserve"> </w:t>
      </w:r>
      <w:r w:rsidR="005714CA">
        <w:t>cool</w:t>
      </w:r>
      <w:r w:rsidR="002062E7" w:rsidRPr="002062E7">
        <w:t xml:space="preserve"> </w:t>
      </w:r>
      <w:r w:rsidR="005714CA">
        <w:t>down</w:t>
      </w:r>
      <w:r w:rsidR="002062E7" w:rsidRPr="002062E7">
        <w:t xml:space="preserve"> </w:t>
      </w:r>
      <w:r w:rsidR="005714CA">
        <w:t>to</w:t>
      </w:r>
      <w:r w:rsidR="002062E7" w:rsidRPr="002062E7">
        <w:t xml:space="preserve"> </w:t>
      </w:r>
      <w:r w:rsidR="00A30F49">
        <w:t>~</w:t>
      </w:r>
      <w:r w:rsidR="005714CA">
        <w:t>50</w:t>
      </w:r>
      <w:r w:rsidR="002062E7" w:rsidRPr="002062E7">
        <w:t xml:space="preserve"> </w:t>
      </w:r>
      <w:r w:rsidR="005714CA">
        <w:t>°C</w:t>
      </w:r>
      <w:r w:rsidR="002062E7" w:rsidRPr="002062E7">
        <w:t xml:space="preserve"> </w:t>
      </w:r>
      <w:r w:rsidR="005714CA">
        <w:t>and</w:t>
      </w:r>
      <w:r w:rsidR="002062E7" w:rsidRPr="002062E7">
        <w:t xml:space="preserve"> </w:t>
      </w:r>
      <w:r w:rsidR="005714CA">
        <w:t>add</w:t>
      </w:r>
      <w:r w:rsidR="002062E7" w:rsidRPr="002062E7">
        <w:t xml:space="preserve"> </w:t>
      </w:r>
      <w:r w:rsidR="00A30F49">
        <w:t>ampicillin</w:t>
      </w:r>
      <w:r w:rsidR="002062E7" w:rsidRPr="002062E7">
        <w:t xml:space="preserve"> </w:t>
      </w:r>
      <w:r w:rsidR="00A30F49">
        <w:t>(stock</w:t>
      </w:r>
      <w:r w:rsidR="002062E7" w:rsidRPr="002062E7">
        <w:t xml:space="preserve"> </w:t>
      </w:r>
      <w:r w:rsidR="00A30F49">
        <w:t>solution:</w:t>
      </w:r>
      <w:r w:rsidR="002062E7" w:rsidRPr="002062E7">
        <w:t xml:space="preserve"> </w:t>
      </w:r>
      <w:r w:rsidR="00A30F49">
        <w:t>50</w:t>
      </w:r>
      <w:r w:rsidR="002062E7" w:rsidRPr="002062E7">
        <w:t xml:space="preserve"> </w:t>
      </w:r>
      <w:r w:rsidR="00A30F49">
        <w:t>mg</w:t>
      </w:r>
      <w:r w:rsidR="002062E7">
        <w:t>/mL</w:t>
      </w:r>
      <w:r w:rsidR="002062E7" w:rsidRPr="002062E7">
        <w:t xml:space="preserve"> </w:t>
      </w:r>
      <w:r w:rsidR="00A30F49">
        <w:t>in</w:t>
      </w:r>
      <w:r w:rsidR="002062E7" w:rsidRPr="002062E7">
        <w:t xml:space="preserve"> </w:t>
      </w:r>
      <w:r w:rsidR="00A30F49">
        <w:t>sterile</w:t>
      </w:r>
      <w:r w:rsidR="002062E7" w:rsidRPr="002062E7">
        <w:t xml:space="preserve"> </w:t>
      </w:r>
      <w:r w:rsidR="00A30F49">
        <w:t>water)</w:t>
      </w:r>
      <w:r w:rsidR="002062E7" w:rsidRPr="002062E7">
        <w:t xml:space="preserve"> </w:t>
      </w:r>
      <w:r w:rsidR="00A30F49">
        <w:t>to</w:t>
      </w:r>
      <w:r w:rsidR="002062E7" w:rsidRPr="002062E7">
        <w:t xml:space="preserve"> </w:t>
      </w:r>
      <w:r w:rsidR="00A30F49">
        <w:t>a</w:t>
      </w:r>
      <w:r w:rsidR="002062E7" w:rsidRPr="002062E7">
        <w:t xml:space="preserve"> </w:t>
      </w:r>
      <w:r w:rsidR="00A30F49">
        <w:t>final</w:t>
      </w:r>
      <w:r w:rsidR="002062E7" w:rsidRPr="002062E7">
        <w:t xml:space="preserve"> </w:t>
      </w:r>
      <w:r w:rsidR="00A30F49">
        <w:t>concentration</w:t>
      </w:r>
      <w:r w:rsidR="002062E7" w:rsidRPr="002062E7">
        <w:t xml:space="preserve"> </w:t>
      </w:r>
      <w:r w:rsidR="00A30F49">
        <w:t>of</w:t>
      </w:r>
      <w:r w:rsidR="002062E7" w:rsidRPr="002062E7">
        <w:t xml:space="preserve"> </w:t>
      </w:r>
      <w:r w:rsidR="005714CA" w:rsidRPr="00DF72BE">
        <w:rPr>
          <w:color w:val="000000" w:themeColor="text1"/>
        </w:rPr>
        <w:t>100</w:t>
      </w:r>
      <w:r w:rsidR="002062E7" w:rsidRPr="002062E7">
        <w:rPr>
          <w:color w:val="000000" w:themeColor="text1"/>
        </w:rPr>
        <w:t xml:space="preserve"> </w:t>
      </w:r>
      <w:r w:rsidR="002062E7">
        <w:t>µg</w:t>
      </w:r>
      <w:r w:rsidR="005714CA">
        <w:t>/</w:t>
      </w:r>
      <w:r w:rsidR="006D5901">
        <w:t>mL</w:t>
      </w:r>
      <w:r w:rsidR="002062E7" w:rsidRPr="002062E7">
        <w:t xml:space="preserve"> </w:t>
      </w:r>
      <w:r w:rsidR="00014A0B">
        <w:t>(LB-Amp</w:t>
      </w:r>
      <w:r w:rsidR="002062E7" w:rsidRPr="002062E7">
        <w:t xml:space="preserve"> </w:t>
      </w:r>
      <w:r w:rsidR="00014A0B">
        <w:t>agar)</w:t>
      </w:r>
      <w:r w:rsidR="005714CA">
        <w:t>.</w:t>
      </w:r>
      <w:r w:rsidR="002062E7" w:rsidRPr="002062E7">
        <w:t xml:space="preserve"> </w:t>
      </w:r>
      <w:r w:rsidR="005714CA">
        <w:t>Immediately</w:t>
      </w:r>
      <w:r w:rsidR="002062E7" w:rsidRPr="002062E7">
        <w:t xml:space="preserve"> </w:t>
      </w:r>
      <w:r w:rsidR="005714CA">
        <w:t>pour</w:t>
      </w:r>
      <w:r w:rsidR="002062E7" w:rsidRPr="002062E7">
        <w:t xml:space="preserve"> </w:t>
      </w:r>
      <w:r w:rsidR="005714CA">
        <w:t>~20</w:t>
      </w:r>
      <w:r w:rsidR="002062E7" w:rsidRPr="002062E7">
        <w:t xml:space="preserve"> </w:t>
      </w:r>
      <w:r w:rsidR="006D5901">
        <w:t>mL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5714CA">
        <w:t>LB-</w:t>
      </w:r>
      <w:r w:rsidR="006D5901">
        <w:t>Amp</w:t>
      </w:r>
      <w:r w:rsidR="002062E7" w:rsidRPr="002062E7">
        <w:t xml:space="preserve"> </w:t>
      </w:r>
      <w:r w:rsidR="00A30F49">
        <w:t>agar</w:t>
      </w:r>
      <w:r w:rsidR="002062E7" w:rsidRPr="002062E7">
        <w:t xml:space="preserve"> </w:t>
      </w:r>
      <w:r w:rsidR="00A30F49">
        <w:t>in</w:t>
      </w:r>
      <w:r w:rsidR="002062E7" w:rsidRPr="002062E7">
        <w:t xml:space="preserve"> </w:t>
      </w:r>
      <w:r w:rsidR="00A30F49">
        <w:t>a</w:t>
      </w:r>
      <w:r w:rsidR="002062E7" w:rsidRPr="002062E7">
        <w:t xml:space="preserve"> </w:t>
      </w:r>
      <w:r w:rsidR="005714CA">
        <w:t>10</w:t>
      </w:r>
      <w:r w:rsidR="002062E7" w:rsidRPr="002062E7">
        <w:t xml:space="preserve"> </w:t>
      </w:r>
      <w:r w:rsidR="005714CA">
        <w:t>cm</w:t>
      </w:r>
      <w:r w:rsidR="002062E7" w:rsidRPr="002062E7">
        <w:t xml:space="preserve"> </w:t>
      </w:r>
      <w:r w:rsidR="002062E7">
        <w:t>Petri</w:t>
      </w:r>
      <w:r w:rsidR="002062E7" w:rsidRPr="002062E7">
        <w:t xml:space="preserve"> </w:t>
      </w:r>
      <w:r w:rsidR="002062E7">
        <w:t>dish</w:t>
      </w:r>
      <w:r w:rsidR="002062E7" w:rsidRPr="002062E7">
        <w:t xml:space="preserve"> </w:t>
      </w:r>
      <w:r w:rsidR="005714CA">
        <w:t>and</w:t>
      </w:r>
      <w:r w:rsidR="002062E7" w:rsidRPr="002062E7">
        <w:t xml:space="preserve"> </w:t>
      </w:r>
      <w:r w:rsidR="005714CA">
        <w:t>let</w:t>
      </w:r>
      <w:r w:rsidR="002062E7" w:rsidRPr="002062E7">
        <w:t xml:space="preserve"> </w:t>
      </w:r>
      <w:r w:rsidR="006D5901">
        <w:t>the</w:t>
      </w:r>
      <w:r w:rsidR="002062E7" w:rsidRPr="002062E7">
        <w:t xml:space="preserve"> </w:t>
      </w:r>
      <w:r w:rsidR="006D5901">
        <w:t>agar</w:t>
      </w:r>
      <w:r w:rsidR="002062E7" w:rsidRPr="002062E7">
        <w:t xml:space="preserve"> </w:t>
      </w:r>
      <w:r w:rsidR="006D5901">
        <w:t>solidify</w:t>
      </w:r>
      <w:r w:rsidR="002062E7" w:rsidRPr="002062E7">
        <w:t xml:space="preserve"> </w:t>
      </w:r>
      <w:r w:rsidR="005714CA">
        <w:t>before</w:t>
      </w:r>
      <w:r w:rsidR="002062E7" w:rsidRPr="002062E7">
        <w:t xml:space="preserve"> </w:t>
      </w:r>
      <w:r w:rsidR="005714CA">
        <w:t>use.</w:t>
      </w:r>
      <w:r w:rsidR="002062E7" w:rsidRPr="002062E7">
        <w:t xml:space="preserve"> </w:t>
      </w:r>
      <w:r w:rsidR="001B5A1D">
        <w:t>1</w:t>
      </w:r>
      <w:r w:rsidR="002062E7" w:rsidRPr="002062E7">
        <w:t xml:space="preserve"> </w:t>
      </w:r>
      <w:r w:rsidR="001B5A1D">
        <w:t>L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1B5A1D">
        <w:t>LB-Amp</w:t>
      </w:r>
      <w:r w:rsidR="002062E7" w:rsidRPr="002062E7">
        <w:t xml:space="preserve"> </w:t>
      </w:r>
      <w:r w:rsidR="001B5A1D">
        <w:t>agar</w:t>
      </w:r>
      <w:r w:rsidR="002062E7" w:rsidRPr="002062E7">
        <w:t xml:space="preserve"> </w:t>
      </w:r>
      <w:r w:rsidR="001B5A1D">
        <w:t>is</w:t>
      </w:r>
      <w:r w:rsidR="002062E7" w:rsidRPr="002062E7">
        <w:t xml:space="preserve"> </w:t>
      </w:r>
      <w:r w:rsidR="001B5A1D">
        <w:t>typically</w:t>
      </w:r>
      <w:r w:rsidR="002062E7" w:rsidRPr="002062E7">
        <w:t xml:space="preserve"> </w:t>
      </w:r>
      <w:proofErr w:type="gramStart"/>
      <w:r w:rsidR="00014A0B">
        <w:t>sufficient</w:t>
      </w:r>
      <w:proofErr w:type="gramEnd"/>
      <w:r w:rsidR="002062E7" w:rsidRPr="002062E7">
        <w:t xml:space="preserve"> </w:t>
      </w:r>
      <w:r w:rsidR="001B5A1D">
        <w:t>to</w:t>
      </w:r>
      <w:r w:rsidR="002062E7" w:rsidRPr="002062E7">
        <w:t xml:space="preserve"> </w:t>
      </w:r>
      <w:r w:rsidR="001B5A1D">
        <w:t>pour</w:t>
      </w:r>
      <w:r w:rsidR="002062E7" w:rsidRPr="002062E7">
        <w:t xml:space="preserve"> </w:t>
      </w:r>
      <w:r w:rsidR="001B5A1D">
        <w:t>about</w:t>
      </w:r>
      <w:r w:rsidR="002062E7" w:rsidRPr="002062E7">
        <w:t xml:space="preserve"> </w:t>
      </w:r>
      <w:r w:rsidR="001B5A1D">
        <w:t>40</w:t>
      </w:r>
      <w:r w:rsidR="002062E7" w:rsidRPr="002062E7">
        <w:t xml:space="preserve"> </w:t>
      </w:r>
      <w:r w:rsidR="001B5A1D">
        <w:t>10</w:t>
      </w:r>
      <w:r w:rsidR="002062E7" w:rsidRPr="002062E7">
        <w:t xml:space="preserve"> </w:t>
      </w:r>
      <w:r w:rsidR="001B5A1D">
        <w:t>cm</w:t>
      </w:r>
      <w:r w:rsidR="002062E7" w:rsidRPr="002062E7">
        <w:t xml:space="preserve"> </w:t>
      </w:r>
      <w:r w:rsidR="002062E7">
        <w:t>P</w:t>
      </w:r>
      <w:r w:rsidR="001B5A1D">
        <w:t>etri</w:t>
      </w:r>
      <w:r w:rsidR="002062E7" w:rsidRPr="002062E7">
        <w:t xml:space="preserve"> </w:t>
      </w:r>
      <w:r w:rsidR="001B5A1D">
        <w:t>dishes.</w:t>
      </w:r>
      <w:r w:rsidR="002062E7" w:rsidRPr="002062E7">
        <w:t xml:space="preserve"> </w:t>
      </w:r>
      <w:r w:rsidR="001B5A1D">
        <w:t>Petri</w:t>
      </w:r>
      <w:r w:rsidR="002062E7" w:rsidRPr="002062E7">
        <w:t xml:space="preserve"> </w:t>
      </w:r>
      <w:r w:rsidR="001B5A1D">
        <w:t>dishes</w:t>
      </w:r>
      <w:r w:rsidR="002062E7" w:rsidRPr="002062E7">
        <w:t xml:space="preserve"> </w:t>
      </w:r>
      <w:r w:rsidR="001B5A1D">
        <w:t>containing</w:t>
      </w:r>
      <w:r w:rsidR="002062E7" w:rsidRPr="002062E7">
        <w:t xml:space="preserve"> </w:t>
      </w:r>
      <w:r w:rsidR="001B5A1D">
        <w:t>LB-Amp</w:t>
      </w:r>
      <w:r w:rsidR="002062E7" w:rsidRPr="002062E7">
        <w:t xml:space="preserve"> </w:t>
      </w:r>
      <w:r w:rsidR="001B5A1D">
        <w:t>agar</w:t>
      </w:r>
      <w:r w:rsidR="002062E7" w:rsidRPr="002062E7">
        <w:t xml:space="preserve"> </w:t>
      </w:r>
      <w:r w:rsidR="001B5A1D">
        <w:t>are</w:t>
      </w:r>
      <w:r w:rsidR="002062E7" w:rsidRPr="002062E7">
        <w:t xml:space="preserve"> </w:t>
      </w:r>
      <w:r w:rsidR="001B5A1D">
        <w:t>stable</w:t>
      </w:r>
      <w:r w:rsidR="002062E7" w:rsidRPr="002062E7">
        <w:t xml:space="preserve"> </w:t>
      </w:r>
      <w:r w:rsidR="001B5A1D">
        <w:t>for</w:t>
      </w:r>
      <w:r w:rsidR="002062E7" w:rsidRPr="002062E7">
        <w:t xml:space="preserve"> </w:t>
      </w:r>
      <w:r w:rsidR="00A30F49">
        <w:t>at</w:t>
      </w:r>
      <w:r w:rsidR="002062E7" w:rsidRPr="002062E7">
        <w:t xml:space="preserve"> </w:t>
      </w:r>
      <w:r w:rsidR="00A30F49">
        <w:t>least</w:t>
      </w:r>
      <w:r w:rsidR="002062E7" w:rsidRPr="002062E7">
        <w:t xml:space="preserve"> </w:t>
      </w:r>
      <w:r w:rsidR="001B5A1D">
        <w:t>one</w:t>
      </w:r>
      <w:r w:rsidR="002062E7" w:rsidRPr="002062E7">
        <w:t xml:space="preserve"> </w:t>
      </w:r>
      <w:r w:rsidR="001B5A1D">
        <w:t>mont</w:t>
      </w:r>
      <w:r w:rsidR="00A30F49">
        <w:t>h</w:t>
      </w:r>
      <w:r w:rsidR="002062E7" w:rsidRPr="002062E7">
        <w:t xml:space="preserve"> </w:t>
      </w:r>
      <w:r w:rsidR="001B5A1D">
        <w:t>if</w:t>
      </w:r>
      <w:r w:rsidR="002062E7" w:rsidRPr="002062E7">
        <w:t xml:space="preserve"> </w:t>
      </w:r>
      <w:r w:rsidR="001B5A1D">
        <w:t>stored</w:t>
      </w:r>
      <w:r w:rsidR="002062E7" w:rsidRPr="002062E7">
        <w:t xml:space="preserve"> </w:t>
      </w:r>
      <w:r w:rsidR="001B5A1D">
        <w:t>sealed</w:t>
      </w:r>
      <w:r w:rsidR="002062E7" w:rsidRPr="002062E7">
        <w:t xml:space="preserve"> </w:t>
      </w:r>
      <w:r w:rsidR="001B5A1D">
        <w:t>at</w:t>
      </w:r>
      <w:r w:rsidR="002062E7" w:rsidRPr="002062E7">
        <w:t xml:space="preserve"> </w:t>
      </w:r>
      <w:r w:rsidR="001B5A1D">
        <w:t>4</w:t>
      </w:r>
      <w:r w:rsidR="002062E7" w:rsidRPr="002062E7">
        <w:t xml:space="preserve"> </w:t>
      </w:r>
      <w:r w:rsidR="001B5A1D">
        <w:t>°C</w:t>
      </w:r>
      <w:r w:rsidR="002062E7" w:rsidRPr="002062E7">
        <w:t xml:space="preserve"> </w:t>
      </w:r>
      <w:r w:rsidR="00A30F49">
        <w:t>in</w:t>
      </w:r>
      <w:r w:rsidR="002062E7" w:rsidRPr="002062E7">
        <w:t xml:space="preserve"> </w:t>
      </w:r>
      <w:r w:rsidR="00A30F49">
        <w:t>the</w:t>
      </w:r>
      <w:r w:rsidR="002062E7" w:rsidRPr="002062E7">
        <w:t xml:space="preserve"> </w:t>
      </w:r>
      <w:r w:rsidR="00A30F49">
        <w:t>dark</w:t>
      </w:r>
      <w:r w:rsidR="001B5A1D">
        <w:t>.</w:t>
      </w:r>
    </w:p>
    <w:p w14:paraId="2D31F962" w14:textId="77777777" w:rsidR="005714CA" w:rsidRDefault="005714CA" w:rsidP="008B34B5">
      <w:pPr>
        <w:pStyle w:val="ListParagraph"/>
        <w:ind w:left="0"/>
      </w:pPr>
    </w:p>
    <w:p w14:paraId="3194E830" w14:textId="3D0D1788" w:rsidR="00C255FA" w:rsidRPr="002114EE" w:rsidRDefault="00AC10DA" w:rsidP="008B34B5">
      <w:pPr>
        <w:pStyle w:val="ListParagraph"/>
        <w:numPr>
          <w:ilvl w:val="2"/>
          <w:numId w:val="32"/>
        </w:numPr>
        <w:ind w:left="0" w:firstLine="0"/>
      </w:pPr>
      <w:r>
        <w:t>Spread</w:t>
      </w:r>
      <w:r w:rsidR="002062E7" w:rsidRPr="002062E7">
        <w:t xml:space="preserve"> </w:t>
      </w:r>
      <w:r>
        <w:t>bacteria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>
        <w:t>sterile</w:t>
      </w:r>
      <w:r w:rsidR="002062E7" w:rsidRPr="002062E7">
        <w:t xml:space="preserve"> </w:t>
      </w:r>
      <w:proofErr w:type="spellStart"/>
      <w:r>
        <w:t>Drygalski</w:t>
      </w:r>
      <w:proofErr w:type="spellEnd"/>
      <w:r w:rsidR="002062E7" w:rsidRPr="002062E7">
        <w:t xml:space="preserve"> </w:t>
      </w:r>
      <w:r>
        <w:t>spatula</w:t>
      </w:r>
      <w:r w:rsidR="002062E7" w:rsidRPr="002062E7">
        <w:t xml:space="preserve"> </w:t>
      </w:r>
      <w:r w:rsidR="001B5A1D">
        <w:t>or</w:t>
      </w:r>
      <w:r w:rsidR="002062E7" w:rsidRPr="002062E7">
        <w:t xml:space="preserve"> </w:t>
      </w:r>
      <w:r w:rsidR="001B5A1D">
        <w:t>any</w:t>
      </w:r>
      <w:r w:rsidR="002062E7" w:rsidRPr="002062E7">
        <w:t xml:space="preserve"> </w:t>
      </w:r>
      <w:r w:rsidR="001B5A1D">
        <w:t>other</w:t>
      </w:r>
      <w:r w:rsidR="002062E7" w:rsidRPr="002062E7">
        <w:t xml:space="preserve"> </w:t>
      </w:r>
      <w:r w:rsidR="001B5A1D">
        <w:t>appropriate</w:t>
      </w:r>
      <w:r w:rsidR="002062E7" w:rsidRPr="002062E7">
        <w:t xml:space="preserve"> </w:t>
      </w:r>
      <w:r w:rsidR="001B5A1D">
        <w:t>method</w:t>
      </w:r>
      <w:r w:rsidR="002062E7" w:rsidRPr="002062E7">
        <w:t xml:space="preserve"> </w:t>
      </w:r>
      <w:r w:rsidR="001B5A1D">
        <w:t>to</w:t>
      </w:r>
      <w:r w:rsidR="002062E7" w:rsidRPr="002062E7">
        <w:t xml:space="preserve"> </w:t>
      </w:r>
      <w:r w:rsidR="001B5A1D">
        <w:t>achieve</w:t>
      </w:r>
      <w:r w:rsidR="002062E7" w:rsidRPr="002062E7">
        <w:t xml:space="preserve"> </w:t>
      </w:r>
      <w:r w:rsidR="001B5A1D">
        <w:t>single</w:t>
      </w:r>
      <w:r w:rsidR="002062E7" w:rsidRPr="002062E7">
        <w:t xml:space="preserve"> </w:t>
      </w:r>
      <w:r w:rsidR="00014A0B">
        <w:t>bacterial</w:t>
      </w:r>
      <w:r w:rsidR="002062E7" w:rsidRPr="002062E7">
        <w:t xml:space="preserve"> </w:t>
      </w:r>
      <w:r w:rsidR="001B5A1D">
        <w:t>colonies.</w:t>
      </w:r>
      <w:r w:rsidR="002062E7" w:rsidRPr="002062E7">
        <w:t xml:space="preserve"> </w:t>
      </w:r>
      <w:r w:rsidR="00352E8A">
        <w:t>Incubate</w:t>
      </w:r>
      <w:r w:rsidR="002062E7" w:rsidRPr="002062E7">
        <w:t xml:space="preserve"> </w:t>
      </w:r>
      <w:r w:rsidR="0009070F">
        <w:t>bacterial</w:t>
      </w:r>
      <w:r w:rsidR="002062E7" w:rsidRPr="002062E7">
        <w:t xml:space="preserve"> </w:t>
      </w:r>
      <w:r w:rsidR="0009070F">
        <w:t>plates</w:t>
      </w:r>
      <w:r w:rsidR="002062E7" w:rsidRPr="002062E7">
        <w:t xml:space="preserve"> </w:t>
      </w:r>
      <w:r w:rsidR="009B2BBD">
        <w:t>upside</w:t>
      </w:r>
      <w:r w:rsidR="002062E7" w:rsidRPr="002062E7">
        <w:t xml:space="preserve"> </w:t>
      </w:r>
      <w:r w:rsidR="009B2BBD">
        <w:t>down</w:t>
      </w:r>
      <w:r w:rsidR="002062E7" w:rsidRPr="002062E7">
        <w:t xml:space="preserve"> </w:t>
      </w:r>
      <w:r w:rsidR="009B2BBD">
        <w:t>over</w:t>
      </w:r>
      <w:r w:rsidR="00352E8A">
        <w:t>night</w:t>
      </w:r>
      <w:r w:rsidR="002062E7" w:rsidRPr="002062E7">
        <w:t xml:space="preserve"> </w:t>
      </w:r>
      <w:r w:rsidR="00352E8A">
        <w:t>at</w:t>
      </w:r>
      <w:r w:rsidR="002062E7" w:rsidRPr="002062E7">
        <w:t xml:space="preserve"> </w:t>
      </w:r>
      <w:r w:rsidR="00352E8A">
        <w:t>37</w:t>
      </w:r>
      <w:r w:rsidR="002062E7" w:rsidRPr="002062E7">
        <w:t xml:space="preserve"> </w:t>
      </w:r>
      <w:r w:rsidR="00352E8A">
        <w:t>°C</w:t>
      </w:r>
      <w:r w:rsidR="002062E7">
        <w:t>.</w:t>
      </w:r>
    </w:p>
    <w:p w14:paraId="389C4651" w14:textId="77777777" w:rsidR="004B6DAD" w:rsidRDefault="004B6DAD" w:rsidP="008B34B5">
      <w:pPr>
        <w:rPr>
          <w:b/>
        </w:rPr>
      </w:pPr>
    </w:p>
    <w:p w14:paraId="5E4252D6" w14:textId="290FAAD5" w:rsidR="00DD15A0" w:rsidRDefault="00352E8A" w:rsidP="008B34B5">
      <w:pPr>
        <w:pStyle w:val="ListParagraph"/>
        <w:numPr>
          <w:ilvl w:val="1"/>
          <w:numId w:val="32"/>
        </w:numPr>
        <w:ind w:left="0" w:firstLine="0"/>
      </w:pPr>
      <w:r>
        <w:t>Plasmid</w:t>
      </w:r>
      <w:r w:rsidR="002062E7" w:rsidRPr="002062E7">
        <w:t xml:space="preserve"> </w:t>
      </w:r>
      <w:r>
        <w:t>preparation</w:t>
      </w:r>
    </w:p>
    <w:p w14:paraId="3170CB89" w14:textId="77777777" w:rsidR="009B2BBD" w:rsidRDefault="009B2BBD" w:rsidP="008B34B5">
      <w:pPr>
        <w:pStyle w:val="ListParagraph"/>
        <w:ind w:left="0"/>
      </w:pPr>
    </w:p>
    <w:p w14:paraId="5D5F574D" w14:textId="6548FA41" w:rsidR="00A30F49" w:rsidRDefault="00CA6E56" w:rsidP="008B34B5">
      <w:pPr>
        <w:pStyle w:val="ListParagraph"/>
        <w:numPr>
          <w:ilvl w:val="2"/>
          <w:numId w:val="32"/>
        </w:numPr>
        <w:ind w:left="0" w:firstLine="0"/>
      </w:pPr>
      <w:r>
        <w:t>The</w:t>
      </w:r>
      <w:r w:rsidR="002062E7" w:rsidRPr="002062E7">
        <w:t xml:space="preserve"> </w:t>
      </w:r>
      <w:r>
        <w:t>next</w:t>
      </w:r>
      <w:r w:rsidR="002062E7" w:rsidRPr="002062E7">
        <w:t xml:space="preserve"> </w:t>
      </w:r>
      <w:r>
        <w:t>morning,</w:t>
      </w:r>
      <w:r w:rsidR="002062E7" w:rsidRPr="002062E7">
        <w:t xml:space="preserve"> </w:t>
      </w:r>
      <w:r>
        <w:t>remov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 w:rsidR="002062E7">
        <w:t>Petri</w:t>
      </w:r>
      <w:r w:rsidR="002062E7" w:rsidRPr="002062E7">
        <w:t xml:space="preserve"> </w:t>
      </w:r>
      <w:r w:rsidR="002062E7">
        <w:t>dish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individual</w:t>
      </w:r>
      <w:r w:rsidR="002062E7" w:rsidRPr="002062E7">
        <w:t xml:space="preserve"> </w:t>
      </w:r>
      <w:r>
        <w:t>bacterial</w:t>
      </w:r>
      <w:r w:rsidR="002062E7" w:rsidRPr="002062E7">
        <w:t xml:space="preserve"> </w:t>
      </w:r>
      <w:r>
        <w:t>colonies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store</w:t>
      </w:r>
      <w:r w:rsidR="002062E7" w:rsidRPr="002062E7">
        <w:t xml:space="preserve"> </w:t>
      </w:r>
      <w:r>
        <w:t>at</w:t>
      </w:r>
      <w:r w:rsidR="002062E7" w:rsidRPr="002062E7">
        <w:t xml:space="preserve"> </w:t>
      </w:r>
      <w:r>
        <w:t>4</w:t>
      </w:r>
      <w:r w:rsidR="002062E7" w:rsidRPr="002062E7">
        <w:t xml:space="preserve"> </w:t>
      </w:r>
      <w:r>
        <w:t>°C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>
        <w:t>avoid</w:t>
      </w:r>
      <w:r w:rsidR="002062E7" w:rsidRPr="002062E7">
        <w:t xml:space="preserve"> </w:t>
      </w:r>
      <w:r>
        <w:t>overgrowth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bacterial</w:t>
      </w:r>
      <w:r w:rsidR="002062E7" w:rsidRPr="002062E7">
        <w:t xml:space="preserve"> </w:t>
      </w:r>
      <w:r>
        <w:t>colonies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formation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satellite</w:t>
      </w:r>
      <w:r w:rsidR="002062E7" w:rsidRPr="002062E7">
        <w:t xml:space="preserve"> </w:t>
      </w:r>
      <w:r>
        <w:t>colonies.</w:t>
      </w:r>
      <w:r w:rsidR="002062E7" w:rsidRPr="002062E7">
        <w:t xml:space="preserve"> </w:t>
      </w:r>
      <w:r>
        <w:t>Seal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 w:rsidR="002062E7">
        <w:t>Petri</w:t>
      </w:r>
      <w:r w:rsidR="002062E7" w:rsidRPr="002062E7">
        <w:t xml:space="preserve"> </w:t>
      </w:r>
      <w:r w:rsidR="002062E7">
        <w:t>dish</w:t>
      </w:r>
      <w:r w:rsidR="002062E7" w:rsidRPr="002062E7">
        <w:t xml:space="preserve"> </w:t>
      </w:r>
      <w:r>
        <w:t>if</w:t>
      </w:r>
      <w:r w:rsidR="002062E7" w:rsidRPr="002062E7">
        <w:t xml:space="preserve"> </w:t>
      </w:r>
      <w:r>
        <w:t>stored</w:t>
      </w:r>
      <w:r w:rsidR="002062E7" w:rsidRPr="002062E7">
        <w:t xml:space="preserve"> </w:t>
      </w:r>
      <w:r>
        <w:t>overnight</w:t>
      </w:r>
      <w:r w:rsidR="002062E7" w:rsidRPr="002062E7">
        <w:t xml:space="preserve"> </w:t>
      </w:r>
      <w:r>
        <w:t>or</w:t>
      </w:r>
      <w:r w:rsidR="002062E7" w:rsidRPr="002062E7">
        <w:t xml:space="preserve"> </w:t>
      </w:r>
      <w:r>
        <w:t>longer.</w:t>
      </w:r>
    </w:p>
    <w:p w14:paraId="0EDD722D" w14:textId="77777777" w:rsidR="00CA6E56" w:rsidRDefault="00CA6E56" w:rsidP="008B34B5">
      <w:pPr>
        <w:pStyle w:val="ListParagraph"/>
        <w:ind w:left="0"/>
      </w:pPr>
    </w:p>
    <w:p w14:paraId="4763FAEC" w14:textId="7B60FEF0" w:rsidR="009B2BBD" w:rsidRDefault="00CA6E56" w:rsidP="008B34B5">
      <w:pPr>
        <w:pStyle w:val="ListParagraph"/>
        <w:numPr>
          <w:ilvl w:val="2"/>
          <w:numId w:val="32"/>
        </w:numPr>
        <w:ind w:left="0" w:firstLine="0"/>
      </w:pPr>
      <w:r>
        <w:t>In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afternoon,</w:t>
      </w:r>
      <w:r w:rsidR="002062E7" w:rsidRPr="002062E7">
        <w:t xml:space="preserve"> </w:t>
      </w:r>
      <w:r>
        <w:t>a</w:t>
      </w:r>
      <w:r w:rsidR="004B6DAD">
        <w:t>dd</w:t>
      </w:r>
      <w:r w:rsidR="002062E7" w:rsidRPr="002062E7">
        <w:t xml:space="preserve"> </w:t>
      </w:r>
      <w:r w:rsidR="004B6DAD">
        <w:t>5</w:t>
      </w:r>
      <w:r w:rsidR="002062E7" w:rsidRPr="002062E7">
        <w:t xml:space="preserve"> </w:t>
      </w:r>
      <w:r w:rsidR="006D5901">
        <w:t>mL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 w:rsidR="006D5901">
        <w:t>LB-Amp</w:t>
      </w:r>
      <w:r w:rsidR="002062E7" w:rsidRPr="002062E7">
        <w:t xml:space="preserve"> </w:t>
      </w:r>
      <w:r w:rsidR="006D5901">
        <w:t>medium</w:t>
      </w:r>
      <w:r w:rsidR="002062E7" w:rsidRPr="002062E7">
        <w:t xml:space="preserve"> </w:t>
      </w:r>
      <w:r w:rsidR="004B6DAD">
        <w:t>in</w:t>
      </w:r>
      <w:r w:rsidR="00337475">
        <w:t>to</w:t>
      </w:r>
      <w:r w:rsidR="002062E7" w:rsidRPr="002062E7">
        <w:t xml:space="preserve"> </w:t>
      </w:r>
      <w:r w:rsidR="004B6DAD">
        <w:t>a</w:t>
      </w:r>
      <w:r w:rsidR="002062E7" w:rsidRPr="002062E7">
        <w:t xml:space="preserve"> </w:t>
      </w:r>
      <w:r w:rsidR="00D95EF0">
        <w:t>polypropylene</w:t>
      </w:r>
      <w:r w:rsidR="002062E7" w:rsidRPr="002062E7">
        <w:t xml:space="preserve"> </w:t>
      </w:r>
      <w:r w:rsidR="0009070F">
        <w:rPr>
          <w:color w:val="000000" w:themeColor="text1"/>
        </w:rPr>
        <w:t>bacterial</w:t>
      </w:r>
      <w:r w:rsidR="002062E7" w:rsidRPr="002062E7">
        <w:rPr>
          <w:color w:val="000000" w:themeColor="text1"/>
        </w:rPr>
        <w:t xml:space="preserve"> </w:t>
      </w:r>
      <w:r w:rsidR="00014A0B">
        <w:rPr>
          <w:color w:val="000000" w:themeColor="text1"/>
        </w:rPr>
        <w:t>culture</w:t>
      </w:r>
      <w:r w:rsidR="002062E7" w:rsidRPr="002062E7">
        <w:rPr>
          <w:color w:val="000000" w:themeColor="text1"/>
        </w:rPr>
        <w:t xml:space="preserve"> </w:t>
      </w:r>
      <w:r w:rsidR="006D237B" w:rsidRPr="00DF72BE">
        <w:rPr>
          <w:color w:val="000000" w:themeColor="text1"/>
        </w:rPr>
        <w:t>tube</w:t>
      </w:r>
      <w:r w:rsidR="004B6DAD">
        <w:t>.</w:t>
      </w:r>
      <w:r w:rsidR="002062E7" w:rsidRPr="002062E7">
        <w:t xml:space="preserve"> </w:t>
      </w:r>
      <w:r w:rsidR="00C255FA">
        <w:t>Select</w:t>
      </w:r>
      <w:r w:rsidR="002062E7" w:rsidRPr="002062E7">
        <w:t xml:space="preserve"> </w:t>
      </w:r>
      <w:r w:rsidR="00C255FA">
        <w:t>a</w:t>
      </w:r>
      <w:r w:rsidR="002062E7" w:rsidRPr="002062E7">
        <w:t xml:space="preserve"> </w:t>
      </w:r>
      <w:r w:rsidR="00C255FA">
        <w:t>single</w:t>
      </w:r>
      <w:r w:rsidR="002062E7" w:rsidRPr="002062E7">
        <w:t xml:space="preserve"> </w:t>
      </w:r>
      <w:r w:rsidR="00C255FA">
        <w:t>bacterial</w:t>
      </w:r>
      <w:r w:rsidR="002062E7" w:rsidRPr="002062E7">
        <w:t xml:space="preserve"> </w:t>
      </w:r>
      <w:r w:rsidR="00C255FA">
        <w:t>colony</w:t>
      </w:r>
      <w:r w:rsidR="002062E7" w:rsidRPr="002062E7">
        <w:t xml:space="preserve"> </w:t>
      </w:r>
      <w:r w:rsidR="009B2BBD">
        <w:t>from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 w:rsidR="002062E7">
        <w:t>Petri</w:t>
      </w:r>
      <w:r w:rsidR="002062E7" w:rsidRPr="002062E7">
        <w:t xml:space="preserve"> </w:t>
      </w:r>
      <w:r w:rsidR="002062E7">
        <w:t>dish</w:t>
      </w:r>
      <w:r w:rsidR="002062E7" w:rsidRPr="002062E7">
        <w:t xml:space="preserve"> </w:t>
      </w:r>
      <w:r>
        <w:t>cultured</w:t>
      </w:r>
      <w:r w:rsidR="002062E7" w:rsidRPr="002062E7">
        <w:t xml:space="preserve"> </w:t>
      </w:r>
      <w:r>
        <w:t>overnight</w:t>
      </w:r>
      <w:r w:rsidR="002062E7" w:rsidRPr="002062E7">
        <w:t xml:space="preserve"> </w:t>
      </w:r>
      <w:r w:rsidR="009B2BBD">
        <w:t>with</w:t>
      </w:r>
      <w:r w:rsidR="002062E7" w:rsidRPr="002062E7">
        <w:t xml:space="preserve"> </w:t>
      </w:r>
      <w:r w:rsidR="00C255FA">
        <w:t>a</w:t>
      </w:r>
      <w:r w:rsidR="002062E7" w:rsidRPr="002062E7">
        <w:t xml:space="preserve"> </w:t>
      </w:r>
      <w:r w:rsidR="00C255FA">
        <w:t>pipette</w:t>
      </w:r>
      <w:r w:rsidR="002062E7" w:rsidRPr="002062E7">
        <w:t xml:space="preserve"> </w:t>
      </w:r>
      <w:r w:rsidR="00C255FA">
        <w:t>tip</w:t>
      </w:r>
      <w:r w:rsidR="002062E7" w:rsidRPr="002062E7">
        <w:t xml:space="preserve"> </w:t>
      </w:r>
      <w:r w:rsidR="00C255FA">
        <w:t>and</w:t>
      </w:r>
      <w:r w:rsidR="002062E7" w:rsidRPr="002062E7">
        <w:t xml:space="preserve"> </w:t>
      </w:r>
      <w:r w:rsidR="00F20623">
        <w:t>inoculate</w:t>
      </w:r>
      <w:r w:rsidR="002062E7" w:rsidRPr="002062E7">
        <w:t xml:space="preserve"> </w:t>
      </w:r>
      <w:r w:rsidR="00F20623">
        <w:t>LB-Amp</w:t>
      </w:r>
      <w:r w:rsidR="002062E7" w:rsidRPr="002062E7">
        <w:t xml:space="preserve"> </w:t>
      </w:r>
      <w:r w:rsidR="00F20623">
        <w:t>medium</w:t>
      </w:r>
      <w:r w:rsidR="002062E7" w:rsidRPr="002062E7">
        <w:t xml:space="preserve"> </w:t>
      </w:r>
      <w:r w:rsidR="00F20623">
        <w:t>by</w:t>
      </w:r>
      <w:r w:rsidR="002062E7" w:rsidRPr="002062E7">
        <w:t xml:space="preserve"> </w:t>
      </w:r>
      <w:r w:rsidR="00F20623">
        <w:t>ejecting</w:t>
      </w:r>
      <w:r w:rsidR="002062E7" w:rsidRPr="002062E7">
        <w:t xml:space="preserve"> </w:t>
      </w:r>
      <w:r w:rsidR="00C255FA">
        <w:t>the</w:t>
      </w:r>
      <w:r w:rsidR="002062E7" w:rsidRPr="002062E7">
        <w:t xml:space="preserve"> </w:t>
      </w:r>
      <w:r w:rsidR="00F20623">
        <w:t>pipette</w:t>
      </w:r>
      <w:r w:rsidR="002062E7" w:rsidRPr="002062E7">
        <w:t xml:space="preserve"> </w:t>
      </w:r>
      <w:r w:rsidR="00C255FA">
        <w:t>tip</w:t>
      </w:r>
      <w:r w:rsidR="002062E7" w:rsidRPr="002062E7">
        <w:t xml:space="preserve"> </w:t>
      </w:r>
      <w:r w:rsidR="00C255FA">
        <w:t>in</w:t>
      </w:r>
      <w:r w:rsidR="002062E7" w:rsidRPr="002062E7">
        <w:t xml:space="preserve"> </w:t>
      </w:r>
      <w:r w:rsidR="00C255FA">
        <w:t>the</w:t>
      </w:r>
      <w:r w:rsidR="002062E7" w:rsidRPr="002062E7">
        <w:t xml:space="preserve"> </w:t>
      </w:r>
      <w:r w:rsidR="0009070F">
        <w:t>bacterial</w:t>
      </w:r>
      <w:r w:rsidR="002062E7" w:rsidRPr="002062E7">
        <w:t xml:space="preserve"> </w:t>
      </w:r>
      <w:r w:rsidR="00014A0B">
        <w:t>culture</w:t>
      </w:r>
      <w:r w:rsidR="002062E7" w:rsidRPr="002062E7">
        <w:t xml:space="preserve"> </w:t>
      </w:r>
      <w:r w:rsidR="00C255FA">
        <w:t>tube</w:t>
      </w:r>
      <w:r w:rsidR="002062E7" w:rsidRPr="002062E7">
        <w:t xml:space="preserve"> </w:t>
      </w:r>
      <w:r w:rsidR="0009070F">
        <w:t>containing</w:t>
      </w:r>
      <w:r w:rsidR="002062E7" w:rsidRPr="002062E7">
        <w:t xml:space="preserve"> </w:t>
      </w:r>
      <w:r w:rsidR="009B2BBD">
        <w:t>the</w:t>
      </w:r>
      <w:r w:rsidR="002062E7" w:rsidRPr="002062E7">
        <w:t xml:space="preserve"> </w:t>
      </w:r>
      <w:r w:rsidR="006D5901">
        <w:t>LB-Amp</w:t>
      </w:r>
      <w:r w:rsidR="002062E7" w:rsidRPr="002062E7">
        <w:t xml:space="preserve"> </w:t>
      </w:r>
      <w:r w:rsidR="009B2BBD">
        <w:t>medium</w:t>
      </w:r>
      <w:r w:rsidR="00C255FA">
        <w:t>.</w:t>
      </w:r>
    </w:p>
    <w:p w14:paraId="619DFF88" w14:textId="77777777" w:rsidR="00DD15A0" w:rsidRDefault="00DD15A0" w:rsidP="008B34B5">
      <w:pPr>
        <w:pStyle w:val="ListParagraph"/>
        <w:ind w:left="0"/>
      </w:pPr>
    </w:p>
    <w:p w14:paraId="0560EF68" w14:textId="5AC2BBB5" w:rsidR="00DD15A0" w:rsidRPr="00B1201E" w:rsidRDefault="009B2BBD" w:rsidP="008B34B5">
      <w:pPr>
        <w:pStyle w:val="ListParagraph"/>
        <w:numPr>
          <w:ilvl w:val="2"/>
          <w:numId w:val="32"/>
        </w:numPr>
        <w:ind w:left="0" w:firstLine="0"/>
        <w:rPr>
          <w:color w:val="000000" w:themeColor="text1"/>
        </w:rPr>
      </w:pPr>
      <w:r w:rsidRPr="00B1201E">
        <w:rPr>
          <w:color w:val="000000" w:themeColor="text1"/>
        </w:rPr>
        <w:t>Incubate</w:t>
      </w:r>
      <w:r w:rsidR="002062E7" w:rsidRPr="002062E7">
        <w:rPr>
          <w:color w:val="000000" w:themeColor="text1"/>
        </w:rPr>
        <w:t xml:space="preserve"> </w:t>
      </w:r>
      <w:r w:rsidR="00DC659A" w:rsidRPr="00B1201E">
        <w:rPr>
          <w:color w:val="000000" w:themeColor="text1"/>
        </w:rPr>
        <w:t>bacterial</w:t>
      </w:r>
      <w:r w:rsidR="002062E7" w:rsidRPr="002062E7">
        <w:rPr>
          <w:color w:val="000000" w:themeColor="text1"/>
        </w:rPr>
        <w:t xml:space="preserve"> </w:t>
      </w:r>
      <w:r w:rsidR="00DC659A" w:rsidRPr="00B1201E">
        <w:rPr>
          <w:color w:val="000000" w:themeColor="text1"/>
        </w:rPr>
        <w:t>culture</w:t>
      </w:r>
      <w:r w:rsidR="002062E7" w:rsidRPr="002062E7">
        <w:rPr>
          <w:color w:val="000000" w:themeColor="text1"/>
        </w:rPr>
        <w:t xml:space="preserve"> </w:t>
      </w:r>
      <w:r w:rsidR="0009070F" w:rsidRPr="00B1201E">
        <w:rPr>
          <w:color w:val="000000" w:themeColor="text1"/>
        </w:rPr>
        <w:t>overnight</w:t>
      </w:r>
      <w:r w:rsidR="002062E7" w:rsidRPr="002062E7">
        <w:rPr>
          <w:color w:val="000000" w:themeColor="text1"/>
        </w:rPr>
        <w:t xml:space="preserve"> </w:t>
      </w:r>
      <w:r w:rsidR="006D5901" w:rsidRPr="00B1201E"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 w:rsidR="006D5901" w:rsidRPr="00B1201E">
        <w:rPr>
          <w:color w:val="000000" w:themeColor="text1"/>
        </w:rPr>
        <w:t>a</w:t>
      </w:r>
      <w:r w:rsidR="002062E7" w:rsidRPr="002062E7">
        <w:rPr>
          <w:color w:val="000000" w:themeColor="text1"/>
        </w:rPr>
        <w:t xml:space="preserve"> </w:t>
      </w:r>
      <w:r w:rsidR="006D5901" w:rsidRPr="00B1201E">
        <w:rPr>
          <w:color w:val="000000" w:themeColor="text1"/>
        </w:rPr>
        <w:t>shaker</w:t>
      </w:r>
      <w:r w:rsidR="002062E7" w:rsidRPr="002062E7">
        <w:rPr>
          <w:color w:val="000000" w:themeColor="text1"/>
        </w:rPr>
        <w:t xml:space="preserve"> </w:t>
      </w:r>
      <w:r w:rsidR="00C255FA" w:rsidRPr="00B1201E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="00C255FA" w:rsidRPr="00B1201E">
        <w:rPr>
          <w:color w:val="000000" w:themeColor="text1"/>
        </w:rPr>
        <w:t>250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rpm</w:t>
      </w:r>
      <w:r w:rsidR="002062E7" w:rsidRPr="002062E7">
        <w:rPr>
          <w:color w:val="000000" w:themeColor="text1"/>
        </w:rPr>
        <w:t xml:space="preserve"> </w:t>
      </w:r>
      <w:r w:rsidR="00C255FA" w:rsidRPr="00B1201E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="00C255FA" w:rsidRPr="00B1201E">
        <w:rPr>
          <w:color w:val="000000" w:themeColor="text1"/>
        </w:rPr>
        <w:t>37</w:t>
      </w:r>
      <w:r w:rsidR="002062E7" w:rsidRPr="002062E7">
        <w:rPr>
          <w:color w:val="000000" w:themeColor="text1"/>
          <w:highlight w:val="white"/>
        </w:rPr>
        <w:t xml:space="preserve"> </w:t>
      </w:r>
      <w:r w:rsidR="00C255FA" w:rsidRPr="00B1201E">
        <w:rPr>
          <w:color w:val="000000" w:themeColor="text1"/>
          <w:highlight w:val="white"/>
        </w:rPr>
        <w:t>°C</w:t>
      </w:r>
      <w:r w:rsidR="002062E7" w:rsidRPr="002062E7">
        <w:rPr>
          <w:color w:val="000000" w:themeColor="text1"/>
        </w:rPr>
        <w:t xml:space="preserve"> </w:t>
      </w:r>
      <w:r w:rsidR="001B5A1D" w:rsidRPr="00B1201E">
        <w:rPr>
          <w:color w:val="000000" w:themeColor="text1"/>
        </w:rPr>
        <w:t>with</w:t>
      </w:r>
      <w:r w:rsidR="002062E7" w:rsidRPr="002062E7">
        <w:rPr>
          <w:color w:val="000000" w:themeColor="text1"/>
        </w:rPr>
        <w:t xml:space="preserve"> </w:t>
      </w:r>
      <w:r w:rsidR="00DC659A" w:rsidRPr="00B1201E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1B5A1D" w:rsidRPr="00B1201E">
        <w:rPr>
          <w:color w:val="000000" w:themeColor="text1"/>
        </w:rPr>
        <w:t>lid</w:t>
      </w:r>
      <w:r w:rsidR="002062E7" w:rsidRPr="002062E7">
        <w:rPr>
          <w:color w:val="000000" w:themeColor="text1"/>
        </w:rPr>
        <w:t xml:space="preserve"> </w:t>
      </w:r>
      <w:r w:rsidR="001B5A1D" w:rsidRPr="00B1201E">
        <w:rPr>
          <w:color w:val="000000" w:themeColor="text1"/>
        </w:rPr>
        <w:t>loosely</w:t>
      </w:r>
      <w:r w:rsidR="002062E7" w:rsidRPr="002062E7">
        <w:rPr>
          <w:color w:val="000000" w:themeColor="text1"/>
        </w:rPr>
        <w:t xml:space="preserve"> </w:t>
      </w:r>
      <w:r w:rsidR="001B5A1D" w:rsidRPr="00B1201E">
        <w:rPr>
          <w:color w:val="000000" w:themeColor="text1"/>
        </w:rPr>
        <w:t>attached</w:t>
      </w:r>
      <w:r w:rsidR="002062E7" w:rsidRPr="002062E7">
        <w:rPr>
          <w:color w:val="000000" w:themeColor="text1"/>
        </w:rPr>
        <w:t xml:space="preserve"> </w:t>
      </w:r>
      <w:r w:rsidR="001B5A1D" w:rsidRPr="00B1201E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="001B5A1D" w:rsidRPr="00B1201E">
        <w:rPr>
          <w:color w:val="000000" w:themeColor="text1"/>
        </w:rPr>
        <w:t>allow</w:t>
      </w:r>
      <w:r w:rsidR="002062E7" w:rsidRPr="002062E7">
        <w:rPr>
          <w:color w:val="000000" w:themeColor="text1"/>
        </w:rPr>
        <w:t xml:space="preserve"> </w:t>
      </w:r>
      <w:r w:rsidR="00DC659A" w:rsidRPr="00B1201E">
        <w:rPr>
          <w:color w:val="000000" w:themeColor="text1"/>
        </w:rPr>
        <w:t>for</w:t>
      </w:r>
      <w:r w:rsidR="002062E7" w:rsidRPr="002062E7">
        <w:rPr>
          <w:color w:val="000000" w:themeColor="text1"/>
        </w:rPr>
        <w:t xml:space="preserve"> </w:t>
      </w:r>
      <w:r w:rsidR="001B5A1D" w:rsidRPr="00B1201E">
        <w:rPr>
          <w:color w:val="000000" w:themeColor="text1"/>
        </w:rPr>
        <w:t>aeration</w:t>
      </w:r>
      <w:r w:rsidR="00DD15A0" w:rsidRPr="00B1201E">
        <w:rPr>
          <w:color w:val="000000" w:themeColor="text1"/>
        </w:rPr>
        <w:t>.</w:t>
      </w:r>
    </w:p>
    <w:p w14:paraId="4CAB9501" w14:textId="77777777" w:rsidR="006D5901" w:rsidRDefault="006D5901" w:rsidP="008B34B5">
      <w:pPr>
        <w:pStyle w:val="ListParagraph"/>
        <w:ind w:left="0"/>
      </w:pPr>
    </w:p>
    <w:p w14:paraId="43F5484D" w14:textId="0866C173" w:rsidR="00DD15A0" w:rsidRPr="002114EE" w:rsidRDefault="006D5901" w:rsidP="008B34B5">
      <w:pPr>
        <w:pStyle w:val="ListParagraph"/>
        <w:numPr>
          <w:ilvl w:val="2"/>
          <w:numId w:val="32"/>
        </w:numPr>
        <w:ind w:left="0" w:firstLine="0"/>
      </w:pPr>
      <w:r>
        <w:t>Take</w:t>
      </w:r>
      <w:r w:rsidR="002062E7" w:rsidRPr="002062E7">
        <w:t xml:space="preserve"> </w:t>
      </w:r>
      <w:r>
        <w:t>out</w:t>
      </w:r>
      <w:r w:rsidR="002062E7" w:rsidRPr="002062E7">
        <w:t xml:space="preserve"> </w:t>
      </w:r>
      <w:r>
        <w:t>bacterial</w:t>
      </w:r>
      <w:r w:rsidR="002062E7" w:rsidRPr="002062E7">
        <w:t xml:space="preserve"> </w:t>
      </w:r>
      <w:r>
        <w:t>culture</w:t>
      </w:r>
      <w:r w:rsidR="002062E7" w:rsidRPr="002062E7">
        <w:t xml:space="preserve"> </w:t>
      </w:r>
      <w:r w:rsidR="00014A0B">
        <w:t>tube</w:t>
      </w:r>
      <w:r w:rsidR="002062E7" w:rsidRPr="002062E7">
        <w:t xml:space="preserve"> </w:t>
      </w:r>
      <w:r w:rsidR="00CA6E56">
        <w:t>the</w:t>
      </w:r>
      <w:r w:rsidR="002062E7" w:rsidRPr="002062E7">
        <w:t xml:space="preserve"> </w:t>
      </w:r>
      <w:r w:rsidR="00CA6E56">
        <w:t>next</w:t>
      </w:r>
      <w:r w:rsidR="002062E7" w:rsidRPr="002062E7">
        <w:t xml:space="preserve"> </w:t>
      </w:r>
      <w:r>
        <w:t>morning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keep</w:t>
      </w:r>
      <w:r w:rsidR="002062E7" w:rsidRPr="002062E7">
        <w:t xml:space="preserve"> </w:t>
      </w:r>
      <w:r>
        <w:t>at</w:t>
      </w:r>
      <w:r w:rsidR="002062E7" w:rsidRPr="002062E7">
        <w:t xml:space="preserve"> </w:t>
      </w:r>
      <w:r>
        <w:t>4</w:t>
      </w:r>
      <w:r w:rsidR="002062E7" w:rsidRPr="002062E7">
        <w:t xml:space="preserve"> </w:t>
      </w:r>
      <w:r>
        <w:t>°C</w:t>
      </w:r>
      <w:r w:rsidR="002062E7" w:rsidRPr="002062E7">
        <w:t xml:space="preserve"> </w:t>
      </w:r>
      <w:r w:rsidR="003463FE">
        <w:t>to</w:t>
      </w:r>
      <w:r w:rsidR="002062E7" w:rsidRPr="002062E7">
        <w:t xml:space="preserve"> </w:t>
      </w:r>
      <w:r>
        <w:t>avoid</w:t>
      </w:r>
      <w:r w:rsidR="002062E7" w:rsidRPr="002062E7">
        <w:t xml:space="preserve"> </w:t>
      </w:r>
      <w:r>
        <w:t>bacterial</w:t>
      </w:r>
      <w:r w:rsidR="002062E7" w:rsidRPr="002062E7">
        <w:t xml:space="preserve"> </w:t>
      </w:r>
      <w:r>
        <w:t>overgrowth.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afternoon,</w:t>
      </w:r>
      <w:r w:rsidR="002062E7" w:rsidRPr="002062E7">
        <w:t xml:space="preserve"> </w:t>
      </w:r>
      <w:r w:rsidR="00014A0B">
        <w:t>resuspend</w:t>
      </w:r>
      <w:r w:rsidR="002062E7" w:rsidRPr="002062E7">
        <w:t xml:space="preserve"> </w:t>
      </w:r>
      <w:r w:rsidR="00014A0B">
        <w:t>bacteria</w:t>
      </w:r>
      <w:r w:rsidR="002062E7" w:rsidRPr="002062E7">
        <w:t xml:space="preserve"> </w:t>
      </w:r>
      <w:r w:rsidR="00014A0B">
        <w:t>by</w:t>
      </w:r>
      <w:r w:rsidR="002062E7" w:rsidRPr="002062E7">
        <w:t xml:space="preserve"> </w:t>
      </w:r>
      <w:proofErr w:type="spellStart"/>
      <w:r w:rsidR="00014A0B">
        <w:t>vortexing</w:t>
      </w:r>
      <w:proofErr w:type="spellEnd"/>
      <w:r w:rsidR="002062E7" w:rsidRPr="002062E7">
        <w:t xml:space="preserve"> </w:t>
      </w:r>
      <w:r w:rsidR="00014A0B">
        <w:t>and</w:t>
      </w:r>
      <w:r w:rsidR="002062E7" w:rsidRPr="002062E7">
        <w:t xml:space="preserve"> </w:t>
      </w:r>
      <w:r w:rsidR="00D95EF0">
        <w:t>transfer</w:t>
      </w:r>
      <w:r w:rsidR="002062E7" w:rsidRPr="002062E7">
        <w:t xml:space="preserve"> </w:t>
      </w:r>
      <w:r w:rsidR="009B2BBD">
        <w:t>1</w:t>
      </w:r>
      <w:r w:rsidR="002062E7" w:rsidRPr="002062E7">
        <w:t xml:space="preserve"> </w:t>
      </w:r>
      <w:r>
        <w:t>mL</w:t>
      </w:r>
      <w:r w:rsidR="002062E7" w:rsidRPr="002062E7">
        <w:t xml:space="preserve"> </w:t>
      </w:r>
      <w:r w:rsidR="009B2BBD">
        <w:t>of</w:t>
      </w:r>
      <w:r w:rsidR="002062E7" w:rsidRPr="002062E7">
        <w:t xml:space="preserve"> </w:t>
      </w:r>
      <w:r w:rsidR="009B2BBD">
        <w:t>the</w:t>
      </w:r>
      <w:r w:rsidR="002062E7" w:rsidRPr="002062E7">
        <w:t xml:space="preserve"> </w:t>
      </w:r>
      <w:r w:rsidR="009B2BBD">
        <w:t>overnight</w:t>
      </w:r>
      <w:r w:rsidR="002062E7" w:rsidRPr="002062E7">
        <w:t xml:space="preserve"> </w:t>
      </w:r>
      <w:r>
        <w:t>bacterial</w:t>
      </w:r>
      <w:r w:rsidR="002062E7" w:rsidRPr="002062E7">
        <w:t xml:space="preserve"> </w:t>
      </w:r>
      <w:r w:rsidR="009B2BBD">
        <w:t>culture</w:t>
      </w:r>
      <w:r w:rsidR="002062E7" w:rsidRPr="002062E7">
        <w:t xml:space="preserve"> </w:t>
      </w:r>
      <w:r w:rsidR="009B2BBD">
        <w:t>in</w:t>
      </w:r>
      <w:r w:rsidR="002062E7" w:rsidRPr="002062E7">
        <w:t xml:space="preserve"> </w:t>
      </w:r>
      <w:r w:rsidR="009B2BBD">
        <w:t>50</w:t>
      </w:r>
      <w:r w:rsidR="002062E7" w:rsidRPr="002062E7">
        <w:t xml:space="preserve"> </w:t>
      </w:r>
      <w:r>
        <w:t>mL</w:t>
      </w:r>
      <w:r w:rsidR="002062E7" w:rsidRPr="002062E7">
        <w:t xml:space="preserve"> </w:t>
      </w:r>
      <w:r w:rsidR="002062E7">
        <w:t>of</w:t>
      </w:r>
      <w:r w:rsidR="002062E7" w:rsidRPr="002062E7">
        <w:t xml:space="preserve"> </w:t>
      </w:r>
      <w:r>
        <w:t>LB-Amp</w:t>
      </w:r>
      <w:r w:rsidR="002062E7" w:rsidRPr="002062E7">
        <w:t xml:space="preserve"> </w:t>
      </w:r>
      <w:r>
        <w:t>medium</w:t>
      </w:r>
      <w:r w:rsidR="002062E7" w:rsidRPr="002062E7">
        <w:t xml:space="preserve"> </w:t>
      </w:r>
      <w:r w:rsidR="00014A0B">
        <w:t>in</w:t>
      </w:r>
      <w:r w:rsidR="002062E7" w:rsidRPr="002062E7">
        <w:t xml:space="preserve"> </w:t>
      </w:r>
      <w:r w:rsidR="00014A0B">
        <w:t>a</w:t>
      </w:r>
      <w:r w:rsidR="002062E7" w:rsidRPr="002062E7">
        <w:t xml:space="preserve"> </w:t>
      </w:r>
      <w:r w:rsidR="00014A0B">
        <w:t>250</w:t>
      </w:r>
      <w:r w:rsidR="002062E7" w:rsidRPr="002062E7">
        <w:t xml:space="preserve"> </w:t>
      </w:r>
      <w:r w:rsidR="00014A0B">
        <w:t>mL</w:t>
      </w:r>
      <w:r w:rsidR="002062E7" w:rsidRPr="002062E7">
        <w:t xml:space="preserve"> </w:t>
      </w:r>
      <w:r w:rsidR="00D95EF0">
        <w:t>conical</w:t>
      </w:r>
      <w:r w:rsidR="002062E7" w:rsidRPr="002062E7">
        <w:t xml:space="preserve"> </w:t>
      </w:r>
      <w:r w:rsidR="00014A0B">
        <w:t>flask</w:t>
      </w:r>
      <w:r w:rsidR="00D95EF0">
        <w:t>.</w:t>
      </w:r>
      <w:r w:rsidR="002062E7" w:rsidRPr="002062E7">
        <w:t xml:space="preserve"> </w:t>
      </w:r>
      <w:r w:rsidR="00D95EF0">
        <w:t>I</w:t>
      </w:r>
      <w:r w:rsidR="009B2BBD">
        <w:t>ncubate</w:t>
      </w:r>
      <w:r w:rsidR="002062E7" w:rsidRPr="002062E7">
        <w:t xml:space="preserve"> </w:t>
      </w:r>
      <w:r w:rsidR="003463FE">
        <w:t>overnight</w:t>
      </w:r>
      <w:r w:rsidR="002062E7" w:rsidRPr="002062E7">
        <w:t xml:space="preserve"> </w:t>
      </w:r>
      <w:r w:rsidR="009B2BBD">
        <w:t>in</w:t>
      </w:r>
      <w:r w:rsidR="002062E7" w:rsidRPr="002062E7">
        <w:t xml:space="preserve"> </w:t>
      </w:r>
      <w:r w:rsidR="00DC659A">
        <w:t>a</w:t>
      </w:r>
      <w:r w:rsidR="002062E7" w:rsidRPr="002062E7">
        <w:t xml:space="preserve"> </w:t>
      </w:r>
      <w:r w:rsidR="009B2BBD">
        <w:t>shaker</w:t>
      </w:r>
      <w:r w:rsidR="002062E7" w:rsidRPr="002062E7">
        <w:t xml:space="preserve"> </w:t>
      </w:r>
      <w:r w:rsidR="009B2BBD">
        <w:t>at</w:t>
      </w:r>
      <w:r w:rsidR="002062E7" w:rsidRPr="002062E7">
        <w:t xml:space="preserve"> </w:t>
      </w:r>
      <w:r w:rsidR="009B2BBD">
        <w:t>250</w:t>
      </w:r>
      <w:r w:rsidR="002062E7" w:rsidRPr="002062E7">
        <w:t xml:space="preserve"> </w:t>
      </w:r>
      <w:r w:rsidR="009B2BBD">
        <w:t>rpm</w:t>
      </w:r>
      <w:r w:rsidR="002062E7" w:rsidRPr="002062E7">
        <w:t xml:space="preserve"> </w:t>
      </w:r>
      <w:r w:rsidR="009B2BBD">
        <w:t>at</w:t>
      </w:r>
      <w:r w:rsidR="002062E7" w:rsidRPr="002062E7">
        <w:t xml:space="preserve"> </w:t>
      </w:r>
      <w:r w:rsidR="009B2BBD">
        <w:t>37</w:t>
      </w:r>
      <w:r w:rsidR="002062E7" w:rsidRPr="002062E7">
        <w:rPr>
          <w:color w:val="545454"/>
          <w:highlight w:val="white"/>
        </w:rPr>
        <w:t xml:space="preserve"> </w:t>
      </w:r>
      <w:r w:rsidR="009B2BBD" w:rsidRPr="00DC659A">
        <w:rPr>
          <w:color w:val="545454"/>
          <w:highlight w:val="white"/>
        </w:rPr>
        <w:t>°C</w:t>
      </w:r>
      <w:r w:rsidR="00DD15A0" w:rsidRPr="00DC659A">
        <w:rPr>
          <w:color w:val="545454"/>
        </w:rPr>
        <w:t>.</w:t>
      </w:r>
    </w:p>
    <w:p w14:paraId="33E3896A" w14:textId="77777777" w:rsidR="00CF46BF" w:rsidRPr="002114EE" w:rsidRDefault="00CF46BF" w:rsidP="008B34B5"/>
    <w:p w14:paraId="3B1B8060" w14:textId="032D2EA4" w:rsidR="00CF46BF" w:rsidRDefault="00337475" w:rsidP="008B34B5">
      <w:pPr>
        <w:pStyle w:val="ListParagraph"/>
        <w:numPr>
          <w:ilvl w:val="2"/>
          <w:numId w:val="32"/>
        </w:numPr>
        <w:ind w:left="0" w:firstLine="0"/>
      </w:pPr>
      <w:r>
        <w:t>On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 w:rsidR="00CA6E56">
        <w:t>next</w:t>
      </w:r>
      <w:r w:rsidR="002062E7" w:rsidRPr="002062E7">
        <w:t xml:space="preserve"> </w:t>
      </w:r>
      <w:r w:rsidR="00CA6E56">
        <w:t>morning,</w:t>
      </w:r>
      <w:r w:rsidR="002062E7" w:rsidRPr="002062E7">
        <w:t xml:space="preserve"> </w:t>
      </w:r>
      <w:r w:rsidR="00CA6E56">
        <w:t>t</w:t>
      </w:r>
      <w:r w:rsidR="00014A0B">
        <w:t>ransfer</w:t>
      </w:r>
      <w:r w:rsidR="002062E7" w:rsidRPr="002062E7">
        <w:t xml:space="preserve"> </w:t>
      </w:r>
      <w:r w:rsidR="00014A0B">
        <w:t>bacteria</w:t>
      </w:r>
      <w:r w:rsidR="002062E7" w:rsidRPr="002062E7">
        <w:t xml:space="preserve"> </w:t>
      </w:r>
      <w:r w:rsidR="002062E7">
        <w:t>to</w:t>
      </w:r>
      <w:r w:rsidR="002062E7" w:rsidRPr="002062E7">
        <w:t xml:space="preserve"> </w:t>
      </w:r>
      <w:r w:rsidR="00014A0B">
        <w:t>a</w:t>
      </w:r>
      <w:r w:rsidR="002062E7" w:rsidRPr="002062E7">
        <w:t xml:space="preserve"> </w:t>
      </w:r>
      <w:r w:rsidR="00014A0B">
        <w:t>50</w:t>
      </w:r>
      <w:r w:rsidR="002062E7" w:rsidRPr="002062E7">
        <w:t xml:space="preserve"> </w:t>
      </w:r>
      <w:r w:rsidR="002062E7">
        <w:t>mL</w:t>
      </w:r>
      <w:r w:rsidR="002062E7" w:rsidRPr="002062E7">
        <w:t xml:space="preserve"> </w:t>
      </w:r>
      <w:r w:rsidR="00014A0B">
        <w:t>disposable</w:t>
      </w:r>
      <w:r w:rsidR="002062E7" w:rsidRPr="002062E7">
        <w:t xml:space="preserve"> </w:t>
      </w:r>
      <w:r w:rsidR="00014A0B">
        <w:t>centrifuge</w:t>
      </w:r>
      <w:r w:rsidR="002062E7" w:rsidRPr="002062E7">
        <w:t xml:space="preserve"> </w:t>
      </w:r>
      <w:r w:rsidR="00014A0B">
        <w:t>tube</w:t>
      </w:r>
      <w:r w:rsidR="002062E7" w:rsidRPr="002062E7">
        <w:t xml:space="preserve"> </w:t>
      </w:r>
      <w:r w:rsidR="00014A0B">
        <w:t>and</w:t>
      </w:r>
      <w:r w:rsidR="002062E7" w:rsidRPr="002062E7">
        <w:t xml:space="preserve"> </w:t>
      </w:r>
      <w:r w:rsidR="00F20623">
        <w:t>centrifuge</w:t>
      </w:r>
      <w:r w:rsidR="002062E7" w:rsidRPr="002062E7">
        <w:t xml:space="preserve"> </w:t>
      </w:r>
      <w:r w:rsidR="00CF46BF">
        <w:t>bacteria</w:t>
      </w:r>
      <w:r w:rsidR="002062E7" w:rsidRPr="002062E7">
        <w:t xml:space="preserve"> </w:t>
      </w:r>
      <w:r w:rsidR="006A61D3">
        <w:t>at</w:t>
      </w:r>
      <w:r w:rsidR="002062E7" w:rsidRPr="002062E7">
        <w:t xml:space="preserve"> </w:t>
      </w:r>
      <w:r w:rsidR="002354A8">
        <w:rPr>
          <w:color w:val="000000" w:themeColor="text1"/>
        </w:rPr>
        <w:t>6000</w:t>
      </w:r>
      <w:r w:rsidR="002062E7" w:rsidRPr="002062E7">
        <w:rPr>
          <w:color w:val="000000" w:themeColor="text1"/>
        </w:rPr>
        <w:t xml:space="preserve"> </w:t>
      </w:r>
      <w:r w:rsidR="002062E7">
        <w:rPr>
          <w:color w:val="000000" w:themeColor="text1"/>
        </w:rPr>
        <w:t>x</w:t>
      </w:r>
      <w:r w:rsidR="002062E7" w:rsidRPr="002062E7">
        <w:rPr>
          <w:color w:val="000000" w:themeColor="text1"/>
        </w:rPr>
        <w:t xml:space="preserve"> </w:t>
      </w:r>
      <w:r w:rsidR="002062E7" w:rsidRPr="002062E7">
        <w:rPr>
          <w:i/>
          <w:iCs/>
          <w:color w:val="000000" w:themeColor="text1"/>
        </w:rPr>
        <w:t>g</w:t>
      </w:r>
      <w:r w:rsidR="002062E7" w:rsidRPr="002062E7">
        <w:rPr>
          <w:color w:val="000000" w:themeColor="text1"/>
        </w:rPr>
        <w:t xml:space="preserve"> </w:t>
      </w:r>
      <w:r w:rsidR="00C61AD2" w:rsidRPr="00DF72BE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="006D5901">
        <w:rPr>
          <w:color w:val="000000" w:themeColor="text1"/>
        </w:rPr>
        <w:t>RT</w:t>
      </w:r>
      <w:r w:rsidR="002062E7" w:rsidRPr="002062E7">
        <w:rPr>
          <w:color w:val="000000" w:themeColor="text1"/>
        </w:rPr>
        <w:t xml:space="preserve"> </w:t>
      </w:r>
      <w:r w:rsidR="00020322">
        <w:rPr>
          <w:color w:val="000000" w:themeColor="text1"/>
        </w:rPr>
        <w:t>for</w:t>
      </w:r>
      <w:r w:rsidR="002062E7" w:rsidRPr="002062E7">
        <w:rPr>
          <w:color w:val="000000" w:themeColor="text1"/>
        </w:rPr>
        <w:t xml:space="preserve"> </w:t>
      </w:r>
      <w:r w:rsidR="002354A8">
        <w:rPr>
          <w:color w:val="000000" w:themeColor="text1"/>
        </w:rPr>
        <w:t>1</w:t>
      </w:r>
      <w:r w:rsidR="00020322">
        <w:rPr>
          <w:color w:val="000000" w:themeColor="text1"/>
        </w:rPr>
        <w:t>5</w:t>
      </w:r>
      <w:r w:rsidR="002062E7" w:rsidRPr="002062E7">
        <w:rPr>
          <w:color w:val="000000" w:themeColor="text1"/>
        </w:rPr>
        <w:t xml:space="preserve"> </w:t>
      </w:r>
      <w:r w:rsidR="00020322">
        <w:rPr>
          <w:color w:val="000000" w:themeColor="text1"/>
        </w:rPr>
        <w:t>min</w:t>
      </w:r>
      <w:r w:rsidR="00902AE9">
        <w:t>.</w:t>
      </w:r>
      <w:r w:rsidR="002062E7" w:rsidRPr="002062E7">
        <w:t xml:space="preserve"> </w:t>
      </w:r>
      <w:r w:rsidR="00CA6E56">
        <w:t>Remove</w:t>
      </w:r>
      <w:r w:rsidR="002062E7" w:rsidRPr="002062E7">
        <w:t xml:space="preserve"> </w:t>
      </w:r>
      <w:r w:rsidR="00CA6E56">
        <w:t>the</w:t>
      </w:r>
      <w:r w:rsidR="002062E7" w:rsidRPr="002062E7">
        <w:t xml:space="preserve"> </w:t>
      </w:r>
      <w:r w:rsidR="00CA6E56">
        <w:t>medium</w:t>
      </w:r>
      <w:r w:rsidR="002062E7" w:rsidRPr="002062E7">
        <w:t xml:space="preserve"> </w:t>
      </w:r>
      <w:r w:rsidR="00CA6E56">
        <w:t>and</w:t>
      </w:r>
      <w:r w:rsidR="002062E7" w:rsidRPr="002062E7">
        <w:t xml:space="preserve"> </w:t>
      </w:r>
      <w:r w:rsidR="00CA6E56">
        <w:t>continue</w:t>
      </w:r>
      <w:r w:rsidR="002062E7" w:rsidRPr="002062E7">
        <w:t xml:space="preserve"> </w:t>
      </w:r>
      <w:r w:rsidR="00CA6E56">
        <w:t>with</w:t>
      </w:r>
      <w:r w:rsidR="002062E7" w:rsidRPr="002062E7">
        <w:t xml:space="preserve"> </w:t>
      </w:r>
      <w:r w:rsidR="00CA6E56">
        <w:t>step</w:t>
      </w:r>
      <w:r w:rsidR="002062E7" w:rsidRPr="002062E7">
        <w:t xml:space="preserve"> </w:t>
      </w:r>
      <w:r w:rsidR="00CA6E56">
        <w:t>1.2.6.</w:t>
      </w:r>
    </w:p>
    <w:p w14:paraId="2918A6B0" w14:textId="43DA77FA" w:rsidR="00DD15A0" w:rsidRDefault="00DD15A0" w:rsidP="008B34B5">
      <w:pPr>
        <w:pStyle w:val="ListParagraph"/>
        <w:ind w:left="0"/>
      </w:pPr>
    </w:p>
    <w:p w14:paraId="2F3991E1" w14:textId="6C74CA54" w:rsidR="00CA6E56" w:rsidRDefault="00CE5E1C" w:rsidP="008B34B5">
      <w:pPr>
        <w:pStyle w:val="ListParagraph"/>
        <w:ind w:left="0"/>
      </w:pPr>
      <w:r>
        <w:t>NOTE:</w:t>
      </w:r>
      <w:r w:rsidR="002062E7" w:rsidRPr="002062E7">
        <w:t xml:space="preserve"> </w:t>
      </w:r>
      <w:r w:rsidR="00CA6E56">
        <w:t>If</w:t>
      </w:r>
      <w:r w:rsidR="002062E7" w:rsidRPr="002062E7">
        <w:t xml:space="preserve"> </w:t>
      </w:r>
      <w:r w:rsidR="00CA6E56">
        <w:t>plasmid</w:t>
      </w:r>
      <w:r w:rsidR="002062E7" w:rsidRPr="002062E7">
        <w:t xml:space="preserve"> </w:t>
      </w:r>
      <w:r w:rsidR="00CA6E56">
        <w:t>DNA</w:t>
      </w:r>
      <w:r w:rsidR="002062E7" w:rsidRPr="002062E7">
        <w:t xml:space="preserve"> </w:t>
      </w:r>
      <w:r w:rsidR="00CA6E56">
        <w:t>cannot</w:t>
      </w:r>
      <w:r w:rsidR="002062E7" w:rsidRPr="002062E7">
        <w:t xml:space="preserve"> </w:t>
      </w:r>
      <w:r w:rsidR="00CA6E56">
        <w:t>be</w:t>
      </w:r>
      <w:r w:rsidR="002062E7" w:rsidRPr="002062E7">
        <w:t xml:space="preserve"> </w:t>
      </w:r>
      <w:r w:rsidR="00CA6E56">
        <w:t>isolated</w:t>
      </w:r>
      <w:r w:rsidR="002062E7" w:rsidRPr="002062E7">
        <w:t xml:space="preserve"> </w:t>
      </w:r>
      <w:r w:rsidR="00CA6E56">
        <w:t>immediately,</w:t>
      </w:r>
      <w:r w:rsidR="002062E7" w:rsidRPr="002062E7">
        <w:t xml:space="preserve"> </w:t>
      </w:r>
      <w:r w:rsidR="00F20623">
        <w:t>remove</w:t>
      </w:r>
      <w:r w:rsidR="002062E7" w:rsidRPr="002062E7">
        <w:t xml:space="preserve"> </w:t>
      </w:r>
      <w:r w:rsidR="00F20623">
        <w:t>the</w:t>
      </w:r>
      <w:r w:rsidR="002062E7" w:rsidRPr="002062E7">
        <w:t xml:space="preserve"> </w:t>
      </w:r>
      <w:r w:rsidR="00F20623">
        <w:t>LB-Amp</w:t>
      </w:r>
      <w:r w:rsidR="002062E7" w:rsidRPr="002062E7">
        <w:t xml:space="preserve"> </w:t>
      </w:r>
      <w:r w:rsidR="00F20623">
        <w:t>medium</w:t>
      </w:r>
      <w:r w:rsidR="002062E7" w:rsidRPr="002062E7">
        <w:t xml:space="preserve"> </w:t>
      </w:r>
      <w:r w:rsidR="00F20623">
        <w:t>after</w:t>
      </w:r>
      <w:r w:rsidR="002062E7" w:rsidRPr="002062E7">
        <w:t xml:space="preserve"> </w:t>
      </w:r>
      <w:r w:rsidR="00F20623">
        <w:t>the</w:t>
      </w:r>
      <w:r w:rsidR="002062E7" w:rsidRPr="002062E7">
        <w:t xml:space="preserve"> </w:t>
      </w:r>
      <w:r w:rsidR="00F20623">
        <w:t>centrifugation</w:t>
      </w:r>
      <w:r w:rsidR="002062E7" w:rsidRPr="002062E7">
        <w:t xml:space="preserve"> </w:t>
      </w:r>
      <w:r w:rsidR="00F20623">
        <w:t>step</w:t>
      </w:r>
      <w:r w:rsidR="002062E7" w:rsidRPr="002062E7">
        <w:t xml:space="preserve"> </w:t>
      </w:r>
      <w:r w:rsidR="00F20623">
        <w:t>and</w:t>
      </w:r>
      <w:r w:rsidR="002062E7" w:rsidRPr="002062E7">
        <w:t xml:space="preserve"> </w:t>
      </w:r>
      <w:r w:rsidR="00CA6E56">
        <w:t>store</w:t>
      </w:r>
      <w:r w:rsidR="002062E7" w:rsidRPr="002062E7">
        <w:t xml:space="preserve"> </w:t>
      </w:r>
      <w:r w:rsidR="00CA6E56">
        <w:t>the</w:t>
      </w:r>
      <w:r w:rsidR="002062E7" w:rsidRPr="002062E7">
        <w:t xml:space="preserve"> </w:t>
      </w:r>
      <w:r w:rsidR="00CA6E56">
        <w:t>bacteria</w:t>
      </w:r>
      <w:r w:rsidR="002062E7" w:rsidRPr="002062E7">
        <w:t xml:space="preserve"> </w:t>
      </w:r>
      <w:r w:rsidR="00CA6E56">
        <w:t>pellet</w:t>
      </w:r>
      <w:r w:rsidR="002062E7" w:rsidRPr="002062E7">
        <w:t xml:space="preserve"> </w:t>
      </w:r>
      <w:r w:rsidR="00CA6E56">
        <w:t>at</w:t>
      </w:r>
      <w:r w:rsidR="002062E7" w:rsidRPr="002062E7">
        <w:t xml:space="preserve"> </w:t>
      </w:r>
      <w:r w:rsidR="00CA6E56">
        <w:t>-20</w:t>
      </w:r>
      <w:r w:rsidR="002062E7" w:rsidRPr="002062E7">
        <w:t xml:space="preserve"> </w:t>
      </w:r>
      <w:r w:rsidR="00CA6E56">
        <w:t>°C.</w:t>
      </w:r>
    </w:p>
    <w:p w14:paraId="1910E1FB" w14:textId="77777777" w:rsidR="00F20623" w:rsidRDefault="00F20623" w:rsidP="008B34B5">
      <w:pPr>
        <w:pStyle w:val="ListParagraph"/>
        <w:ind w:left="0"/>
      </w:pPr>
    </w:p>
    <w:p w14:paraId="1754DB30" w14:textId="7FADFAC1" w:rsidR="00CA6E56" w:rsidRDefault="00CF46BF" w:rsidP="008B34B5">
      <w:pPr>
        <w:pStyle w:val="ListParagraph"/>
        <w:numPr>
          <w:ilvl w:val="2"/>
          <w:numId w:val="32"/>
        </w:numPr>
        <w:ind w:left="0" w:firstLine="0"/>
      </w:pPr>
      <w:r w:rsidRPr="00CF46BF">
        <w:t>Follow</w:t>
      </w:r>
      <w:r w:rsidR="002062E7" w:rsidRPr="002062E7">
        <w:t xml:space="preserve"> </w:t>
      </w:r>
      <w:r w:rsidRPr="00CF46BF">
        <w:t>instructions</w:t>
      </w:r>
      <w:r w:rsidR="002062E7" w:rsidRPr="002062E7">
        <w:t xml:space="preserve"> </w:t>
      </w:r>
      <w:r w:rsidRPr="00CF46BF">
        <w:t>for</w:t>
      </w:r>
      <w:r w:rsidR="002062E7" w:rsidRPr="002062E7">
        <w:t xml:space="preserve"> </w:t>
      </w:r>
      <w:r w:rsidR="00686C32">
        <w:t>plasmid</w:t>
      </w:r>
      <w:r w:rsidR="002062E7" w:rsidRPr="002062E7">
        <w:t xml:space="preserve"> </w:t>
      </w:r>
      <w:r w:rsidR="00686C32">
        <w:t>preparation</w:t>
      </w:r>
      <w:r w:rsidR="002062E7" w:rsidRPr="002062E7">
        <w:t xml:space="preserve"> </w:t>
      </w:r>
      <w:r w:rsidR="00686C32">
        <w:t>kit</w:t>
      </w:r>
      <w:r w:rsidR="002062E7" w:rsidRPr="002062E7">
        <w:t xml:space="preserve"> </w:t>
      </w:r>
      <w:r w:rsidR="00686C32">
        <w:t>(midi</w:t>
      </w:r>
      <w:r w:rsidR="002062E7" w:rsidRPr="002062E7">
        <w:t xml:space="preserve"> </w:t>
      </w:r>
      <w:r w:rsidR="00686C32">
        <w:t>scale)</w:t>
      </w:r>
      <w:r w:rsidR="002062E7" w:rsidRPr="002062E7">
        <w:t xml:space="preserve"> </w:t>
      </w:r>
      <w:r w:rsidRPr="00CF46BF">
        <w:t>to</w:t>
      </w:r>
      <w:r w:rsidR="002062E7" w:rsidRPr="002062E7">
        <w:t xml:space="preserve"> </w:t>
      </w:r>
      <w:r w:rsidRPr="00CF46BF">
        <w:t>extract</w:t>
      </w:r>
      <w:r w:rsidR="002062E7" w:rsidRPr="002062E7">
        <w:t xml:space="preserve"> </w:t>
      </w:r>
      <w:r w:rsidRPr="00CF46BF">
        <w:t>the</w:t>
      </w:r>
      <w:r w:rsidR="002062E7" w:rsidRPr="002062E7">
        <w:t xml:space="preserve"> </w:t>
      </w:r>
      <w:r w:rsidRPr="00CF46BF">
        <w:t>plasmid</w:t>
      </w:r>
      <w:r w:rsidR="002062E7" w:rsidRPr="002062E7">
        <w:t xml:space="preserve"> </w:t>
      </w:r>
      <w:r w:rsidRPr="00CF46BF">
        <w:t>DNA</w:t>
      </w:r>
      <w:r w:rsidR="002062E7" w:rsidRPr="002062E7">
        <w:t xml:space="preserve"> </w:t>
      </w:r>
      <w:r w:rsidRPr="00CF46BF">
        <w:t>from</w:t>
      </w:r>
      <w:r w:rsidR="002062E7" w:rsidRPr="002062E7">
        <w:t xml:space="preserve"> </w:t>
      </w:r>
      <w:r w:rsidRPr="00CF46BF">
        <w:t>the</w:t>
      </w:r>
      <w:r w:rsidR="002062E7" w:rsidRPr="002062E7">
        <w:t xml:space="preserve"> </w:t>
      </w:r>
      <w:r w:rsidRPr="00CF46BF">
        <w:t>bacteria.</w:t>
      </w:r>
      <w:r w:rsidR="002062E7" w:rsidRPr="002062E7">
        <w:t xml:space="preserve"> </w:t>
      </w:r>
      <w:r w:rsidR="002062E7">
        <w:t>Assess p</w:t>
      </w:r>
      <w:r w:rsidR="006E7220">
        <w:t>lasmid</w:t>
      </w:r>
      <w:r w:rsidR="002062E7" w:rsidRPr="002062E7">
        <w:t xml:space="preserve"> </w:t>
      </w:r>
      <w:r w:rsidR="00C255FA">
        <w:t>DNA</w:t>
      </w:r>
      <w:r w:rsidR="002062E7" w:rsidRPr="002062E7">
        <w:t xml:space="preserve"> </w:t>
      </w:r>
      <w:r w:rsidR="006E7220">
        <w:t>quality</w:t>
      </w:r>
      <w:r w:rsidR="002062E7" w:rsidRPr="002062E7">
        <w:t xml:space="preserve"> </w:t>
      </w:r>
      <w:r w:rsidR="006E7220">
        <w:t>by</w:t>
      </w:r>
      <w:r w:rsidR="002062E7" w:rsidRPr="002062E7">
        <w:t xml:space="preserve"> </w:t>
      </w:r>
      <w:r w:rsidR="006E7220">
        <w:t>measuring</w:t>
      </w:r>
      <w:r w:rsidR="002062E7" w:rsidRPr="002062E7">
        <w:t xml:space="preserve"> </w:t>
      </w:r>
      <w:r w:rsidR="006E7220">
        <w:t>the</w:t>
      </w:r>
      <w:r w:rsidR="002062E7" w:rsidRPr="002062E7">
        <w:t xml:space="preserve"> </w:t>
      </w:r>
      <w:r w:rsidR="006E7220">
        <w:t>A</w:t>
      </w:r>
      <w:r w:rsidR="006E7220" w:rsidRPr="00DC659A">
        <w:rPr>
          <w:vertAlign w:val="subscript"/>
        </w:rPr>
        <w:t>260</w:t>
      </w:r>
      <w:r w:rsidR="006E7220">
        <w:t>/A</w:t>
      </w:r>
      <w:r w:rsidR="006E7220" w:rsidRPr="00DC659A">
        <w:rPr>
          <w:vertAlign w:val="subscript"/>
        </w:rPr>
        <w:t>280</w:t>
      </w:r>
      <w:r w:rsidR="002062E7" w:rsidRPr="002062E7">
        <w:t xml:space="preserve"> </w:t>
      </w:r>
      <w:r w:rsidR="006E7220">
        <w:t>ratio</w:t>
      </w:r>
      <w:r w:rsidR="002062E7" w:rsidRPr="002062E7">
        <w:t xml:space="preserve"> </w:t>
      </w:r>
      <w:r w:rsidR="006E7220">
        <w:t>using</w:t>
      </w:r>
      <w:r w:rsidR="002062E7" w:rsidRPr="002062E7">
        <w:t xml:space="preserve"> </w:t>
      </w:r>
      <w:r w:rsidR="006E7220">
        <w:t>a</w:t>
      </w:r>
      <w:r w:rsidR="002062E7" w:rsidRPr="002062E7">
        <w:t xml:space="preserve"> </w:t>
      </w:r>
      <w:r w:rsidR="006E7220">
        <w:t>spectrophotometer</w:t>
      </w:r>
      <w:r w:rsidR="00C255FA">
        <w:t>.</w:t>
      </w:r>
      <w:r w:rsidR="002062E7" w:rsidRPr="002062E7">
        <w:t xml:space="preserve"> </w:t>
      </w:r>
    </w:p>
    <w:p w14:paraId="13B05E76" w14:textId="77777777" w:rsidR="00CA6E56" w:rsidRDefault="00CA6E56" w:rsidP="008B34B5"/>
    <w:p w14:paraId="4C48C790" w14:textId="34656CA7" w:rsidR="00C255FA" w:rsidRDefault="00CE5E1C" w:rsidP="008B34B5">
      <w:r>
        <w:t>NOTE:</w:t>
      </w:r>
      <w:r w:rsidR="002062E7" w:rsidRPr="002062E7">
        <w:t xml:space="preserve"> </w:t>
      </w:r>
      <w:r w:rsidR="006E7220">
        <w:t>A</w:t>
      </w:r>
      <w:r w:rsidR="00CA6E56">
        <w:t>n</w:t>
      </w:r>
      <w:r w:rsidR="002062E7" w:rsidRPr="002062E7">
        <w:t xml:space="preserve"> </w:t>
      </w:r>
      <w:r w:rsidR="00CA6E56">
        <w:t>A</w:t>
      </w:r>
      <w:r w:rsidR="00CA6E56" w:rsidRPr="00DC659A">
        <w:rPr>
          <w:vertAlign w:val="subscript"/>
        </w:rPr>
        <w:t>260</w:t>
      </w:r>
      <w:r w:rsidR="00CA6E56">
        <w:t>/A</w:t>
      </w:r>
      <w:r w:rsidR="00CA6E56" w:rsidRPr="00DC659A">
        <w:rPr>
          <w:vertAlign w:val="subscript"/>
        </w:rPr>
        <w:t>280</w:t>
      </w:r>
      <w:r w:rsidR="002062E7" w:rsidRPr="002062E7">
        <w:t xml:space="preserve"> </w:t>
      </w:r>
      <w:r w:rsidR="006E7220">
        <w:t>ratio</w:t>
      </w:r>
      <w:r w:rsidR="002062E7" w:rsidRPr="002062E7">
        <w:t xml:space="preserve"> </w:t>
      </w:r>
      <w:r w:rsidR="00CA6E56">
        <w:t>of</w:t>
      </w:r>
      <w:r w:rsidR="002062E7" w:rsidRPr="002062E7">
        <w:t xml:space="preserve"> </w:t>
      </w:r>
      <w:r w:rsidR="006E7220">
        <w:t>&gt;1.8</w:t>
      </w:r>
      <w:r w:rsidR="002062E7" w:rsidRPr="002062E7">
        <w:t xml:space="preserve"> </w:t>
      </w:r>
      <w:r w:rsidR="00CA6E56">
        <w:t>is</w:t>
      </w:r>
      <w:r w:rsidR="002062E7" w:rsidRPr="002062E7">
        <w:t xml:space="preserve"> </w:t>
      </w:r>
      <w:r w:rsidR="00CA6E56">
        <w:t>desir</w:t>
      </w:r>
      <w:r w:rsidR="00482947">
        <w:t>able</w:t>
      </w:r>
      <w:r w:rsidR="00CA6E56">
        <w:t>,</w:t>
      </w:r>
      <w:r w:rsidR="002062E7" w:rsidRPr="002062E7">
        <w:t xml:space="preserve"> </w:t>
      </w:r>
      <w:r w:rsidR="00CA6E56">
        <w:t>indicating</w:t>
      </w:r>
      <w:r w:rsidR="002062E7" w:rsidRPr="002062E7">
        <w:t xml:space="preserve"> </w:t>
      </w:r>
      <w:r w:rsidR="00CA6E56">
        <w:t>high</w:t>
      </w:r>
      <w:r w:rsidR="002062E7" w:rsidRPr="002062E7">
        <w:t xml:space="preserve"> </w:t>
      </w:r>
      <w:r w:rsidR="00CA6E56">
        <w:t>purity</w:t>
      </w:r>
      <w:r w:rsidR="002062E7" w:rsidRPr="002062E7">
        <w:t xml:space="preserve"> </w:t>
      </w:r>
      <w:r w:rsidR="00CA6E56">
        <w:t>of</w:t>
      </w:r>
      <w:r w:rsidR="002062E7" w:rsidRPr="002062E7">
        <w:t xml:space="preserve"> </w:t>
      </w:r>
      <w:r w:rsidR="00CA6E56">
        <w:t>the</w:t>
      </w:r>
      <w:r w:rsidR="002062E7" w:rsidRPr="002062E7">
        <w:t xml:space="preserve"> </w:t>
      </w:r>
      <w:r w:rsidR="00CA6E56">
        <w:t>plasmid</w:t>
      </w:r>
      <w:r w:rsidR="002062E7" w:rsidRPr="002062E7">
        <w:t xml:space="preserve"> </w:t>
      </w:r>
      <w:r w:rsidR="00CA6E56">
        <w:t>DNA</w:t>
      </w:r>
      <w:r w:rsidR="002062E7" w:rsidRPr="002062E7">
        <w:t xml:space="preserve"> </w:t>
      </w:r>
      <w:r w:rsidR="00CA6E56">
        <w:t>preparation</w:t>
      </w:r>
      <w:r w:rsidR="006E7220">
        <w:t>.</w:t>
      </w:r>
      <w:r w:rsidR="002062E7" w:rsidRPr="002062E7">
        <w:t xml:space="preserve"> </w:t>
      </w:r>
      <w:r w:rsidR="006E7220">
        <w:t>A</w:t>
      </w:r>
      <w:r w:rsidR="002062E7" w:rsidRPr="002062E7">
        <w:t xml:space="preserve"> </w:t>
      </w:r>
      <w:r w:rsidR="006E7220">
        <w:t>lower</w:t>
      </w:r>
      <w:r w:rsidR="002062E7" w:rsidRPr="002062E7">
        <w:t xml:space="preserve"> </w:t>
      </w:r>
      <w:r w:rsidR="00CA6E56">
        <w:t>A</w:t>
      </w:r>
      <w:r w:rsidR="00CA6E56" w:rsidRPr="00DC659A">
        <w:rPr>
          <w:vertAlign w:val="subscript"/>
        </w:rPr>
        <w:t>260</w:t>
      </w:r>
      <w:r w:rsidR="00CA6E56">
        <w:t>/A</w:t>
      </w:r>
      <w:r w:rsidR="00CA6E56" w:rsidRPr="00DC659A">
        <w:rPr>
          <w:vertAlign w:val="subscript"/>
        </w:rPr>
        <w:t>280</w:t>
      </w:r>
      <w:r w:rsidR="002062E7" w:rsidRPr="002062E7">
        <w:t xml:space="preserve"> </w:t>
      </w:r>
      <w:r w:rsidR="006E7220">
        <w:t>ratio</w:t>
      </w:r>
      <w:r w:rsidR="002062E7" w:rsidRPr="002062E7">
        <w:t xml:space="preserve"> </w:t>
      </w:r>
      <w:r w:rsidR="006E7220">
        <w:t>suggest</w:t>
      </w:r>
      <w:r w:rsidR="00686C32">
        <w:t>s</w:t>
      </w:r>
      <w:r w:rsidR="002062E7" w:rsidRPr="002062E7">
        <w:t xml:space="preserve"> </w:t>
      </w:r>
      <w:r w:rsidR="006E7220">
        <w:t>contamination</w:t>
      </w:r>
      <w:r w:rsidR="002062E7" w:rsidRPr="002062E7">
        <w:t xml:space="preserve"> </w:t>
      </w:r>
      <w:r w:rsidR="006E7220">
        <w:t>with</w:t>
      </w:r>
      <w:r w:rsidR="002062E7" w:rsidRPr="002062E7">
        <w:t xml:space="preserve"> </w:t>
      </w:r>
      <w:r w:rsidR="006E7220">
        <w:t>protein</w:t>
      </w:r>
      <w:r w:rsidR="002062E7" w:rsidRPr="002062E7">
        <w:t xml:space="preserve"> </w:t>
      </w:r>
      <w:r w:rsidR="006E7220">
        <w:t>or</w:t>
      </w:r>
      <w:r w:rsidR="002062E7" w:rsidRPr="002062E7">
        <w:t xml:space="preserve"> </w:t>
      </w:r>
      <w:r w:rsidR="00686C32">
        <w:t>insufficient</w:t>
      </w:r>
      <w:r w:rsidR="002062E7" w:rsidRPr="002062E7">
        <w:t xml:space="preserve"> </w:t>
      </w:r>
      <w:r w:rsidR="00686C32">
        <w:t>removal</w:t>
      </w:r>
      <w:r w:rsidR="002062E7" w:rsidRPr="002062E7">
        <w:t xml:space="preserve"> </w:t>
      </w:r>
      <w:r w:rsidR="00686C32">
        <w:t>of</w:t>
      </w:r>
      <w:r w:rsidR="002062E7" w:rsidRPr="002062E7">
        <w:t xml:space="preserve"> </w:t>
      </w:r>
      <w:r w:rsidR="006E7220">
        <w:t>extraction</w:t>
      </w:r>
      <w:r w:rsidR="002062E7" w:rsidRPr="002062E7">
        <w:t xml:space="preserve"> </w:t>
      </w:r>
      <w:r w:rsidR="006E7220">
        <w:t>reagents.</w:t>
      </w:r>
      <w:r w:rsidR="002062E7" w:rsidRPr="002062E7">
        <w:t xml:space="preserve"> </w:t>
      </w:r>
      <w:r w:rsidR="00F20623">
        <w:t>Additional</w:t>
      </w:r>
      <w:r w:rsidR="002062E7" w:rsidRPr="002062E7">
        <w:t xml:space="preserve"> </w:t>
      </w:r>
      <w:r w:rsidR="00F20623">
        <w:t>plasmid</w:t>
      </w:r>
      <w:r w:rsidR="002062E7" w:rsidRPr="002062E7">
        <w:t xml:space="preserve"> </w:t>
      </w:r>
      <w:r w:rsidR="00F20623">
        <w:t>purification</w:t>
      </w:r>
      <w:r w:rsidR="002062E7" w:rsidRPr="002062E7">
        <w:t xml:space="preserve"> </w:t>
      </w:r>
      <w:r w:rsidR="00F20623">
        <w:t>steps</w:t>
      </w:r>
      <w:r w:rsidR="002062E7" w:rsidRPr="002062E7">
        <w:t xml:space="preserve"> </w:t>
      </w:r>
      <w:r w:rsidR="00F20623">
        <w:t>may</w:t>
      </w:r>
      <w:r w:rsidR="002062E7" w:rsidRPr="002062E7">
        <w:t xml:space="preserve"> </w:t>
      </w:r>
      <w:r w:rsidR="00F20623">
        <w:t>be</w:t>
      </w:r>
      <w:r w:rsidR="002062E7" w:rsidRPr="002062E7">
        <w:t xml:space="preserve"> </w:t>
      </w:r>
      <w:r w:rsidR="00F20623">
        <w:t>required.</w:t>
      </w:r>
    </w:p>
    <w:p w14:paraId="1F1CAA9E" w14:textId="77777777" w:rsidR="00C255FA" w:rsidRDefault="00C255FA" w:rsidP="008B34B5">
      <w:pPr>
        <w:rPr>
          <w:b/>
        </w:rPr>
      </w:pPr>
    </w:p>
    <w:p w14:paraId="29CA37EE" w14:textId="77777777" w:rsidR="00DD15A0" w:rsidRDefault="00CF46BF" w:rsidP="008B34B5">
      <w:pPr>
        <w:rPr>
          <w:b/>
        </w:rPr>
      </w:pPr>
      <w:r w:rsidRPr="002B6A40">
        <w:rPr>
          <w:b/>
          <w:highlight w:val="yellow"/>
        </w:rPr>
        <w:t xml:space="preserve">2. </w:t>
      </w:r>
      <w:r w:rsidR="00C255FA" w:rsidRPr="002B6A40">
        <w:rPr>
          <w:b/>
          <w:highlight w:val="yellow"/>
        </w:rPr>
        <w:t>Culturing and transfection of C2C12 cells</w:t>
      </w:r>
      <w:r w:rsidR="007774C7" w:rsidRPr="002B6A40">
        <w:rPr>
          <w:b/>
          <w:highlight w:val="yellow"/>
        </w:rPr>
        <w:t xml:space="preserve"> and puromycin selection</w:t>
      </w:r>
    </w:p>
    <w:p w14:paraId="4DD078B5" w14:textId="77777777" w:rsidR="00DD15A0" w:rsidRPr="002114EE" w:rsidRDefault="00DD15A0" w:rsidP="008B34B5">
      <w:pPr>
        <w:rPr>
          <w:b/>
        </w:rPr>
      </w:pPr>
    </w:p>
    <w:p w14:paraId="51B38A06" w14:textId="1154D4E8" w:rsidR="00C255FA" w:rsidRPr="005215C2" w:rsidRDefault="00C255FA" w:rsidP="008B34B5">
      <w:pPr>
        <w:pStyle w:val="ListParagraph"/>
        <w:numPr>
          <w:ilvl w:val="1"/>
          <w:numId w:val="47"/>
        </w:numPr>
        <w:ind w:left="0" w:firstLine="0"/>
      </w:pPr>
      <w:r w:rsidRPr="005215C2">
        <w:t>C2C12</w:t>
      </w:r>
      <w:r w:rsidR="002062E7" w:rsidRPr="002062E7">
        <w:t xml:space="preserve"> </w:t>
      </w:r>
      <w:r w:rsidR="00482947">
        <w:t>c</w:t>
      </w:r>
      <w:r w:rsidRPr="005215C2">
        <w:t>ell</w:t>
      </w:r>
      <w:r w:rsidR="002062E7" w:rsidRPr="002062E7">
        <w:t xml:space="preserve"> </w:t>
      </w:r>
      <w:r w:rsidRPr="005215C2">
        <w:t>culture</w:t>
      </w:r>
      <w:r w:rsidR="002062E7" w:rsidRPr="002062E7">
        <w:t xml:space="preserve"> </w:t>
      </w:r>
    </w:p>
    <w:p w14:paraId="0B9A2F18" w14:textId="77777777" w:rsidR="00DD15A0" w:rsidRPr="005215C2" w:rsidRDefault="00DD15A0" w:rsidP="008B34B5">
      <w:pPr>
        <w:pStyle w:val="ListParagraph"/>
        <w:ind w:left="0"/>
      </w:pPr>
    </w:p>
    <w:p w14:paraId="416FF07D" w14:textId="51DCFBB3" w:rsidR="00DD15A0" w:rsidRPr="00B1201E" w:rsidRDefault="00902AE9" w:rsidP="008B34B5">
      <w:pPr>
        <w:pStyle w:val="ListParagraph"/>
        <w:numPr>
          <w:ilvl w:val="2"/>
          <w:numId w:val="47"/>
        </w:numPr>
        <w:ind w:left="0" w:firstLine="0"/>
      </w:pPr>
      <w:r w:rsidRPr="00B1201E">
        <w:t>Thaw</w:t>
      </w:r>
      <w:r w:rsidR="002062E7" w:rsidRPr="002062E7">
        <w:t xml:space="preserve"> </w:t>
      </w:r>
      <w:r w:rsidR="00CA6E56" w:rsidRPr="00B1201E">
        <w:t>C2C12</w:t>
      </w:r>
      <w:r w:rsidR="002062E7" w:rsidRPr="002062E7">
        <w:t xml:space="preserve"> </w:t>
      </w:r>
      <w:r w:rsidRPr="00B1201E">
        <w:t>cells</w:t>
      </w:r>
      <w:r w:rsidR="002062E7" w:rsidRPr="002062E7">
        <w:t xml:space="preserve"> </w:t>
      </w:r>
      <w:r w:rsidR="00CA6E56" w:rsidRPr="00B1201E">
        <w:t>(</w:t>
      </w:r>
      <w:r w:rsidR="00CE5E1C" w:rsidRPr="00CE5E1C">
        <w:rPr>
          <w:b/>
          <w:bCs/>
        </w:rPr>
        <w:t>Table of Materials</w:t>
      </w:r>
      <w:r w:rsidR="00CA6E56" w:rsidRPr="00B1201E">
        <w:t>)</w:t>
      </w:r>
      <w:r w:rsidR="002062E7" w:rsidRPr="002062E7">
        <w:t xml:space="preserve"> </w:t>
      </w:r>
      <w:r w:rsidRPr="00B1201E">
        <w:t>quickly</w:t>
      </w:r>
      <w:r w:rsidR="002062E7" w:rsidRPr="002062E7">
        <w:t xml:space="preserve"> </w:t>
      </w:r>
      <w:r w:rsidR="006D5901" w:rsidRPr="00B1201E">
        <w:t>in</w:t>
      </w:r>
      <w:r w:rsidR="002062E7" w:rsidRPr="002062E7">
        <w:t xml:space="preserve"> </w:t>
      </w:r>
      <w:r w:rsidR="00482947">
        <w:t xml:space="preserve">a </w:t>
      </w:r>
      <w:r w:rsidR="006D5901" w:rsidRPr="00B1201E">
        <w:t>37</w:t>
      </w:r>
      <w:r w:rsidR="002062E7" w:rsidRPr="002062E7">
        <w:t xml:space="preserve"> </w:t>
      </w:r>
      <w:r w:rsidR="006D5901" w:rsidRPr="00B1201E">
        <w:t>°C</w:t>
      </w:r>
      <w:r w:rsidR="002062E7" w:rsidRPr="002062E7">
        <w:t xml:space="preserve"> </w:t>
      </w:r>
      <w:r w:rsidR="006D5901" w:rsidRPr="00B1201E">
        <w:t>water</w:t>
      </w:r>
      <w:r w:rsidR="002062E7" w:rsidRPr="002062E7">
        <w:t xml:space="preserve"> </w:t>
      </w:r>
      <w:r w:rsidR="006D5901" w:rsidRPr="00B1201E">
        <w:t>bath</w:t>
      </w:r>
      <w:r w:rsidR="002062E7" w:rsidRPr="002062E7">
        <w:t xml:space="preserve"> </w:t>
      </w:r>
      <w:r w:rsidR="006D5901" w:rsidRPr="00B1201E">
        <w:t>and</w:t>
      </w:r>
      <w:r w:rsidR="002062E7" w:rsidRPr="002062E7">
        <w:t xml:space="preserve"> </w:t>
      </w:r>
      <w:r w:rsidR="006D5901" w:rsidRPr="00B1201E">
        <w:t>pour</w:t>
      </w:r>
      <w:r w:rsidR="002062E7" w:rsidRPr="002062E7">
        <w:t xml:space="preserve"> </w:t>
      </w:r>
      <w:r w:rsidR="006D5901" w:rsidRPr="00B1201E">
        <w:t>cells</w:t>
      </w:r>
      <w:r w:rsidR="002062E7" w:rsidRPr="002062E7">
        <w:t xml:space="preserve"> </w:t>
      </w:r>
      <w:r w:rsidR="00AD6008" w:rsidRPr="00B1201E">
        <w:t>in</w:t>
      </w:r>
      <w:r w:rsidR="002062E7" w:rsidRPr="002062E7">
        <w:t xml:space="preserve"> </w:t>
      </w:r>
      <w:r w:rsidR="00F20623">
        <w:t>sterile</w:t>
      </w:r>
      <w:r w:rsidR="002062E7" w:rsidRPr="002062E7">
        <w:t xml:space="preserve"> </w:t>
      </w:r>
      <w:r w:rsidR="00F20623" w:rsidRPr="00370983">
        <w:t>disposable</w:t>
      </w:r>
      <w:r w:rsidR="002062E7" w:rsidRPr="002062E7">
        <w:t xml:space="preserve"> </w:t>
      </w:r>
      <w:r w:rsidR="00C255FA" w:rsidRPr="00B1201E">
        <w:t>15</w:t>
      </w:r>
      <w:r w:rsidR="002062E7" w:rsidRPr="002062E7">
        <w:t xml:space="preserve"> </w:t>
      </w:r>
      <w:r w:rsidR="006D5901" w:rsidRPr="00B1201E">
        <w:t>mL</w:t>
      </w:r>
      <w:r w:rsidR="002062E7" w:rsidRPr="002062E7">
        <w:t xml:space="preserve"> </w:t>
      </w:r>
      <w:r w:rsidR="00686C32" w:rsidRPr="00B1201E">
        <w:t>centrifuge</w:t>
      </w:r>
      <w:r w:rsidR="002062E7" w:rsidRPr="002062E7">
        <w:t xml:space="preserve"> </w:t>
      </w:r>
      <w:r w:rsidR="00C255FA" w:rsidRPr="00B1201E">
        <w:t>tube</w:t>
      </w:r>
      <w:r w:rsidR="002062E7" w:rsidRPr="002062E7">
        <w:t xml:space="preserve"> </w:t>
      </w:r>
      <w:r w:rsidRPr="00B1201E">
        <w:t>containing</w:t>
      </w:r>
      <w:r w:rsidR="002062E7" w:rsidRPr="002062E7">
        <w:t xml:space="preserve"> </w:t>
      </w:r>
      <w:r w:rsidR="00C255FA" w:rsidRPr="00B1201E">
        <w:t>8</w:t>
      </w:r>
      <w:r w:rsidR="002062E7" w:rsidRPr="002062E7">
        <w:t xml:space="preserve"> </w:t>
      </w:r>
      <w:r w:rsidR="006D5901" w:rsidRPr="00B1201E">
        <w:t>mL</w:t>
      </w:r>
      <w:r w:rsidR="002062E7" w:rsidRPr="002062E7">
        <w:t xml:space="preserve"> </w:t>
      </w:r>
      <w:r w:rsidR="00C255FA" w:rsidRPr="00B1201E">
        <w:t>of</w:t>
      </w:r>
      <w:r w:rsidR="002062E7" w:rsidRPr="002062E7">
        <w:t xml:space="preserve"> </w:t>
      </w:r>
      <w:r w:rsidR="00482947" w:rsidRPr="00482947">
        <w:t>Dulbecco</w:t>
      </w:r>
      <w:r w:rsidR="00414979">
        <w:t>’</w:t>
      </w:r>
      <w:r w:rsidR="00482947" w:rsidRPr="00482947">
        <w:t xml:space="preserve">s modified Eagle medium </w:t>
      </w:r>
      <w:r w:rsidR="00482947">
        <w:t>(</w:t>
      </w:r>
      <w:r w:rsidR="00C255FA" w:rsidRPr="00B1201E">
        <w:t>DMEM</w:t>
      </w:r>
      <w:r w:rsidR="00482947">
        <w:t>)</w:t>
      </w:r>
      <w:r w:rsidR="002062E7" w:rsidRPr="002062E7">
        <w:t xml:space="preserve"> </w:t>
      </w:r>
      <w:r w:rsidR="00C255FA" w:rsidRPr="00B1201E">
        <w:t>medium</w:t>
      </w:r>
      <w:r w:rsidR="002062E7" w:rsidRPr="002062E7">
        <w:t xml:space="preserve"> </w:t>
      </w:r>
      <w:r w:rsidR="002114EE" w:rsidRPr="00B1201E">
        <w:rPr>
          <w:rStyle w:val="CommentReference"/>
          <w:color w:val="000000" w:themeColor="text1"/>
          <w:sz w:val="24"/>
          <w:szCs w:val="24"/>
        </w:rPr>
        <w:t>supplemented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110DC2">
        <w:rPr>
          <w:rStyle w:val="CommentReference"/>
          <w:color w:val="000000" w:themeColor="text1"/>
          <w:sz w:val="24"/>
          <w:szCs w:val="24"/>
        </w:rPr>
        <w:t xml:space="preserve">with </w:t>
      </w:r>
      <w:r w:rsidR="007D2287" w:rsidRPr="00B1201E">
        <w:rPr>
          <w:rStyle w:val="CommentReference"/>
          <w:color w:val="000000" w:themeColor="text1"/>
          <w:sz w:val="24"/>
          <w:szCs w:val="24"/>
        </w:rPr>
        <w:t>100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7D2287" w:rsidRPr="00B1201E">
        <w:rPr>
          <w:rStyle w:val="CommentReference"/>
          <w:color w:val="000000" w:themeColor="text1"/>
          <w:sz w:val="24"/>
          <w:szCs w:val="24"/>
        </w:rPr>
        <w:t>units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7D2287" w:rsidRPr="00B1201E">
        <w:rPr>
          <w:rStyle w:val="CommentReference"/>
          <w:color w:val="000000" w:themeColor="text1"/>
          <w:sz w:val="24"/>
          <w:szCs w:val="24"/>
        </w:rPr>
        <w:t>of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2114EE" w:rsidRPr="00B1201E">
        <w:rPr>
          <w:rStyle w:val="CommentReference"/>
          <w:color w:val="000000" w:themeColor="text1"/>
          <w:sz w:val="24"/>
          <w:szCs w:val="24"/>
        </w:rPr>
        <w:t>penicillin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09070F" w:rsidRPr="00B1201E">
        <w:rPr>
          <w:rStyle w:val="CommentReference"/>
          <w:color w:val="000000" w:themeColor="text1"/>
          <w:sz w:val="24"/>
          <w:szCs w:val="24"/>
        </w:rPr>
        <w:t>and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2114EE" w:rsidRPr="00B1201E">
        <w:rPr>
          <w:rStyle w:val="CommentReference"/>
          <w:color w:val="000000" w:themeColor="text1"/>
          <w:sz w:val="24"/>
          <w:szCs w:val="24"/>
        </w:rPr>
        <w:t>streptomycin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2114EE" w:rsidRPr="00B1201E">
        <w:rPr>
          <w:rStyle w:val="CommentReference"/>
          <w:color w:val="000000" w:themeColor="text1"/>
          <w:sz w:val="24"/>
          <w:szCs w:val="24"/>
        </w:rPr>
        <w:t>antibiotics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4647CD" w:rsidRPr="00B1201E">
        <w:rPr>
          <w:rStyle w:val="CommentReference"/>
          <w:color w:val="000000" w:themeColor="text1"/>
          <w:sz w:val="24"/>
          <w:szCs w:val="24"/>
        </w:rPr>
        <w:t>(serum-free</w:t>
      </w:r>
      <w:r w:rsidR="002062E7" w:rsidRPr="002062E7">
        <w:rPr>
          <w:rStyle w:val="CommentReference"/>
          <w:color w:val="000000" w:themeColor="text1"/>
          <w:sz w:val="24"/>
          <w:szCs w:val="24"/>
        </w:rPr>
        <w:t xml:space="preserve"> </w:t>
      </w:r>
      <w:r w:rsidR="004647CD" w:rsidRPr="00B1201E">
        <w:rPr>
          <w:rStyle w:val="CommentReference"/>
          <w:color w:val="000000" w:themeColor="text1"/>
          <w:sz w:val="24"/>
          <w:szCs w:val="24"/>
        </w:rPr>
        <w:t>DMEM)</w:t>
      </w:r>
      <w:r w:rsidR="002062E7" w:rsidRPr="002062E7">
        <w:rPr>
          <w:rStyle w:val="CommentReference"/>
          <w:color w:val="000000" w:themeColor="text1"/>
        </w:rPr>
        <w:t xml:space="preserve"> </w:t>
      </w:r>
      <w:r w:rsidRPr="00B1201E">
        <w:t>in</w:t>
      </w:r>
      <w:r w:rsidR="002062E7" w:rsidRPr="002062E7">
        <w:t xml:space="preserve"> </w:t>
      </w:r>
      <w:r w:rsidR="00F20623">
        <w:t>a</w:t>
      </w:r>
      <w:r w:rsidR="002062E7" w:rsidRPr="002062E7">
        <w:t xml:space="preserve"> </w:t>
      </w:r>
      <w:r w:rsidRPr="00B1201E">
        <w:t>cell</w:t>
      </w:r>
      <w:r w:rsidR="002062E7" w:rsidRPr="002062E7">
        <w:t xml:space="preserve"> </w:t>
      </w:r>
      <w:r w:rsidRPr="00B1201E">
        <w:t>culture</w:t>
      </w:r>
      <w:r w:rsidR="002062E7" w:rsidRPr="002062E7">
        <w:t xml:space="preserve"> </w:t>
      </w:r>
      <w:r w:rsidRPr="00B1201E">
        <w:t>hood</w:t>
      </w:r>
      <w:r w:rsidR="00C255FA" w:rsidRPr="00B1201E">
        <w:t>.</w:t>
      </w:r>
      <w:r w:rsidR="002062E7" w:rsidRPr="002062E7">
        <w:t xml:space="preserve"> </w:t>
      </w:r>
      <w:r w:rsidRPr="00B1201E">
        <w:t>Centrifuge</w:t>
      </w:r>
      <w:r w:rsidR="002062E7" w:rsidRPr="002062E7">
        <w:t xml:space="preserve"> </w:t>
      </w:r>
      <w:r w:rsidRPr="00B1201E">
        <w:t>cells</w:t>
      </w:r>
      <w:r w:rsidR="002062E7" w:rsidRPr="002062E7">
        <w:t xml:space="preserve"> </w:t>
      </w:r>
      <w:r w:rsidR="0009070F" w:rsidRPr="00B1201E">
        <w:t>for</w:t>
      </w:r>
      <w:r w:rsidR="002062E7" w:rsidRPr="002062E7">
        <w:t xml:space="preserve"> </w:t>
      </w:r>
      <w:r w:rsidR="00C255FA" w:rsidRPr="00B1201E">
        <w:t>3</w:t>
      </w:r>
      <w:r w:rsidR="002062E7" w:rsidRPr="002062E7">
        <w:t xml:space="preserve"> </w:t>
      </w:r>
      <w:r w:rsidR="00C255FA" w:rsidRPr="00B1201E">
        <w:t>min</w:t>
      </w:r>
      <w:r w:rsidR="002062E7" w:rsidRPr="002062E7">
        <w:t xml:space="preserve"> </w:t>
      </w:r>
      <w:r w:rsidR="00C255FA" w:rsidRPr="00B1201E">
        <w:t>at</w:t>
      </w:r>
      <w:r w:rsidR="002062E7" w:rsidRPr="002062E7">
        <w:t xml:space="preserve"> </w:t>
      </w:r>
      <w:r w:rsidR="001E4946" w:rsidRPr="00B1201E">
        <w:rPr>
          <w:color w:val="000000" w:themeColor="text1"/>
        </w:rPr>
        <w:t>160</w:t>
      </w:r>
      <w:r w:rsidR="002062E7" w:rsidRPr="002062E7">
        <w:rPr>
          <w:color w:val="000000" w:themeColor="text1"/>
        </w:rPr>
        <w:t xml:space="preserve"> </w:t>
      </w:r>
      <w:r w:rsidR="002062E7">
        <w:rPr>
          <w:color w:val="000000" w:themeColor="text1"/>
        </w:rPr>
        <w:t>x</w:t>
      </w:r>
      <w:r w:rsidR="002062E7" w:rsidRPr="002062E7">
        <w:rPr>
          <w:color w:val="000000" w:themeColor="text1"/>
        </w:rPr>
        <w:t xml:space="preserve"> </w:t>
      </w:r>
      <w:r w:rsidR="002062E7" w:rsidRPr="002062E7">
        <w:rPr>
          <w:i/>
          <w:iCs/>
          <w:color w:val="000000" w:themeColor="text1"/>
        </w:rPr>
        <w:t>g</w:t>
      </w:r>
      <w:r w:rsidR="002062E7" w:rsidRPr="002062E7">
        <w:rPr>
          <w:color w:val="000000" w:themeColor="text1"/>
        </w:rPr>
        <w:t xml:space="preserve"> </w:t>
      </w:r>
      <w:r w:rsidR="00362F13" w:rsidRPr="00B1201E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="0009070F" w:rsidRPr="00B1201E">
        <w:t>RT</w:t>
      </w:r>
      <w:r w:rsidR="00C255FA" w:rsidRPr="00B1201E">
        <w:t>.</w:t>
      </w:r>
    </w:p>
    <w:p w14:paraId="7E69CDA3" w14:textId="77777777" w:rsidR="00902AE9" w:rsidRPr="00B1201E" w:rsidRDefault="00902AE9" w:rsidP="008B34B5">
      <w:pPr>
        <w:pStyle w:val="ListParagraph"/>
        <w:ind w:left="0"/>
      </w:pPr>
    </w:p>
    <w:p w14:paraId="16F87742" w14:textId="2F6DBEEB" w:rsidR="00F43116" w:rsidRPr="005215C2" w:rsidRDefault="00CA6E56" w:rsidP="008B34B5">
      <w:pPr>
        <w:pStyle w:val="ListParagraph"/>
        <w:numPr>
          <w:ilvl w:val="2"/>
          <w:numId w:val="47"/>
        </w:numPr>
        <w:ind w:left="0" w:firstLine="0"/>
      </w:pPr>
      <w:r w:rsidRPr="00B1201E">
        <w:t>Aspirate</w:t>
      </w:r>
      <w:r w:rsidR="002062E7" w:rsidRPr="002062E7">
        <w:t xml:space="preserve"> </w:t>
      </w:r>
      <w:r w:rsidR="00902AE9" w:rsidRPr="00B1201E">
        <w:t>supernatant</w:t>
      </w:r>
      <w:r w:rsidR="002062E7" w:rsidRPr="002062E7">
        <w:t xml:space="preserve"> </w:t>
      </w:r>
      <w:r w:rsidR="00902AE9" w:rsidRPr="00B1201E">
        <w:t>and</w:t>
      </w:r>
      <w:r w:rsidR="002062E7" w:rsidRPr="002062E7">
        <w:t xml:space="preserve"> </w:t>
      </w:r>
      <w:r w:rsidR="00902AE9" w:rsidRPr="00B1201E">
        <w:t>resuspend</w:t>
      </w:r>
      <w:r w:rsidR="002062E7" w:rsidRPr="002062E7">
        <w:t xml:space="preserve"> </w:t>
      </w:r>
      <w:r w:rsidR="003463FE" w:rsidRPr="00B1201E">
        <w:t>the</w:t>
      </w:r>
      <w:r w:rsidR="002062E7" w:rsidRPr="002062E7">
        <w:t xml:space="preserve"> </w:t>
      </w:r>
      <w:r w:rsidR="00902AE9" w:rsidRPr="00B1201E">
        <w:t>cell</w:t>
      </w:r>
      <w:r w:rsidR="002062E7" w:rsidRPr="002062E7">
        <w:t xml:space="preserve"> </w:t>
      </w:r>
      <w:r w:rsidR="00902AE9" w:rsidRPr="00B1201E">
        <w:t>pellet</w:t>
      </w:r>
      <w:r w:rsidR="002062E7" w:rsidRPr="002062E7">
        <w:t xml:space="preserve"> </w:t>
      </w:r>
      <w:r w:rsidR="00C255FA" w:rsidRPr="00B1201E">
        <w:t>in</w:t>
      </w:r>
      <w:r w:rsidR="002062E7" w:rsidRPr="002062E7">
        <w:t xml:space="preserve"> </w:t>
      </w:r>
      <w:r w:rsidRPr="00B1201E">
        <w:t>10</w:t>
      </w:r>
      <w:r w:rsidR="002062E7" w:rsidRPr="002062E7">
        <w:t xml:space="preserve"> </w:t>
      </w:r>
      <w:r w:rsidRPr="00B1201E">
        <w:t>mL</w:t>
      </w:r>
      <w:r w:rsidR="002062E7" w:rsidRPr="002062E7">
        <w:t xml:space="preserve"> </w:t>
      </w:r>
      <w:r w:rsidR="00110DC2">
        <w:t xml:space="preserve">of </w:t>
      </w:r>
      <w:r w:rsidR="004647CD" w:rsidRPr="00B1201E">
        <w:t>serum-free</w:t>
      </w:r>
      <w:r w:rsidR="002062E7" w:rsidRPr="002062E7">
        <w:t xml:space="preserve"> </w:t>
      </w:r>
      <w:r w:rsidR="00C255FA" w:rsidRPr="00B1201E">
        <w:t>DMEM</w:t>
      </w:r>
      <w:r w:rsidR="002062E7" w:rsidRPr="002062E7">
        <w:t xml:space="preserve"> </w:t>
      </w:r>
      <w:r w:rsidR="00C255FA" w:rsidRPr="00B1201E">
        <w:t>supplemented</w:t>
      </w:r>
      <w:r w:rsidR="002062E7" w:rsidRPr="002062E7">
        <w:t xml:space="preserve"> </w:t>
      </w:r>
      <w:r w:rsidR="00C255FA" w:rsidRPr="00B1201E">
        <w:t>with</w:t>
      </w:r>
      <w:r w:rsidR="002062E7" w:rsidRPr="002062E7">
        <w:t xml:space="preserve"> </w:t>
      </w:r>
      <w:r w:rsidR="00C255FA" w:rsidRPr="00B1201E">
        <w:t>10%</w:t>
      </w:r>
      <w:r w:rsidR="002062E7" w:rsidRPr="002062E7">
        <w:t xml:space="preserve"> </w:t>
      </w:r>
      <w:r w:rsidR="00902AE9" w:rsidRPr="00B1201E">
        <w:t>f</w:t>
      </w:r>
      <w:r w:rsidR="00C255FA" w:rsidRPr="00B1201E">
        <w:t>etal</w:t>
      </w:r>
      <w:r w:rsidR="002062E7" w:rsidRPr="002062E7">
        <w:t xml:space="preserve"> </w:t>
      </w:r>
      <w:r w:rsidR="00902AE9" w:rsidRPr="00B1201E">
        <w:t>b</w:t>
      </w:r>
      <w:r w:rsidR="00C255FA" w:rsidRPr="00B1201E">
        <w:t>ovine</w:t>
      </w:r>
      <w:r w:rsidR="002062E7" w:rsidRPr="002062E7">
        <w:t xml:space="preserve"> </w:t>
      </w:r>
      <w:r w:rsidR="00902AE9" w:rsidRPr="00B1201E">
        <w:t>s</w:t>
      </w:r>
      <w:r w:rsidR="00C255FA" w:rsidRPr="00B1201E">
        <w:t>erum</w:t>
      </w:r>
      <w:r w:rsidR="002062E7" w:rsidRPr="002062E7">
        <w:t xml:space="preserve"> </w:t>
      </w:r>
      <w:r w:rsidR="004B1F48">
        <w:t>(FBS)</w:t>
      </w:r>
      <w:r w:rsidR="002062E7" w:rsidRPr="002062E7">
        <w:t xml:space="preserve"> </w:t>
      </w:r>
      <w:r w:rsidR="00902AE9" w:rsidRPr="00B1201E">
        <w:t>(complete</w:t>
      </w:r>
      <w:r w:rsidR="002062E7" w:rsidRPr="002062E7">
        <w:t xml:space="preserve"> </w:t>
      </w:r>
      <w:r w:rsidR="00902AE9" w:rsidRPr="00B1201E">
        <w:t>DMEM)</w:t>
      </w:r>
      <w:r w:rsidR="00C255FA" w:rsidRPr="00B1201E">
        <w:t>.</w:t>
      </w:r>
      <w:r w:rsidR="002062E7" w:rsidRPr="002062E7">
        <w:t xml:space="preserve"> </w:t>
      </w:r>
      <w:r w:rsidR="00362F13" w:rsidRPr="00B1201E">
        <w:t>Transfer</w:t>
      </w:r>
      <w:r w:rsidR="002062E7" w:rsidRPr="002062E7">
        <w:t xml:space="preserve"> </w:t>
      </w:r>
      <w:r w:rsidR="00362F13" w:rsidRPr="00B1201E">
        <w:t>cells</w:t>
      </w:r>
      <w:r w:rsidR="002062E7" w:rsidRPr="002062E7">
        <w:t xml:space="preserve"> </w:t>
      </w:r>
      <w:r w:rsidR="00362F13" w:rsidRPr="00B1201E">
        <w:t>to</w:t>
      </w:r>
      <w:r w:rsidR="002062E7" w:rsidRPr="002062E7">
        <w:t xml:space="preserve"> </w:t>
      </w:r>
      <w:r w:rsidR="00362F13" w:rsidRPr="00B1201E">
        <w:t>10</w:t>
      </w:r>
      <w:r w:rsidR="002062E7" w:rsidRPr="002062E7">
        <w:t xml:space="preserve"> </w:t>
      </w:r>
      <w:r w:rsidR="00362F13" w:rsidRPr="00B1201E">
        <w:t>cm</w:t>
      </w:r>
      <w:r w:rsidR="002062E7" w:rsidRPr="002062E7">
        <w:t xml:space="preserve"> </w:t>
      </w:r>
      <w:r w:rsidR="00362F13" w:rsidRPr="00B1201E">
        <w:t>tissue</w:t>
      </w:r>
      <w:r w:rsidR="002062E7" w:rsidRPr="002062E7">
        <w:t xml:space="preserve"> </w:t>
      </w:r>
      <w:r w:rsidR="00362F13" w:rsidRPr="00B1201E">
        <w:t>culture</w:t>
      </w:r>
      <w:r w:rsidR="002062E7" w:rsidRPr="002062E7">
        <w:t xml:space="preserve"> </w:t>
      </w:r>
      <w:r w:rsidR="00362F13" w:rsidRPr="00B1201E">
        <w:t>treated</w:t>
      </w:r>
      <w:r w:rsidR="002062E7" w:rsidRPr="002062E7">
        <w:t xml:space="preserve"> </w:t>
      </w:r>
      <w:r w:rsidR="00362F13" w:rsidRPr="00B1201E">
        <w:t>plastic</w:t>
      </w:r>
      <w:r w:rsidR="002062E7" w:rsidRPr="002062E7">
        <w:t xml:space="preserve"> </w:t>
      </w:r>
      <w:r w:rsidR="00362F13" w:rsidRPr="00B1201E">
        <w:t>dish</w:t>
      </w:r>
      <w:r w:rsidR="0009070F" w:rsidRPr="00B1201E">
        <w:t>es</w:t>
      </w:r>
      <w:r w:rsidR="00362F13" w:rsidRPr="00B1201E">
        <w:t>.</w:t>
      </w:r>
      <w:r w:rsidR="002062E7" w:rsidRPr="002062E7">
        <w:t xml:space="preserve"> </w:t>
      </w:r>
      <w:r w:rsidR="00563C5B" w:rsidRPr="00B1201E">
        <w:t>Incubate</w:t>
      </w:r>
      <w:r w:rsidR="002062E7" w:rsidRPr="002062E7">
        <w:t xml:space="preserve"> </w:t>
      </w:r>
      <w:r w:rsidR="00563C5B" w:rsidRPr="00B1201E">
        <w:t>cells</w:t>
      </w:r>
      <w:r w:rsidR="002062E7" w:rsidRPr="002062E7">
        <w:t xml:space="preserve"> </w:t>
      </w:r>
      <w:r w:rsidR="00902AE9" w:rsidRPr="00B1201E">
        <w:t>in</w:t>
      </w:r>
      <w:r w:rsidR="002062E7" w:rsidRPr="002062E7">
        <w:t xml:space="preserve"> </w:t>
      </w:r>
      <w:r w:rsidR="00902AE9" w:rsidRPr="00B1201E">
        <w:t>a</w:t>
      </w:r>
      <w:r w:rsidR="002062E7" w:rsidRPr="002062E7">
        <w:t xml:space="preserve"> </w:t>
      </w:r>
      <w:r w:rsidR="00902AE9" w:rsidRPr="00B1201E">
        <w:t>humidified</w:t>
      </w:r>
      <w:r w:rsidR="002062E7" w:rsidRPr="002062E7">
        <w:t xml:space="preserve"> </w:t>
      </w:r>
      <w:r w:rsidR="00902AE9" w:rsidRPr="00B1201E">
        <w:t>incubator</w:t>
      </w:r>
      <w:r w:rsidR="002062E7" w:rsidRPr="002062E7">
        <w:t xml:space="preserve"> </w:t>
      </w:r>
      <w:r w:rsidR="00902AE9" w:rsidRPr="00B1201E">
        <w:t>at</w:t>
      </w:r>
      <w:r w:rsidR="002062E7" w:rsidRPr="002062E7">
        <w:t xml:space="preserve"> </w:t>
      </w:r>
      <w:r w:rsidR="00C255FA" w:rsidRPr="00B1201E">
        <w:t>3</w:t>
      </w:r>
      <w:r w:rsidR="00902AE9" w:rsidRPr="00B1201E">
        <w:t>7</w:t>
      </w:r>
      <w:r w:rsidR="002062E7" w:rsidRPr="002062E7">
        <w:t xml:space="preserve"> </w:t>
      </w:r>
      <w:r w:rsidR="00902AE9" w:rsidRPr="00B1201E">
        <w:t>°</w:t>
      </w:r>
      <w:r w:rsidR="00C255FA" w:rsidRPr="00B1201E">
        <w:t>C</w:t>
      </w:r>
      <w:r w:rsidR="002062E7" w:rsidRPr="002062E7">
        <w:t xml:space="preserve"> </w:t>
      </w:r>
      <w:r w:rsidR="00902AE9" w:rsidRPr="00B1201E">
        <w:t>in</w:t>
      </w:r>
      <w:r w:rsidR="002062E7" w:rsidRPr="002062E7">
        <w:t xml:space="preserve"> </w:t>
      </w:r>
      <w:r w:rsidR="00902AE9" w:rsidRPr="00B1201E">
        <w:t>a</w:t>
      </w:r>
      <w:r w:rsidR="002062E7" w:rsidRPr="002062E7">
        <w:t xml:space="preserve"> </w:t>
      </w:r>
      <w:r w:rsidR="00C255FA" w:rsidRPr="00B1201E">
        <w:t>5%</w:t>
      </w:r>
      <w:r w:rsidR="002062E7" w:rsidRPr="002062E7">
        <w:t xml:space="preserve"> </w:t>
      </w:r>
      <w:r w:rsidR="00C255FA" w:rsidRPr="00B1201E">
        <w:t>CO</w:t>
      </w:r>
      <w:r w:rsidR="00C255FA" w:rsidRPr="00B1201E">
        <w:rPr>
          <w:vertAlign w:val="subscript"/>
        </w:rPr>
        <w:t>2</w:t>
      </w:r>
      <w:r w:rsidR="002062E7" w:rsidRPr="002062E7">
        <w:rPr>
          <w:vertAlign w:val="subscript"/>
        </w:rPr>
        <w:t xml:space="preserve"> </w:t>
      </w:r>
      <w:r w:rsidR="00902AE9" w:rsidRPr="00B1201E">
        <w:t>atmosphere.</w:t>
      </w:r>
    </w:p>
    <w:p w14:paraId="5503EB7A" w14:textId="77777777" w:rsidR="00F43116" w:rsidRPr="005215C2" w:rsidRDefault="00F43116" w:rsidP="008B34B5">
      <w:pPr>
        <w:pStyle w:val="ListParagraph"/>
        <w:ind w:left="0"/>
      </w:pPr>
    </w:p>
    <w:p w14:paraId="126D929F" w14:textId="3779BA22" w:rsidR="00F43116" w:rsidRPr="005215C2" w:rsidRDefault="00902AE9" w:rsidP="008B34B5">
      <w:pPr>
        <w:pStyle w:val="ListParagraph"/>
        <w:numPr>
          <w:ilvl w:val="2"/>
          <w:numId w:val="47"/>
        </w:numPr>
        <w:ind w:left="0" w:firstLine="0"/>
      </w:pPr>
      <w:r w:rsidRPr="005215C2">
        <w:t>On</w:t>
      </w:r>
      <w:r w:rsidR="002062E7" w:rsidRPr="002062E7">
        <w:t xml:space="preserve"> </w:t>
      </w:r>
      <w:r w:rsidRPr="005215C2">
        <w:t>the</w:t>
      </w:r>
      <w:r w:rsidR="002062E7" w:rsidRPr="002062E7">
        <w:t xml:space="preserve"> </w:t>
      </w:r>
      <w:r w:rsidRPr="005215C2">
        <w:t>next</w:t>
      </w:r>
      <w:r w:rsidR="002062E7" w:rsidRPr="002062E7">
        <w:t xml:space="preserve"> </w:t>
      </w:r>
      <w:r w:rsidRPr="005215C2">
        <w:t>day,</w:t>
      </w:r>
      <w:r w:rsidR="002062E7" w:rsidRPr="002062E7">
        <w:t xml:space="preserve"> </w:t>
      </w:r>
      <w:r w:rsidRPr="005215C2">
        <w:t>replace</w:t>
      </w:r>
      <w:r w:rsidR="002062E7" w:rsidRPr="002062E7">
        <w:t xml:space="preserve"> </w:t>
      </w:r>
      <w:r w:rsidRPr="005215C2">
        <w:t>the</w:t>
      </w:r>
      <w:r w:rsidR="002062E7" w:rsidRPr="002062E7">
        <w:t xml:space="preserve"> </w:t>
      </w:r>
      <w:r w:rsidR="00C255FA" w:rsidRPr="005215C2">
        <w:t>medium</w:t>
      </w:r>
      <w:r w:rsidR="002062E7" w:rsidRPr="002062E7">
        <w:t xml:space="preserve"> </w:t>
      </w:r>
      <w:r w:rsidR="00C255FA" w:rsidRPr="005215C2">
        <w:t>with</w:t>
      </w:r>
      <w:r w:rsidR="002062E7" w:rsidRPr="002062E7">
        <w:t xml:space="preserve"> </w:t>
      </w:r>
      <w:r w:rsidR="00C255FA" w:rsidRPr="005215C2">
        <w:t>fresh</w:t>
      </w:r>
      <w:r w:rsidR="002062E7" w:rsidRPr="002062E7">
        <w:t xml:space="preserve"> </w:t>
      </w:r>
      <w:r w:rsidRPr="005215C2">
        <w:t>complete</w:t>
      </w:r>
      <w:r w:rsidR="002062E7" w:rsidRPr="002062E7">
        <w:t xml:space="preserve"> </w:t>
      </w:r>
      <w:r w:rsidR="00C255FA" w:rsidRPr="005215C2">
        <w:t>DMEM.</w:t>
      </w:r>
    </w:p>
    <w:p w14:paraId="109E9570" w14:textId="77777777" w:rsidR="00902AE9" w:rsidRPr="005215C2" w:rsidRDefault="00902AE9" w:rsidP="008B34B5">
      <w:pPr>
        <w:pStyle w:val="ListParagraph"/>
        <w:ind w:left="0"/>
      </w:pPr>
    </w:p>
    <w:p w14:paraId="16798892" w14:textId="77777777" w:rsidR="006D55BD" w:rsidRDefault="00902AE9" w:rsidP="008B34B5">
      <w:pPr>
        <w:pStyle w:val="ListParagraph"/>
        <w:numPr>
          <w:ilvl w:val="2"/>
          <w:numId w:val="47"/>
        </w:numPr>
        <w:ind w:left="0" w:firstLine="0"/>
        <w:rPr>
          <w:color w:val="000000" w:themeColor="text1"/>
        </w:rPr>
      </w:pPr>
      <w:r w:rsidRPr="005215C2">
        <w:rPr>
          <w:color w:val="000000" w:themeColor="text1"/>
        </w:rPr>
        <w:t>Expand</w:t>
      </w:r>
      <w:r w:rsidR="002062E7" w:rsidRPr="002062E7">
        <w:rPr>
          <w:color w:val="000000" w:themeColor="text1"/>
        </w:rPr>
        <w:t xml:space="preserve"> </w:t>
      </w:r>
      <w:r w:rsidRPr="005215C2">
        <w:rPr>
          <w:color w:val="000000" w:themeColor="text1"/>
        </w:rPr>
        <w:t>l</w:t>
      </w:r>
      <w:r w:rsidR="00C255FA" w:rsidRPr="005215C2">
        <w:rPr>
          <w:color w:val="000000" w:themeColor="text1"/>
        </w:rPr>
        <w:t>ow</w:t>
      </w:r>
      <w:r w:rsidR="002062E7" w:rsidRPr="002062E7">
        <w:rPr>
          <w:color w:val="000000" w:themeColor="text1"/>
        </w:rPr>
        <w:t xml:space="preserve"> </w:t>
      </w:r>
      <w:r w:rsidR="00C255FA" w:rsidRPr="005215C2">
        <w:rPr>
          <w:color w:val="000000" w:themeColor="text1"/>
        </w:rPr>
        <w:t>passage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C2C12</w:t>
      </w:r>
      <w:r w:rsidR="002062E7" w:rsidRPr="002062E7">
        <w:rPr>
          <w:color w:val="000000" w:themeColor="text1"/>
        </w:rPr>
        <w:t xml:space="preserve"> </w:t>
      </w:r>
      <w:r w:rsidR="00C255FA" w:rsidRPr="005215C2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on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3</w:t>
      </w:r>
      <w:r w:rsidR="00110DC2">
        <w:rPr>
          <w:color w:val="000000" w:themeColor="text1"/>
        </w:rPr>
        <w:t>−</w:t>
      </w:r>
      <w:r w:rsidR="00071F8B" w:rsidRPr="005215C2">
        <w:rPr>
          <w:color w:val="000000" w:themeColor="text1"/>
        </w:rPr>
        <w:t>4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10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cm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dishes.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When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C2C12</w:t>
      </w:r>
      <w:r w:rsidR="002062E7" w:rsidRPr="002062E7">
        <w:rPr>
          <w:color w:val="000000" w:themeColor="text1"/>
        </w:rPr>
        <w:t xml:space="preserve"> </w:t>
      </w:r>
      <w:r w:rsidR="00F20623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reach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50</w:t>
      </w:r>
      <w:r w:rsidR="00110DC2">
        <w:rPr>
          <w:color w:val="000000" w:themeColor="text1"/>
        </w:rPr>
        <w:t>−</w:t>
      </w:r>
      <w:r w:rsidR="00071F8B" w:rsidRPr="005215C2">
        <w:rPr>
          <w:color w:val="000000" w:themeColor="text1"/>
        </w:rPr>
        <w:t>60%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confluence,</w:t>
      </w:r>
      <w:r w:rsidR="002062E7" w:rsidRPr="002062E7">
        <w:rPr>
          <w:color w:val="000000" w:themeColor="text1"/>
        </w:rPr>
        <w:t xml:space="preserve"> </w:t>
      </w:r>
      <w:r w:rsidR="00F20623">
        <w:rPr>
          <w:color w:val="000000" w:themeColor="text1"/>
        </w:rPr>
        <w:t>a</w:t>
      </w:r>
      <w:r w:rsidR="00F20623" w:rsidRPr="00F20623">
        <w:rPr>
          <w:color w:val="000000" w:themeColor="text1"/>
        </w:rPr>
        <w:t>spirate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medium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rinse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C2C12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with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10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mL</w:t>
      </w:r>
      <w:r w:rsidR="002062E7" w:rsidRPr="002062E7">
        <w:rPr>
          <w:color w:val="000000" w:themeColor="text1"/>
        </w:rPr>
        <w:t xml:space="preserve"> </w:t>
      </w:r>
      <w:r w:rsidR="00110DC2">
        <w:rPr>
          <w:color w:val="000000" w:themeColor="text1"/>
        </w:rPr>
        <w:t>of phosphate-buffered saline (</w:t>
      </w:r>
      <w:r w:rsidR="00F20623" w:rsidRPr="00F20623">
        <w:rPr>
          <w:color w:val="000000" w:themeColor="text1"/>
        </w:rPr>
        <w:t>PBS</w:t>
      </w:r>
      <w:r w:rsidR="00110DC2">
        <w:rPr>
          <w:color w:val="000000" w:themeColor="text1"/>
        </w:rPr>
        <w:t>)</w:t>
      </w:r>
      <w:r w:rsidR="00F20623">
        <w:rPr>
          <w:color w:val="000000" w:themeColor="text1"/>
        </w:rPr>
        <w:t>.</w:t>
      </w:r>
      <w:r w:rsidR="006D55BD">
        <w:rPr>
          <w:color w:val="000000" w:themeColor="text1"/>
        </w:rPr>
        <w:t xml:space="preserve"> </w:t>
      </w:r>
    </w:p>
    <w:p w14:paraId="183FA7A7" w14:textId="77777777" w:rsidR="006D55BD" w:rsidRDefault="006D55BD" w:rsidP="008B34B5">
      <w:pPr>
        <w:pStyle w:val="ListParagraph"/>
        <w:ind w:left="0"/>
        <w:rPr>
          <w:color w:val="000000" w:themeColor="text1"/>
        </w:rPr>
      </w:pPr>
    </w:p>
    <w:p w14:paraId="5E290504" w14:textId="77777777" w:rsidR="006D55BD" w:rsidRDefault="00F20623" w:rsidP="008B34B5">
      <w:pPr>
        <w:pStyle w:val="ListParagraph"/>
        <w:numPr>
          <w:ilvl w:val="2"/>
          <w:numId w:val="47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Add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1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mL</w:t>
      </w:r>
      <w:r w:rsidR="002062E7" w:rsidRPr="002062E7">
        <w:rPr>
          <w:color w:val="000000" w:themeColor="text1"/>
        </w:rPr>
        <w:t xml:space="preserve"> </w:t>
      </w:r>
      <w:r w:rsidR="006D55BD">
        <w:rPr>
          <w:color w:val="000000" w:themeColor="text1"/>
        </w:rPr>
        <w:t xml:space="preserve">of </w:t>
      </w:r>
      <w:r>
        <w:rPr>
          <w:color w:val="000000" w:themeColor="text1"/>
        </w:rPr>
        <w:t>0.25%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trypsin-EDTA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i</w:t>
      </w:r>
      <w:r w:rsidRPr="00F20623">
        <w:rPr>
          <w:color w:val="000000" w:themeColor="text1"/>
        </w:rPr>
        <w:t>ncubate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for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2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min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RT.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Monitor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cell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detachment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under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a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microscope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extend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incubation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time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if</w:t>
      </w:r>
      <w:r w:rsidR="002062E7" w:rsidRPr="002062E7">
        <w:rPr>
          <w:color w:val="000000" w:themeColor="text1"/>
        </w:rPr>
        <w:t xml:space="preserve"> </w:t>
      </w:r>
      <w:r w:rsidR="006D55BD" w:rsidRPr="00F20623">
        <w:rPr>
          <w:color w:val="000000" w:themeColor="text1"/>
        </w:rPr>
        <w:t>necessary,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until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most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of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are</w:t>
      </w:r>
      <w:r w:rsidR="002062E7" w:rsidRPr="002062E7">
        <w:rPr>
          <w:color w:val="000000" w:themeColor="text1"/>
        </w:rPr>
        <w:t xml:space="preserve"> </w:t>
      </w:r>
      <w:r w:rsidRPr="00F20623">
        <w:rPr>
          <w:color w:val="000000" w:themeColor="text1"/>
        </w:rPr>
        <w:t>detached.</w:t>
      </w:r>
    </w:p>
    <w:p w14:paraId="4E8647A3" w14:textId="77777777" w:rsidR="006D55BD" w:rsidRDefault="006D55BD" w:rsidP="008B34B5">
      <w:pPr>
        <w:pStyle w:val="ListParagraph"/>
        <w:ind w:left="0"/>
        <w:rPr>
          <w:color w:val="000000" w:themeColor="text1"/>
        </w:rPr>
      </w:pPr>
    </w:p>
    <w:p w14:paraId="44A3354C" w14:textId="22A4F284" w:rsidR="00F20623" w:rsidRDefault="006D55BD" w:rsidP="008B34B5">
      <w:pPr>
        <w:pStyle w:val="ListParagraph"/>
        <w:ind w:left="0"/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F20623" w:rsidRPr="00F20623">
        <w:rPr>
          <w:color w:val="000000" w:themeColor="text1"/>
        </w:rPr>
        <w:t>Carefully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tapping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dish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can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help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dislodge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F20623" w:rsidRPr="00F20623">
        <w:rPr>
          <w:color w:val="000000" w:themeColor="text1"/>
        </w:rPr>
        <w:t>cells</w:t>
      </w:r>
      <w:r w:rsidR="00F20623">
        <w:rPr>
          <w:color w:val="000000" w:themeColor="text1"/>
        </w:rPr>
        <w:t>.</w:t>
      </w:r>
    </w:p>
    <w:p w14:paraId="05EEBB3F" w14:textId="77777777" w:rsidR="00F20623" w:rsidRPr="00B1201E" w:rsidRDefault="00F20623" w:rsidP="008B34B5">
      <w:pPr>
        <w:pStyle w:val="ListParagraph"/>
        <w:ind w:left="0"/>
        <w:rPr>
          <w:color w:val="000000" w:themeColor="text1"/>
        </w:rPr>
      </w:pPr>
    </w:p>
    <w:p w14:paraId="25C7CF5E" w14:textId="7E94B382" w:rsidR="00F20623" w:rsidRPr="00B1201E" w:rsidRDefault="00F20623" w:rsidP="008B34B5">
      <w:pPr>
        <w:pStyle w:val="ListParagraph"/>
        <w:numPr>
          <w:ilvl w:val="2"/>
          <w:numId w:val="47"/>
        </w:numPr>
        <w:ind w:left="0" w:firstLine="0"/>
        <w:rPr>
          <w:color w:val="000000" w:themeColor="text1"/>
        </w:rPr>
      </w:pPr>
      <w:r w:rsidRPr="00B1201E">
        <w:rPr>
          <w:color w:val="000000" w:themeColor="text1"/>
        </w:rPr>
        <w:t>When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most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of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r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detached,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dd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10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mL</w:t>
      </w:r>
      <w:r w:rsidR="002062E7" w:rsidRPr="002062E7">
        <w:rPr>
          <w:color w:val="000000" w:themeColor="text1"/>
        </w:rPr>
        <w:t xml:space="preserve"> </w:t>
      </w:r>
      <w:r w:rsidR="00450F23">
        <w:rPr>
          <w:color w:val="000000" w:themeColor="text1"/>
        </w:rPr>
        <w:t xml:space="preserve">of </w:t>
      </w:r>
      <w:r w:rsidRPr="00B1201E">
        <w:rPr>
          <w:color w:val="000000" w:themeColor="text1"/>
        </w:rPr>
        <w:t>complet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DMEM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dish</w:t>
      </w:r>
      <w:r w:rsidR="004B1F48">
        <w:rPr>
          <w:color w:val="000000" w:themeColor="text1"/>
        </w:rPr>
        <w:t>,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pipette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volume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up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down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several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times,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transfer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cell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suspension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="00450F23">
        <w:rPr>
          <w:color w:val="000000" w:themeColor="text1"/>
        </w:rPr>
        <w:t xml:space="preserve">a </w:t>
      </w:r>
      <w:r w:rsidRPr="00B1201E">
        <w:rPr>
          <w:color w:val="000000" w:themeColor="text1"/>
        </w:rPr>
        <w:t>steril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disposabl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15</w:t>
      </w:r>
      <w:r w:rsidR="002062E7" w:rsidRPr="002062E7">
        <w:rPr>
          <w:color w:val="000000" w:themeColor="text1"/>
        </w:rPr>
        <w:t xml:space="preserve"> </w:t>
      </w:r>
      <w:r w:rsidR="002062E7">
        <w:rPr>
          <w:color w:val="000000" w:themeColor="text1"/>
        </w:rPr>
        <w:t>mL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centrifug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tube.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Centrifug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for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3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min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160</w:t>
      </w:r>
      <w:r w:rsidR="002062E7" w:rsidRPr="002062E7">
        <w:rPr>
          <w:color w:val="000000" w:themeColor="text1"/>
        </w:rPr>
        <w:t xml:space="preserve"> </w:t>
      </w:r>
      <w:r w:rsidR="002062E7">
        <w:rPr>
          <w:color w:val="000000" w:themeColor="text1"/>
        </w:rPr>
        <w:t>x</w:t>
      </w:r>
      <w:r w:rsidR="002062E7" w:rsidRPr="002062E7">
        <w:rPr>
          <w:color w:val="000000" w:themeColor="text1"/>
        </w:rPr>
        <w:t xml:space="preserve"> </w:t>
      </w:r>
      <w:r w:rsidR="002062E7" w:rsidRPr="002062E7">
        <w:rPr>
          <w:i/>
          <w:iCs/>
          <w:color w:val="000000" w:themeColor="text1"/>
        </w:rPr>
        <w:t>g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RT.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spirat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supernatant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resuspend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cell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pellet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2</w:t>
      </w:r>
      <w:r w:rsidR="002062E7" w:rsidRPr="002062E7">
        <w:rPr>
          <w:color w:val="000000" w:themeColor="text1"/>
        </w:rPr>
        <w:t xml:space="preserve"> </w:t>
      </w:r>
      <w:r w:rsidR="002062E7">
        <w:rPr>
          <w:color w:val="000000" w:themeColor="text1"/>
        </w:rPr>
        <w:t>mL</w:t>
      </w:r>
      <w:r w:rsidR="002062E7" w:rsidRPr="002062E7">
        <w:rPr>
          <w:color w:val="000000" w:themeColor="text1"/>
        </w:rPr>
        <w:t xml:space="preserve"> </w:t>
      </w:r>
      <w:r w:rsidR="00450F23">
        <w:rPr>
          <w:color w:val="000000" w:themeColor="text1"/>
        </w:rPr>
        <w:t xml:space="preserve">of </w:t>
      </w:r>
      <w:r>
        <w:rPr>
          <w:color w:val="000000" w:themeColor="text1"/>
        </w:rPr>
        <w:t>freezing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medium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(10%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dimethyl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sulfoxide</w:t>
      </w:r>
      <w:r w:rsidR="002062E7" w:rsidRPr="002062E7">
        <w:rPr>
          <w:color w:val="000000" w:themeColor="text1"/>
        </w:rPr>
        <w:t xml:space="preserve"> </w:t>
      </w:r>
      <w:r w:rsidR="00450F23">
        <w:rPr>
          <w:color w:val="000000" w:themeColor="text1"/>
        </w:rPr>
        <w:t>[</w:t>
      </w:r>
      <w:r>
        <w:rPr>
          <w:color w:val="000000" w:themeColor="text1"/>
        </w:rPr>
        <w:t>DMSO</w:t>
      </w:r>
      <w:r w:rsidR="00450F23">
        <w:rPr>
          <w:color w:val="000000" w:themeColor="text1"/>
        </w:rPr>
        <w:t>]</w:t>
      </w:r>
      <w:r>
        <w:rPr>
          <w:color w:val="000000" w:themeColor="text1"/>
        </w:rPr>
        <w:t>/</w:t>
      </w:r>
      <w:r w:rsidRPr="005215C2">
        <w:rPr>
          <w:color w:val="000000" w:themeColor="text1"/>
        </w:rPr>
        <w:t>90%</w:t>
      </w:r>
      <w:r w:rsidR="002062E7" w:rsidRPr="002062E7">
        <w:rPr>
          <w:color w:val="000000" w:themeColor="text1"/>
        </w:rPr>
        <w:t xml:space="preserve"> </w:t>
      </w:r>
      <w:r w:rsidRPr="005215C2">
        <w:rPr>
          <w:color w:val="000000" w:themeColor="text1"/>
        </w:rPr>
        <w:t>FBS</w:t>
      </w:r>
      <w:r>
        <w:rPr>
          <w:color w:val="000000" w:themeColor="text1"/>
        </w:rPr>
        <w:t>)</w:t>
      </w:r>
      <w:r w:rsidRPr="00B1201E">
        <w:rPr>
          <w:color w:val="000000" w:themeColor="text1"/>
        </w:rPr>
        <w:t>.</w:t>
      </w:r>
    </w:p>
    <w:p w14:paraId="18F38A31" w14:textId="77777777" w:rsidR="00F20623" w:rsidRPr="00B1201E" w:rsidRDefault="00F20623" w:rsidP="008B34B5">
      <w:pPr>
        <w:pStyle w:val="ListParagraph"/>
        <w:ind w:left="0"/>
        <w:rPr>
          <w:color w:val="000000" w:themeColor="text1"/>
        </w:rPr>
      </w:pPr>
    </w:p>
    <w:p w14:paraId="2ED79B97" w14:textId="4C898ABA" w:rsidR="00902AE9" w:rsidRPr="005215C2" w:rsidRDefault="00F20623" w:rsidP="008B34B5">
      <w:pPr>
        <w:pStyle w:val="ListParagraph"/>
        <w:numPr>
          <w:ilvl w:val="2"/>
          <w:numId w:val="47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Transfer</w:t>
      </w:r>
      <w:r w:rsidR="002062E7" w:rsidRPr="002062E7">
        <w:rPr>
          <w:color w:val="000000" w:themeColor="text1"/>
        </w:rPr>
        <w:t xml:space="preserve"> </w:t>
      </w:r>
      <w:r w:rsidR="00450F23">
        <w:rPr>
          <w:color w:val="000000" w:themeColor="text1"/>
        </w:rPr>
        <w:t>two</w:t>
      </w:r>
      <w:r w:rsidR="002062E7" w:rsidRPr="002062E7">
        <w:rPr>
          <w:color w:val="000000" w:themeColor="text1"/>
        </w:rPr>
        <w:t xml:space="preserve"> </w:t>
      </w:r>
      <w:r w:rsidR="005C1CEC" w:rsidRPr="005215C2">
        <w:rPr>
          <w:color w:val="000000" w:themeColor="text1"/>
        </w:rPr>
        <w:t>1</w:t>
      </w:r>
      <w:r w:rsidR="002062E7" w:rsidRPr="002062E7">
        <w:rPr>
          <w:color w:val="000000" w:themeColor="text1"/>
        </w:rPr>
        <w:t xml:space="preserve"> </w:t>
      </w:r>
      <w:r w:rsidR="006D5901" w:rsidRPr="005215C2">
        <w:rPr>
          <w:color w:val="000000" w:themeColor="text1"/>
        </w:rPr>
        <w:t>mL</w:t>
      </w:r>
      <w:r w:rsidR="002062E7" w:rsidRPr="002062E7">
        <w:rPr>
          <w:color w:val="000000" w:themeColor="text1"/>
        </w:rPr>
        <w:t xml:space="preserve"> </w:t>
      </w:r>
      <w:r w:rsidR="00686C32" w:rsidRPr="005215C2">
        <w:rPr>
          <w:color w:val="000000" w:themeColor="text1"/>
        </w:rPr>
        <w:t>aliquots</w:t>
      </w:r>
      <w:r w:rsidR="002062E7" w:rsidRPr="002062E7">
        <w:rPr>
          <w:color w:val="000000" w:themeColor="text1"/>
        </w:rPr>
        <w:t xml:space="preserve"> </w:t>
      </w:r>
      <w:r w:rsidR="005C1CEC" w:rsidRPr="005215C2">
        <w:rPr>
          <w:color w:val="000000" w:themeColor="text1"/>
        </w:rPr>
        <w:t>per</w:t>
      </w:r>
      <w:r w:rsidR="002062E7" w:rsidRPr="002062E7">
        <w:rPr>
          <w:color w:val="000000" w:themeColor="text1"/>
        </w:rPr>
        <w:t xml:space="preserve"> </w:t>
      </w:r>
      <w:r w:rsidR="005C1CEC" w:rsidRPr="005215C2">
        <w:rPr>
          <w:color w:val="000000" w:themeColor="text1"/>
        </w:rPr>
        <w:t>10</w:t>
      </w:r>
      <w:r w:rsidR="002062E7" w:rsidRPr="002062E7">
        <w:rPr>
          <w:color w:val="000000" w:themeColor="text1"/>
        </w:rPr>
        <w:t xml:space="preserve"> </w:t>
      </w:r>
      <w:r w:rsidR="005C1CEC" w:rsidRPr="005215C2">
        <w:rPr>
          <w:color w:val="000000" w:themeColor="text1"/>
        </w:rPr>
        <w:t>cm</w:t>
      </w:r>
      <w:r w:rsidR="002062E7" w:rsidRPr="002062E7">
        <w:rPr>
          <w:color w:val="000000" w:themeColor="text1"/>
        </w:rPr>
        <w:t xml:space="preserve"> </w:t>
      </w:r>
      <w:r w:rsidR="005C1CEC" w:rsidRPr="005215C2">
        <w:rPr>
          <w:color w:val="000000" w:themeColor="text1"/>
        </w:rPr>
        <w:t>dish</w:t>
      </w:r>
      <w:r w:rsidR="002062E7" w:rsidRPr="002062E7">
        <w:rPr>
          <w:color w:val="000000" w:themeColor="text1"/>
        </w:rPr>
        <w:t xml:space="preserve"> </w:t>
      </w:r>
      <w:r w:rsidR="00686C32" w:rsidRPr="005215C2"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 w:rsidR="00686C32" w:rsidRPr="005215C2">
        <w:rPr>
          <w:color w:val="000000" w:themeColor="text1"/>
        </w:rPr>
        <w:t>cryovials</w:t>
      </w:r>
      <w:r w:rsidR="00450F23">
        <w:rPr>
          <w:color w:val="000000" w:themeColor="text1"/>
        </w:rPr>
        <w:t>. I</w:t>
      </w:r>
      <w:r>
        <w:rPr>
          <w:color w:val="000000" w:themeColor="text1"/>
        </w:rPr>
        <w:t>ncubate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cell-freezing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container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lastRenderedPageBreak/>
        <w:t>filled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with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RT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isopropanol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for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least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24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h</w:t>
      </w:r>
      <w:r w:rsidR="002062E7" w:rsidRPr="002062E7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a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-80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°C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freezer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resulting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a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freezing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rate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of</w:t>
      </w:r>
      <w:r w:rsidR="002062E7" w:rsidRPr="002062E7">
        <w:rPr>
          <w:color w:val="000000" w:themeColor="text1"/>
        </w:rPr>
        <w:t xml:space="preserve"> </w:t>
      </w:r>
      <w:r w:rsidR="001B5A1D" w:rsidRPr="005215C2">
        <w:rPr>
          <w:color w:val="000000" w:themeColor="text1"/>
        </w:rPr>
        <w:t>about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-</w:t>
      </w:r>
      <w:r w:rsidR="001B5A1D" w:rsidRPr="005215C2">
        <w:rPr>
          <w:color w:val="000000" w:themeColor="text1"/>
        </w:rPr>
        <w:t>1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°C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per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min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avoid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formation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of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ice</w:t>
      </w:r>
      <w:r w:rsidR="002062E7" w:rsidRPr="002062E7">
        <w:rPr>
          <w:color w:val="000000" w:themeColor="text1"/>
        </w:rPr>
        <w:t xml:space="preserve"> </w:t>
      </w:r>
      <w:r w:rsidR="002462BD" w:rsidRPr="005215C2">
        <w:rPr>
          <w:color w:val="000000" w:themeColor="text1"/>
        </w:rPr>
        <w:t>crystals</w:t>
      </w:r>
      <w:r w:rsidR="00C255FA" w:rsidRPr="005215C2">
        <w:rPr>
          <w:color w:val="000000" w:themeColor="text1"/>
        </w:rPr>
        <w:t>.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Store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D95EF0" w:rsidRPr="005215C2">
        <w:rPr>
          <w:color w:val="000000" w:themeColor="text1"/>
        </w:rPr>
        <w:t>for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long-term</w:t>
      </w:r>
      <w:r w:rsidR="002062E7" w:rsidRPr="002062E7">
        <w:rPr>
          <w:color w:val="000000" w:themeColor="text1"/>
        </w:rPr>
        <w:t xml:space="preserve"> </w:t>
      </w:r>
      <w:r w:rsidR="00D95EF0" w:rsidRPr="005215C2">
        <w:rPr>
          <w:color w:val="000000" w:themeColor="text1"/>
        </w:rPr>
        <w:t>use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 w:rsidR="00D95EF0" w:rsidRPr="005215C2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D95EF0" w:rsidRPr="005215C2">
        <w:rPr>
          <w:color w:val="000000" w:themeColor="text1"/>
        </w:rPr>
        <w:t>vapor</w:t>
      </w:r>
      <w:r w:rsidR="002062E7" w:rsidRPr="002062E7">
        <w:rPr>
          <w:color w:val="000000" w:themeColor="text1"/>
        </w:rPr>
        <w:t xml:space="preserve"> </w:t>
      </w:r>
      <w:r w:rsidR="00D95EF0" w:rsidRPr="005215C2">
        <w:rPr>
          <w:color w:val="000000" w:themeColor="text1"/>
        </w:rPr>
        <w:t>phase</w:t>
      </w:r>
      <w:r w:rsidR="002062E7" w:rsidRPr="002062E7">
        <w:rPr>
          <w:color w:val="000000" w:themeColor="text1"/>
        </w:rPr>
        <w:t xml:space="preserve"> </w:t>
      </w:r>
      <w:r w:rsidR="00D95EF0" w:rsidRPr="005215C2">
        <w:rPr>
          <w:color w:val="000000" w:themeColor="text1"/>
        </w:rPr>
        <w:t>of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liquid</w:t>
      </w:r>
      <w:r w:rsidR="002062E7" w:rsidRPr="002062E7">
        <w:rPr>
          <w:color w:val="000000" w:themeColor="text1"/>
        </w:rPr>
        <w:t xml:space="preserve"> </w:t>
      </w:r>
      <w:r w:rsidR="00071F8B" w:rsidRPr="005215C2">
        <w:rPr>
          <w:color w:val="000000" w:themeColor="text1"/>
        </w:rPr>
        <w:t>nitrogen.</w:t>
      </w:r>
    </w:p>
    <w:p w14:paraId="2078C8A6" w14:textId="77777777" w:rsidR="00DD15A0" w:rsidRDefault="00DD15A0" w:rsidP="008B34B5">
      <w:pPr>
        <w:pStyle w:val="ListParagraph"/>
        <w:ind w:left="0"/>
        <w:rPr>
          <w:color w:val="000000" w:themeColor="text1"/>
        </w:rPr>
      </w:pPr>
    </w:p>
    <w:p w14:paraId="54B64525" w14:textId="0CADFDD1" w:rsidR="00902AE9" w:rsidRPr="002114EE" w:rsidRDefault="00CE5E1C" w:rsidP="008B34B5">
      <w:pPr>
        <w:rPr>
          <w:color w:val="000000" w:themeColor="text1"/>
        </w:rPr>
      </w:pPr>
      <w:r>
        <w:rPr>
          <w:color w:val="000000" w:themeColor="text1"/>
        </w:rPr>
        <w:t>NOTE:</w:t>
      </w:r>
      <w:r w:rsidR="002062E7" w:rsidRPr="002062E7">
        <w:rPr>
          <w:color w:val="000000" w:themeColor="text1"/>
        </w:rPr>
        <w:t xml:space="preserve"> </w:t>
      </w:r>
      <w:r w:rsidR="00071F8B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071F8B">
        <w:rPr>
          <w:color w:val="000000" w:themeColor="text1"/>
        </w:rPr>
        <w:t>vendor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recommends</w:t>
      </w:r>
      <w:r w:rsidR="002062E7" w:rsidRPr="002062E7">
        <w:rPr>
          <w:color w:val="000000" w:themeColor="text1"/>
        </w:rPr>
        <w:t xml:space="preserve"> </w:t>
      </w:r>
      <w:r w:rsidR="00902AE9" w:rsidRPr="00902AE9">
        <w:rPr>
          <w:color w:val="000000" w:themeColor="text1"/>
        </w:rPr>
        <w:t>using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C2C12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up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passage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number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15.</w:t>
      </w:r>
      <w:r w:rsidR="002062E7" w:rsidRPr="002062E7">
        <w:rPr>
          <w:color w:val="000000" w:themeColor="text1"/>
        </w:rPr>
        <w:t xml:space="preserve"> </w:t>
      </w:r>
      <w:r w:rsidR="00450F23">
        <w:rPr>
          <w:color w:val="000000" w:themeColor="text1"/>
        </w:rPr>
        <w:t>Authors’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experiences</w:t>
      </w:r>
      <w:r w:rsidR="002062E7" w:rsidRPr="002062E7">
        <w:rPr>
          <w:color w:val="000000" w:themeColor="text1"/>
        </w:rPr>
        <w:t xml:space="preserve"> </w:t>
      </w:r>
      <w:r w:rsidR="00902AE9">
        <w:rPr>
          <w:color w:val="000000" w:themeColor="text1"/>
        </w:rPr>
        <w:t>also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showed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that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lower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passage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number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902AE9" w:rsidRPr="002114EE">
        <w:rPr>
          <w:color w:val="000000" w:themeColor="text1"/>
        </w:rPr>
        <w:t>showed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more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consistent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rapid</w:t>
      </w:r>
      <w:r w:rsidR="002062E7" w:rsidRPr="002062E7">
        <w:rPr>
          <w:color w:val="000000" w:themeColor="text1"/>
        </w:rPr>
        <w:t xml:space="preserve"> </w:t>
      </w:r>
      <w:r w:rsidR="00902AE9">
        <w:rPr>
          <w:color w:val="000000" w:themeColor="text1"/>
        </w:rPr>
        <w:t>differentiation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into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myotubes</w:t>
      </w:r>
      <w:r w:rsidR="00902AE9" w:rsidRPr="002114EE">
        <w:rPr>
          <w:color w:val="000000" w:themeColor="text1"/>
        </w:rPr>
        <w:t>.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It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is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essential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maintain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C2C12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at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low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cell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density</w:t>
      </w:r>
      <w:r w:rsidR="002062E7" w:rsidRPr="002062E7">
        <w:rPr>
          <w:color w:val="000000" w:themeColor="text1"/>
        </w:rPr>
        <w:t xml:space="preserve"> </w:t>
      </w:r>
      <w:r w:rsidR="002462BD">
        <w:rPr>
          <w:color w:val="000000" w:themeColor="text1"/>
        </w:rPr>
        <w:t>(&lt;50%</w:t>
      </w:r>
      <w:r w:rsidR="002062E7" w:rsidRPr="002062E7">
        <w:rPr>
          <w:color w:val="000000" w:themeColor="text1"/>
        </w:rPr>
        <w:t xml:space="preserve"> </w:t>
      </w:r>
      <w:r w:rsidR="004B1F48">
        <w:rPr>
          <w:color w:val="000000" w:themeColor="text1"/>
        </w:rPr>
        <w:t>confluence</w:t>
      </w:r>
      <w:r w:rsidR="002462BD">
        <w:rPr>
          <w:color w:val="000000" w:themeColor="text1"/>
        </w:rPr>
        <w:t>)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to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avoid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premature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onset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of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differentiation.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Differentiating</w:t>
      </w:r>
      <w:r w:rsidR="002062E7" w:rsidRPr="002062E7">
        <w:rPr>
          <w:color w:val="000000" w:themeColor="text1"/>
        </w:rPr>
        <w:t xml:space="preserve"> </w:t>
      </w:r>
      <w:r w:rsidR="00071F8B">
        <w:rPr>
          <w:color w:val="000000" w:themeColor="text1"/>
        </w:rPr>
        <w:t>or</w:t>
      </w:r>
      <w:r w:rsidR="002062E7" w:rsidRPr="002062E7">
        <w:rPr>
          <w:color w:val="000000" w:themeColor="text1"/>
        </w:rPr>
        <w:t xml:space="preserve"> </w:t>
      </w:r>
      <w:r w:rsidR="00071F8B">
        <w:rPr>
          <w:color w:val="000000" w:themeColor="text1"/>
        </w:rPr>
        <w:t>differentiated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C2C12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cells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cannot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be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reverted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into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the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original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myoblast</w:t>
      </w:r>
      <w:r w:rsidR="002062E7" w:rsidRPr="002062E7">
        <w:rPr>
          <w:color w:val="000000" w:themeColor="text1"/>
        </w:rPr>
        <w:t xml:space="preserve"> </w:t>
      </w:r>
      <w:r w:rsidR="00362F13">
        <w:rPr>
          <w:color w:val="000000" w:themeColor="text1"/>
        </w:rPr>
        <w:t>state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="00450F23">
        <w:rPr>
          <w:color w:val="000000" w:themeColor="text1"/>
        </w:rPr>
        <w:t>must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be</w:t>
      </w:r>
      <w:r w:rsidR="002062E7" w:rsidRPr="002062E7">
        <w:rPr>
          <w:color w:val="000000" w:themeColor="text1"/>
        </w:rPr>
        <w:t xml:space="preserve"> </w:t>
      </w:r>
      <w:r w:rsidR="0009070F">
        <w:rPr>
          <w:color w:val="000000" w:themeColor="text1"/>
        </w:rPr>
        <w:t>discarded</w:t>
      </w:r>
      <w:r w:rsidR="00362F13">
        <w:rPr>
          <w:color w:val="000000" w:themeColor="text1"/>
        </w:rPr>
        <w:t>.</w:t>
      </w:r>
      <w:r w:rsidR="002062E7" w:rsidRPr="002062E7">
        <w:rPr>
          <w:color w:val="000000" w:themeColor="text1"/>
        </w:rPr>
        <w:t xml:space="preserve"> </w:t>
      </w:r>
    </w:p>
    <w:p w14:paraId="6F878929" w14:textId="77777777" w:rsidR="00C255FA" w:rsidRDefault="00C255FA" w:rsidP="008B34B5"/>
    <w:p w14:paraId="3DA5D93D" w14:textId="60D9E57F" w:rsidR="00C255FA" w:rsidRPr="005140B4" w:rsidRDefault="00362F13" w:rsidP="008B34B5">
      <w:pPr>
        <w:pStyle w:val="ListParagraph"/>
        <w:numPr>
          <w:ilvl w:val="1"/>
          <w:numId w:val="47"/>
        </w:numPr>
        <w:ind w:left="0" w:firstLine="0"/>
        <w:rPr>
          <w:highlight w:val="yellow"/>
        </w:rPr>
      </w:pPr>
      <w:r w:rsidRPr="005140B4">
        <w:rPr>
          <w:highlight w:val="yellow"/>
        </w:rPr>
        <w:t>Preparing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ransfection</w:t>
      </w:r>
      <w:r w:rsidR="002062E7" w:rsidRPr="002062E7">
        <w:rPr>
          <w:highlight w:val="yellow"/>
        </w:rPr>
        <w:t xml:space="preserve"> </w:t>
      </w:r>
    </w:p>
    <w:p w14:paraId="1E8BD001" w14:textId="77777777" w:rsidR="00DD15A0" w:rsidRPr="002114EE" w:rsidRDefault="00DD15A0" w:rsidP="008B34B5">
      <w:pPr>
        <w:pStyle w:val="ListParagraph"/>
        <w:ind w:left="0"/>
      </w:pPr>
    </w:p>
    <w:p w14:paraId="5DF4EBA6" w14:textId="3B1059A5" w:rsidR="009A5011" w:rsidRPr="009A5011" w:rsidRDefault="00071F8B" w:rsidP="008B34B5">
      <w:pPr>
        <w:pStyle w:val="ListParagraph"/>
        <w:numPr>
          <w:ilvl w:val="2"/>
          <w:numId w:val="47"/>
        </w:numPr>
        <w:ind w:left="0" w:firstLine="0"/>
      </w:pPr>
      <w:r>
        <w:rPr>
          <w:highlight w:val="yellow"/>
        </w:rPr>
        <w:t>Cultur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undifferentiated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m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dish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until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they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reach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50</w:t>
      </w:r>
      <w:r w:rsidR="009A5011">
        <w:rPr>
          <w:highlight w:val="yellow"/>
        </w:rPr>
        <w:t>−</w:t>
      </w:r>
      <w:r>
        <w:rPr>
          <w:highlight w:val="yellow"/>
        </w:rPr>
        <w:t>60%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onfluence.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Aspirat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medium</w:t>
      </w:r>
      <w:r w:rsidR="009A5011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r</w:t>
      </w:r>
      <w:r w:rsidR="00F43116" w:rsidRPr="005140B4">
        <w:rPr>
          <w:highlight w:val="yellow"/>
        </w:rPr>
        <w:t>inse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="006D5901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 xml:space="preserve">of </w:t>
      </w:r>
      <w:r w:rsidR="00F43116" w:rsidRPr="005140B4">
        <w:rPr>
          <w:highlight w:val="yellow"/>
        </w:rPr>
        <w:t>PBS</w:t>
      </w:r>
      <w:r w:rsidR="009A5011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add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1</w:t>
      </w:r>
      <w:r w:rsidR="002062E7" w:rsidRPr="002062E7">
        <w:rPr>
          <w:highlight w:val="yellow"/>
        </w:rPr>
        <w:t xml:space="preserve"> </w:t>
      </w:r>
      <w:r w:rsidR="006D5901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 xml:space="preserve">of </w:t>
      </w:r>
      <w:r w:rsidR="00F43116" w:rsidRPr="005140B4">
        <w:rPr>
          <w:highlight w:val="yellow"/>
        </w:rPr>
        <w:t>0.25%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trypsin-EDTA</w:t>
      </w:r>
      <w:r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5C6672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5C6672">
        <w:rPr>
          <w:highlight w:val="yellow"/>
        </w:rPr>
        <w:t>2</w:t>
      </w:r>
      <w:r w:rsidR="002062E7" w:rsidRPr="002062E7">
        <w:rPr>
          <w:highlight w:val="yellow"/>
        </w:rPr>
        <w:t xml:space="preserve"> </w:t>
      </w:r>
      <w:r w:rsidR="005C6672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5C6672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5C6672">
        <w:rPr>
          <w:highlight w:val="yellow"/>
        </w:rPr>
        <w:t>RT</w:t>
      </w:r>
      <w:r w:rsidR="009A5011">
        <w:rPr>
          <w:highlight w:val="yellow"/>
        </w:rPr>
        <w:t>, m</w:t>
      </w:r>
      <w:r w:rsidR="00F43116" w:rsidRPr="005140B4">
        <w:rPr>
          <w:highlight w:val="yellow"/>
        </w:rPr>
        <w:t>onitor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detachment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under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F43116" w:rsidRPr="005140B4">
        <w:rPr>
          <w:highlight w:val="yellow"/>
        </w:rPr>
        <w:t>microscope</w:t>
      </w:r>
      <w:r w:rsidR="009A5011" w:rsidRPr="00414979">
        <w:t>,</w:t>
      </w:r>
      <w:r w:rsidR="002062E7" w:rsidRPr="00414979">
        <w:t xml:space="preserve"> </w:t>
      </w:r>
      <w:r w:rsidRPr="002B6A40">
        <w:t>and</w:t>
      </w:r>
      <w:r w:rsidR="002062E7" w:rsidRPr="002B6A40">
        <w:t xml:space="preserve"> </w:t>
      </w:r>
      <w:r w:rsidRPr="002B6A40">
        <w:t>extend</w:t>
      </w:r>
      <w:r w:rsidR="002062E7" w:rsidRPr="002B6A40">
        <w:t xml:space="preserve"> </w:t>
      </w:r>
      <w:r w:rsidRPr="002B6A40">
        <w:t>the</w:t>
      </w:r>
      <w:r w:rsidR="002062E7" w:rsidRPr="002B6A40">
        <w:t xml:space="preserve"> </w:t>
      </w:r>
      <w:r w:rsidRPr="002B6A40">
        <w:t>incubation</w:t>
      </w:r>
      <w:r w:rsidR="002062E7" w:rsidRPr="002B6A40">
        <w:t xml:space="preserve"> </w:t>
      </w:r>
      <w:r w:rsidRPr="002B6A40">
        <w:t>time</w:t>
      </w:r>
      <w:r w:rsidR="002062E7" w:rsidRPr="002B6A40">
        <w:t xml:space="preserve"> </w:t>
      </w:r>
      <w:r w:rsidRPr="002B6A40">
        <w:t>if</w:t>
      </w:r>
      <w:r w:rsidR="002062E7" w:rsidRPr="002B6A40">
        <w:t xml:space="preserve"> </w:t>
      </w:r>
      <w:r w:rsidR="009A5011" w:rsidRPr="002B6A40">
        <w:t>necessary,</w:t>
      </w:r>
      <w:r w:rsidR="002062E7" w:rsidRPr="002B6A40">
        <w:t xml:space="preserve"> </w:t>
      </w:r>
      <w:r w:rsidRPr="002B6A40">
        <w:t>until</w:t>
      </w:r>
      <w:r w:rsidR="002062E7" w:rsidRPr="002B6A40">
        <w:t xml:space="preserve"> </w:t>
      </w:r>
      <w:r w:rsidRPr="002B6A40">
        <w:t>most</w:t>
      </w:r>
      <w:r w:rsidR="002062E7" w:rsidRPr="002B6A40">
        <w:t xml:space="preserve"> </w:t>
      </w:r>
      <w:r w:rsidRPr="002B6A40">
        <w:t>of</w:t>
      </w:r>
      <w:r w:rsidR="002062E7" w:rsidRPr="002B6A40">
        <w:t xml:space="preserve"> </w:t>
      </w:r>
      <w:r w:rsidRPr="002B6A40">
        <w:t>the</w:t>
      </w:r>
      <w:r w:rsidR="002062E7" w:rsidRPr="002B6A40">
        <w:t xml:space="preserve"> </w:t>
      </w:r>
      <w:r w:rsidRPr="002B6A40">
        <w:t>cells</w:t>
      </w:r>
      <w:r w:rsidR="002062E7" w:rsidRPr="002B6A40">
        <w:t xml:space="preserve"> </w:t>
      </w:r>
      <w:r w:rsidRPr="002B6A40">
        <w:t>are</w:t>
      </w:r>
      <w:r w:rsidR="002062E7" w:rsidRPr="002B6A40">
        <w:t xml:space="preserve"> </w:t>
      </w:r>
      <w:r w:rsidRPr="002B6A40">
        <w:t>detached</w:t>
      </w:r>
      <w:r>
        <w:rPr>
          <w:highlight w:val="yellow"/>
        </w:rPr>
        <w:t>.</w:t>
      </w:r>
    </w:p>
    <w:p w14:paraId="5BBFA107" w14:textId="77777777" w:rsidR="009A5011" w:rsidRDefault="009A5011" w:rsidP="008B34B5">
      <w:pPr>
        <w:pStyle w:val="ListParagraph"/>
        <w:ind w:left="0"/>
        <w:rPr>
          <w:highlight w:val="yellow"/>
        </w:rPr>
      </w:pPr>
    </w:p>
    <w:p w14:paraId="74B77DD8" w14:textId="2FF684D3" w:rsidR="00F43116" w:rsidRDefault="009A5011" w:rsidP="008B34B5">
      <w:pPr>
        <w:pStyle w:val="ListParagraph"/>
        <w:ind w:left="0"/>
      </w:pPr>
      <w:r w:rsidRPr="002B6A40">
        <w:t xml:space="preserve">NOTE: </w:t>
      </w:r>
      <w:r w:rsidR="00071F8B" w:rsidRPr="002B6A40">
        <w:t>Carefully</w:t>
      </w:r>
      <w:r w:rsidR="002062E7" w:rsidRPr="002B6A40">
        <w:t xml:space="preserve"> </w:t>
      </w:r>
      <w:r w:rsidR="00071F8B" w:rsidRPr="002B6A40">
        <w:t>tapping</w:t>
      </w:r>
      <w:r w:rsidR="002062E7" w:rsidRPr="002B6A40">
        <w:t xml:space="preserve"> </w:t>
      </w:r>
      <w:r w:rsidR="00071F8B" w:rsidRPr="002B6A40">
        <w:t>the</w:t>
      </w:r>
      <w:r w:rsidR="002062E7" w:rsidRPr="002B6A40">
        <w:t xml:space="preserve"> </w:t>
      </w:r>
      <w:r w:rsidR="00071F8B" w:rsidRPr="002B6A40">
        <w:t>dish</w:t>
      </w:r>
      <w:r w:rsidR="002062E7" w:rsidRPr="002B6A40">
        <w:t xml:space="preserve"> </w:t>
      </w:r>
      <w:r w:rsidR="00071F8B" w:rsidRPr="002B6A40">
        <w:t>can</w:t>
      </w:r>
      <w:r w:rsidR="002062E7" w:rsidRPr="002B6A40">
        <w:t xml:space="preserve"> </w:t>
      </w:r>
      <w:r w:rsidR="00071F8B" w:rsidRPr="002B6A40">
        <w:t>help</w:t>
      </w:r>
      <w:r w:rsidR="002062E7" w:rsidRPr="002B6A40">
        <w:t xml:space="preserve"> </w:t>
      </w:r>
      <w:r w:rsidR="00071F8B" w:rsidRPr="002B6A40">
        <w:t>to</w:t>
      </w:r>
      <w:r w:rsidR="002062E7" w:rsidRPr="002B6A40">
        <w:t xml:space="preserve"> </w:t>
      </w:r>
      <w:r w:rsidR="00071F8B" w:rsidRPr="002B6A40">
        <w:t>dislodge</w:t>
      </w:r>
      <w:r w:rsidR="002062E7" w:rsidRPr="002B6A40">
        <w:t xml:space="preserve"> </w:t>
      </w:r>
      <w:r w:rsidR="00071F8B" w:rsidRPr="002B6A40">
        <w:t>the</w:t>
      </w:r>
      <w:r w:rsidR="002062E7" w:rsidRPr="002B6A40">
        <w:t xml:space="preserve"> </w:t>
      </w:r>
      <w:r w:rsidR="00071F8B" w:rsidRPr="002B6A40">
        <w:t>cells.</w:t>
      </w:r>
      <w:r w:rsidR="002062E7" w:rsidRPr="002062E7">
        <w:t xml:space="preserve"> </w:t>
      </w:r>
    </w:p>
    <w:p w14:paraId="3E63AC3F" w14:textId="77777777" w:rsidR="00362F13" w:rsidRDefault="00362F13" w:rsidP="008B34B5">
      <w:pPr>
        <w:pStyle w:val="ListParagraph"/>
        <w:ind w:left="0"/>
      </w:pPr>
    </w:p>
    <w:p w14:paraId="4DB34EDA" w14:textId="645F5E00" w:rsidR="00362F13" w:rsidRPr="004F4749" w:rsidRDefault="00362F13" w:rsidP="008B34B5">
      <w:pPr>
        <w:pStyle w:val="ListParagraph"/>
        <w:numPr>
          <w:ilvl w:val="2"/>
          <w:numId w:val="47"/>
        </w:numPr>
        <w:ind w:left="0" w:firstLine="0"/>
        <w:rPr>
          <w:highlight w:val="yellow"/>
        </w:rPr>
      </w:pPr>
      <w:r w:rsidRPr="005140B4">
        <w:rPr>
          <w:highlight w:val="yellow"/>
        </w:rPr>
        <w:t>Whe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os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r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etached,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dd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="006D5901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 xml:space="preserve">of </w:t>
      </w:r>
      <w:r w:rsidRPr="005140B4">
        <w:rPr>
          <w:highlight w:val="yellow"/>
        </w:rPr>
        <w:t>complet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ish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ransfe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suspensio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 xml:space="preserve">a </w:t>
      </w:r>
      <w:r w:rsidR="00C255FA" w:rsidRPr="005140B4">
        <w:rPr>
          <w:highlight w:val="yellow"/>
        </w:rPr>
        <w:t>sterile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disposable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15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centrifug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tube</w:t>
      </w:r>
      <w:r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ntrifuge</w:t>
      </w:r>
      <w:r w:rsidR="002062E7" w:rsidRPr="002062E7">
        <w:rPr>
          <w:highlight w:val="yellow"/>
        </w:rPr>
        <w:t xml:space="preserve"> </w:t>
      </w:r>
      <w:r w:rsidRPr="008365A6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09070F" w:rsidRPr="008365A6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8365A6">
        <w:rPr>
          <w:highlight w:val="yellow"/>
        </w:rPr>
        <w:t>3</w:t>
      </w:r>
      <w:r w:rsidR="002062E7" w:rsidRPr="002062E7">
        <w:rPr>
          <w:highlight w:val="yellow"/>
        </w:rPr>
        <w:t xml:space="preserve"> </w:t>
      </w:r>
      <w:r w:rsidRPr="008365A6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Pr="008365A6">
        <w:rPr>
          <w:color w:val="000000" w:themeColor="text1"/>
          <w:highlight w:val="yellow"/>
        </w:rPr>
        <w:t>at</w:t>
      </w:r>
      <w:r w:rsidR="002062E7" w:rsidRPr="002062E7">
        <w:rPr>
          <w:color w:val="000000" w:themeColor="text1"/>
          <w:highlight w:val="yellow"/>
        </w:rPr>
        <w:t xml:space="preserve"> </w:t>
      </w:r>
      <w:r w:rsidR="00B460A1" w:rsidRPr="008365A6">
        <w:rPr>
          <w:color w:val="000000" w:themeColor="text1"/>
          <w:highlight w:val="yellow"/>
        </w:rPr>
        <w:t>16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>
        <w:rPr>
          <w:color w:val="000000" w:themeColor="text1"/>
          <w:highlight w:val="yellow"/>
        </w:rPr>
        <w:t>x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 w:rsidRPr="002062E7">
        <w:rPr>
          <w:i/>
          <w:iCs/>
          <w:color w:val="000000" w:themeColor="text1"/>
          <w:highlight w:val="yellow"/>
        </w:rPr>
        <w:t>g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8365A6">
        <w:rPr>
          <w:color w:val="000000" w:themeColor="text1"/>
          <w:highlight w:val="yellow"/>
        </w:rPr>
        <w:t>at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8365A6">
        <w:rPr>
          <w:highlight w:val="yellow"/>
        </w:rPr>
        <w:t>RT.</w:t>
      </w:r>
      <w:r w:rsidR="002062E7" w:rsidRPr="002062E7">
        <w:rPr>
          <w:highlight w:val="yellow"/>
        </w:rPr>
        <w:t xml:space="preserve"> </w:t>
      </w:r>
      <w:r w:rsidR="00071F8B" w:rsidRPr="004F4749">
        <w:rPr>
          <w:highlight w:val="yellow"/>
        </w:rPr>
        <w:t>Aspirate</w:t>
      </w:r>
      <w:r w:rsidR="002062E7" w:rsidRPr="002062E7">
        <w:rPr>
          <w:highlight w:val="yellow"/>
        </w:rPr>
        <w:t xml:space="preserve"> </w:t>
      </w:r>
      <w:r w:rsidRPr="004F4749">
        <w:rPr>
          <w:highlight w:val="yellow"/>
        </w:rPr>
        <w:t>supernatant</w:t>
      </w:r>
      <w:r w:rsidR="002062E7" w:rsidRPr="002062E7">
        <w:rPr>
          <w:highlight w:val="yellow"/>
        </w:rPr>
        <w:t xml:space="preserve"> </w:t>
      </w:r>
      <w:r w:rsidRPr="004F4749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Pr="004F4749">
        <w:rPr>
          <w:highlight w:val="yellow"/>
        </w:rPr>
        <w:t>resuspend</w:t>
      </w:r>
      <w:r w:rsidR="002062E7" w:rsidRPr="002062E7">
        <w:rPr>
          <w:highlight w:val="yellow"/>
        </w:rPr>
        <w:t xml:space="preserve"> </w:t>
      </w:r>
      <w:r w:rsidR="003463F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4F4749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Pr="004F4749">
        <w:rPr>
          <w:highlight w:val="yellow"/>
        </w:rPr>
        <w:t>pellet</w:t>
      </w:r>
      <w:r w:rsidR="002062E7" w:rsidRPr="002062E7">
        <w:rPr>
          <w:highlight w:val="yellow"/>
        </w:rPr>
        <w:t xml:space="preserve"> </w:t>
      </w:r>
      <w:r w:rsidRPr="004F4749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7E40A4" w:rsidRPr="004F4749">
        <w:rPr>
          <w:highlight w:val="yellow"/>
        </w:rPr>
        <w:t>4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 xml:space="preserve">of </w:t>
      </w:r>
      <w:r w:rsidRPr="004F4749">
        <w:rPr>
          <w:highlight w:val="yellow"/>
        </w:rPr>
        <w:t>complete</w:t>
      </w:r>
      <w:r w:rsidR="002062E7" w:rsidRPr="002062E7">
        <w:rPr>
          <w:highlight w:val="yellow"/>
        </w:rPr>
        <w:t xml:space="preserve"> </w:t>
      </w:r>
      <w:r w:rsidRPr="004F4749">
        <w:rPr>
          <w:highlight w:val="yellow"/>
        </w:rPr>
        <w:t>DMEM.</w:t>
      </w:r>
    </w:p>
    <w:p w14:paraId="72E4D26A" w14:textId="77777777" w:rsidR="00DD15A0" w:rsidRPr="005140B4" w:rsidRDefault="00DD15A0" w:rsidP="008B34B5">
      <w:pPr>
        <w:rPr>
          <w:highlight w:val="yellow"/>
        </w:rPr>
      </w:pPr>
    </w:p>
    <w:p w14:paraId="4F6928D0" w14:textId="0D4A5EFE" w:rsidR="00362F13" w:rsidRPr="005140B4" w:rsidRDefault="00304130" w:rsidP="008B34B5">
      <w:pPr>
        <w:pStyle w:val="ListParagraph"/>
        <w:numPr>
          <w:ilvl w:val="2"/>
          <w:numId w:val="47"/>
        </w:numPr>
        <w:ind w:left="0" w:firstLine="0"/>
        <w:rPr>
          <w:highlight w:val="yellow"/>
        </w:rPr>
      </w:pPr>
      <w:r>
        <w:rPr>
          <w:highlight w:val="yellow"/>
        </w:rPr>
        <w:t>Combine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10</w:t>
      </w:r>
      <w:r w:rsidR="009A5011">
        <w:rPr>
          <w:highlight w:val="yellow"/>
        </w:rPr>
        <w:t xml:space="preserve"> µ</w:t>
      </w:r>
      <w:r w:rsidR="00362F13" w:rsidRPr="005140B4">
        <w:rPr>
          <w:highlight w:val="yellow"/>
        </w:rPr>
        <w:t>L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suspension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>µ</w:t>
      </w:r>
      <w:r w:rsidR="00362F13" w:rsidRPr="005140B4">
        <w:rPr>
          <w:highlight w:val="yellow"/>
        </w:rPr>
        <w:t>L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trypan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blue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1.5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reaction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tube</w:t>
      </w:r>
      <w:r w:rsidR="00563C5B" w:rsidRPr="005140B4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mix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pipetting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up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down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carefully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flicking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reaction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tube,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563C5B" w:rsidRPr="005140B4">
        <w:rPr>
          <w:highlight w:val="yellow"/>
        </w:rPr>
        <w:t>transfer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563C5B" w:rsidRPr="005140B4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563C5B" w:rsidRPr="005140B4">
        <w:rPr>
          <w:highlight w:val="yellow"/>
        </w:rPr>
        <w:t>counting</w:t>
      </w:r>
      <w:r w:rsidR="002062E7" w:rsidRPr="002062E7">
        <w:rPr>
          <w:highlight w:val="yellow"/>
        </w:rPr>
        <w:t xml:space="preserve"> </w:t>
      </w:r>
      <w:r w:rsidR="00563C5B" w:rsidRPr="005140B4">
        <w:rPr>
          <w:highlight w:val="yellow"/>
        </w:rPr>
        <w:t>sli</w:t>
      </w:r>
      <w:r w:rsidR="004B1F48">
        <w:rPr>
          <w:highlight w:val="yellow"/>
        </w:rPr>
        <w:t>d</w:t>
      </w:r>
      <w:r w:rsidR="00563C5B" w:rsidRPr="005140B4">
        <w:rPr>
          <w:highlight w:val="yellow"/>
        </w:rPr>
        <w:t>e</w:t>
      </w:r>
      <w:r w:rsidR="004B1F48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D</w:t>
      </w:r>
      <w:r w:rsidR="00563C5B" w:rsidRPr="005140B4">
        <w:rPr>
          <w:highlight w:val="yellow"/>
        </w:rPr>
        <w:t>etermine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563C5B" w:rsidRPr="005140B4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563C5B" w:rsidRPr="005140B4">
        <w:rPr>
          <w:highlight w:val="yellow"/>
        </w:rPr>
        <w:t>number</w:t>
      </w:r>
      <w:r w:rsidR="004B1F48">
        <w:rPr>
          <w:highlight w:val="yellow"/>
        </w:rPr>
        <w:t>/mL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using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an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automated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362F13" w:rsidRPr="005140B4">
        <w:rPr>
          <w:highlight w:val="yellow"/>
        </w:rPr>
        <w:t>counter.</w:t>
      </w:r>
      <w:r w:rsidR="002062E7" w:rsidRPr="002062E7">
        <w:rPr>
          <w:highlight w:val="yellow"/>
        </w:rPr>
        <w:t xml:space="preserve"> </w:t>
      </w:r>
    </w:p>
    <w:p w14:paraId="104F9A98" w14:textId="77777777" w:rsidR="00DD15A0" w:rsidRPr="005140B4" w:rsidRDefault="00DD15A0" w:rsidP="008B34B5">
      <w:pPr>
        <w:rPr>
          <w:highlight w:val="yellow"/>
        </w:rPr>
      </w:pPr>
    </w:p>
    <w:p w14:paraId="728F9A4C" w14:textId="1B9B29AA" w:rsidR="00563C5B" w:rsidRDefault="00071F8B" w:rsidP="008B34B5">
      <w:pPr>
        <w:pStyle w:val="ListParagraph"/>
        <w:numPr>
          <w:ilvl w:val="2"/>
          <w:numId w:val="47"/>
        </w:numPr>
        <w:ind w:left="0" w:firstLine="0"/>
      </w:pPr>
      <w:r>
        <w:rPr>
          <w:color w:val="000000" w:themeColor="text1"/>
          <w:highlight w:val="yellow"/>
        </w:rPr>
        <w:t>Dilute</w:t>
      </w:r>
      <w:r w:rsidR="002062E7" w:rsidRPr="002062E7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C2C12</w:t>
      </w:r>
      <w:r w:rsidR="002062E7" w:rsidRPr="002062E7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cells</w:t>
      </w:r>
      <w:r w:rsidR="002062E7" w:rsidRPr="002062E7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to</w:t>
      </w:r>
      <w:r w:rsidR="002062E7" w:rsidRPr="002062E7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50,000</w:t>
      </w:r>
      <w:r w:rsidR="002062E7" w:rsidRPr="002062E7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cells/mL</w:t>
      </w:r>
      <w:r w:rsidR="002062E7" w:rsidRPr="002062E7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and</w:t>
      </w:r>
      <w:r w:rsidR="002062E7" w:rsidRPr="002062E7">
        <w:rPr>
          <w:color w:val="000000" w:themeColor="text1"/>
          <w:highlight w:val="yellow"/>
        </w:rPr>
        <w:t xml:space="preserve"> </w:t>
      </w:r>
      <w:r>
        <w:rPr>
          <w:color w:val="000000" w:themeColor="text1"/>
          <w:highlight w:val="yellow"/>
        </w:rPr>
        <w:t>seed</w:t>
      </w:r>
      <w:r w:rsidR="002062E7" w:rsidRPr="002062E7">
        <w:rPr>
          <w:color w:val="000000" w:themeColor="text1"/>
          <w:highlight w:val="yellow"/>
        </w:rPr>
        <w:t xml:space="preserve"> </w:t>
      </w:r>
      <w:r w:rsidR="00F75611" w:rsidRPr="005140B4">
        <w:rPr>
          <w:color w:val="000000" w:themeColor="text1"/>
          <w:highlight w:val="yellow"/>
        </w:rPr>
        <w:t>100,000</w:t>
      </w:r>
      <w:r w:rsidR="002062E7" w:rsidRPr="002062E7">
        <w:rPr>
          <w:highlight w:val="yellow"/>
        </w:rPr>
        <w:t xml:space="preserve"> </w:t>
      </w:r>
      <w:r w:rsidR="00563C5B" w:rsidRPr="005140B4">
        <w:rPr>
          <w:highlight w:val="yellow"/>
        </w:rPr>
        <w:t>cell</w:t>
      </w:r>
      <w:r w:rsidR="00F75611" w:rsidRPr="005140B4">
        <w:rPr>
          <w:highlight w:val="yellow"/>
        </w:rPr>
        <w:t>s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(2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mL)</w:t>
      </w:r>
      <w:r w:rsidR="002062E7" w:rsidRPr="002062E7">
        <w:rPr>
          <w:highlight w:val="yellow"/>
        </w:rPr>
        <w:t xml:space="preserve"> </w:t>
      </w:r>
      <w:r w:rsidR="00337475">
        <w:rPr>
          <w:highlight w:val="yellow"/>
        </w:rPr>
        <w:t>per</w:t>
      </w:r>
      <w:r w:rsidR="002062E7" w:rsidRPr="002062E7">
        <w:rPr>
          <w:highlight w:val="yellow"/>
        </w:rPr>
        <w:t xml:space="preserve"> </w:t>
      </w:r>
      <w:r w:rsidR="00F75611" w:rsidRPr="005140B4">
        <w:rPr>
          <w:highlight w:val="yellow"/>
        </w:rPr>
        <w:t>well</w:t>
      </w:r>
      <w:r w:rsidR="002062E7" w:rsidRPr="002062E7">
        <w:rPr>
          <w:highlight w:val="yellow"/>
        </w:rPr>
        <w:t xml:space="preserve"> </w:t>
      </w:r>
      <w:r w:rsidR="00F75611" w:rsidRPr="005140B4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F75611" w:rsidRPr="005140B4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09070F" w:rsidRPr="005140B4">
        <w:rPr>
          <w:color w:val="000000" w:themeColor="text1"/>
          <w:highlight w:val="yellow"/>
        </w:rPr>
        <w:t>6</w:t>
      </w:r>
      <w:r w:rsidR="009A5011">
        <w:rPr>
          <w:color w:val="000000" w:themeColor="text1"/>
          <w:highlight w:val="yellow"/>
        </w:rPr>
        <w:t xml:space="preserve"> </w:t>
      </w:r>
      <w:r w:rsidR="0009070F" w:rsidRPr="005140B4">
        <w:rPr>
          <w:color w:val="000000" w:themeColor="text1"/>
          <w:highlight w:val="yellow"/>
        </w:rPr>
        <w:t>well</w:t>
      </w:r>
      <w:r w:rsidR="002062E7" w:rsidRPr="002062E7">
        <w:rPr>
          <w:color w:val="000000" w:themeColor="text1"/>
          <w:highlight w:val="yellow"/>
        </w:rPr>
        <w:t xml:space="preserve"> </w:t>
      </w:r>
      <w:r w:rsidR="0009070F" w:rsidRPr="005140B4">
        <w:rPr>
          <w:color w:val="000000" w:themeColor="text1"/>
          <w:highlight w:val="yellow"/>
        </w:rPr>
        <w:t>plate</w:t>
      </w:r>
      <w:r w:rsidR="002062E7" w:rsidRPr="002062E7">
        <w:rPr>
          <w:color w:val="000000" w:themeColor="text1"/>
          <w:highlight w:val="yellow"/>
        </w:rPr>
        <w:t xml:space="preserve"> </w:t>
      </w:r>
      <w:r w:rsidR="0009070F" w:rsidRPr="005140B4">
        <w:rPr>
          <w:color w:val="000000" w:themeColor="text1"/>
          <w:highlight w:val="yellow"/>
        </w:rPr>
        <w:t>t</w:t>
      </w:r>
      <w:r w:rsidR="00563C5B" w:rsidRPr="005140B4">
        <w:rPr>
          <w:color w:val="000000" w:themeColor="text1"/>
          <w:highlight w:val="yellow"/>
        </w:rPr>
        <w:t>o</w:t>
      </w:r>
      <w:r w:rsidR="002062E7" w:rsidRPr="002062E7">
        <w:rPr>
          <w:color w:val="000000" w:themeColor="text1"/>
          <w:highlight w:val="yellow"/>
        </w:rPr>
        <w:t xml:space="preserve"> </w:t>
      </w:r>
      <w:r w:rsidR="00563C5B" w:rsidRPr="005140B4">
        <w:rPr>
          <w:color w:val="000000" w:themeColor="text1"/>
          <w:highlight w:val="yellow"/>
        </w:rPr>
        <w:t>achieve</w:t>
      </w:r>
      <w:r w:rsidR="002062E7" w:rsidRPr="002062E7">
        <w:rPr>
          <w:color w:val="000000" w:themeColor="text1"/>
          <w:highlight w:val="yellow"/>
        </w:rPr>
        <w:t xml:space="preserve"> </w:t>
      </w:r>
      <w:r w:rsidR="00563C5B" w:rsidRPr="005140B4">
        <w:rPr>
          <w:color w:val="000000" w:themeColor="text1"/>
          <w:highlight w:val="yellow"/>
        </w:rPr>
        <w:t>about</w:t>
      </w:r>
      <w:r w:rsidR="002062E7" w:rsidRPr="002062E7">
        <w:rPr>
          <w:color w:val="000000" w:themeColor="text1"/>
          <w:highlight w:val="yellow"/>
        </w:rPr>
        <w:t xml:space="preserve"> </w:t>
      </w:r>
      <w:r w:rsidR="00563C5B" w:rsidRPr="005140B4">
        <w:rPr>
          <w:color w:val="000000" w:themeColor="text1"/>
          <w:highlight w:val="yellow"/>
        </w:rPr>
        <w:t>40</w:t>
      </w:r>
      <w:r w:rsidR="009A5011">
        <w:rPr>
          <w:color w:val="000000" w:themeColor="text1"/>
          <w:highlight w:val="yellow"/>
        </w:rPr>
        <w:t>−</w:t>
      </w:r>
      <w:r w:rsidR="00563C5B" w:rsidRPr="005140B4">
        <w:rPr>
          <w:color w:val="000000" w:themeColor="text1"/>
          <w:highlight w:val="yellow"/>
        </w:rPr>
        <w:t>50%</w:t>
      </w:r>
      <w:r w:rsidR="002062E7" w:rsidRPr="002062E7">
        <w:rPr>
          <w:color w:val="000000" w:themeColor="text1"/>
          <w:highlight w:val="yellow"/>
        </w:rPr>
        <w:t xml:space="preserve"> </w:t>
      </w:r>
      <w:r w:rsidR="00563C5B" w:rsidRPr="005140B4">
        <w:rPr>
          <w:color w:val="000000" w:themeColor="text1"/>
          <w:highlight w:val="yellow"/>
        </w:rPr>
        <w:t>confluence</w:t>
      </w:r>
      <w:r w:rsidR="002062E7" w:rsidRPr="002062E7">
        <w:rPr>
          <w:color w:val="000000" w:themeColor="text1"/>
          <w:highlight w:val="yellow"/>
        </w:rPr>
        <w:t xml:space="preserve"> </w:t>
      </w:r>
      <w:r w:rsidR="00563C5B" w:rsidRPr="005140B4">
        <w:rPr>
          <w:color w:val="000000" w:themeColor="text1"/>
          <w:highlight w:val="yellow"/>
        </w:rPr>
        <w:t>after</w:t>
      </w:r>
      <w:r w:rsidR="002062E7" w:rsidRPr="002062E7">
        <w:rPr>
          <w:color w:val="000000" w:themeColor="text1"/>
          <w:highlight w:val="yellow"/>
        </w:rPr>
        <w:t xml:space="preserve"> </w:t>
      </w:r>
      <w:r w:rsidR="00AD6008" w:rsidRPr="005140B4">
        <w:rPr>
          <w:color w:val="000000" w:themeColor="text1"/>
          <w:highlight w:val="yellow"/>
        </w:rPr>
        <w:t>overnight</w:t>
      </w:r>
      <w:r w:rsidR="002062E7" w:rsidRPr="002062E7">
        <w:rPr>
          <w:color w:val="000000" w:themeColor="text1"/>
          <w:highlight w:val="yellow"/>
        </w:rPr>
        <w:t xml:space="preserve"> </w:t>
      </w:r>
      <w:r w:rsidR="00563C5B" w:rsidRPr="005140B4">
        <w:rPr>
          <w:color w:val="000000" w:themeColor="text1"/>
          <w:highlight w:val="yellow"/>
        </w:rPr>
        <w:t>incubation</w:t>
      </w:r>
      <w:r w:rsidR="00DD15A0" w:rsidRPr="005140B4">
        <w:rPr>
          <w:color w:val="000000" w:themeColor="text1"/>
          <w:highlight w:val="yellow"/>
        </w:rPr>
        <w:t>.</w:t>
      </w:r>
      <w:r w:rsidR="002062E7" w:rsidRPr="002062E7">
        <w:rPr>
          <w:color w:val="000000" w:themeColor="text1"/>
          <w:highlight w:val="yellow"/>
        </w:rPr>
        <w:t xml:space="preserve"> </w:t>
      </w:r>
      <w:r w:rsidR="00563C5B" w:rsidRPr="00B1201E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humidified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incubator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37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°C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5%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CO</w:t>
      </w:r>
      <w:r w:rsidR="00563C5B" w:rsidRPr="00B1201E">
        <w:rPr>
          <w:highlight w:val="yellow"/>
          <w:vertAlign w:val="subscript"/>
        </w:rPr>
        <w:t>2</w:t>
      </w:r>
      <w:r w:rsidR="002062E7" w:rsidRPr="002062E7">
        <w:rPr>
          <w:highlight w:val="yellow"/>
        </w:rPr>
        <w:t xml:space="preserve"> </w:t>
      </w:r>
      <w:r w:rsidR="00563C5B" w:rsidRPr="00B1201E">
        <w:rPr>
          <w:highlight w:val="yellow"/>
        </w:rPr>
        <w:t>atmosphere.</w:t>
      </w:r>
    </w:p>
    <w:p w14:paraId="0A1F41BC" w14:textId="77777777" w:rsidR="00C255FA" w:rsidRDefault="00C255FA" w:rsidP="008B34B5"/>
    <w:p w14:paraId="6C2980F7" w14:textId="1142093B" w:rsidR="00563C5B" w:rsidRPr="009A5011" w:rsidRDefault="00563C5B" w:rsidP="008B34B5">
      <w:pPr>
        <w:pStyle w:val="ListParagraph"/>
        <w:numPr>
          <w:ilvl w:val="1"/>
          <w:numId w:val="47"/>
        </w:numPr>
        <w:ind w:left="0" w:firstLine="0"/>
        <w:rPr>
          <w:highlight w:val="yellow"/>
        </w:rPr>
      </w:pPr>
      <w:r w:rsidRPr="009A5011">
        <w:rPr>
          <w:highlight w:val="yellow"/>
        </w:rPr>
        <w:t>Transfection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of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C2C12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cells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with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the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shRNA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plasmid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using</w:t>
      </w:r>
      <w:r w:rsidR="002062E7" w:rsidRPr="009A5011">
        <w:rPr>
          <w:highlight w:val="yellow"/>
        </w:rPr>
        <w:t xml:space="preserve"> </w:t>
      </w:r>
      <w:proofErr w:type="spellStart"/>
      <w:r w:rsidRPr="009A5011">
        <w:rPr>
          <w:highlight w:val="yellow"/>
        </w:rPr>
        <w:t>polyethylenimine</w:t>
      </w:r>
      <w:proofErr w:type="spellEnd"/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(PEI)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and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puromycin</w:t>
      </w:r>
      <w:r w:rsidR="002062E7" w:rsidRPr="009A5011">
        <w:rPr>
          <w:highlight w:val="yellow"/>
        </w:rPr>
        <w:t xml:space="preserve"> </w:t>
      </w:r>
      <w:r w:rsidRPr="009A5011">
        <w:rPr>
          <w:highlight w:val="yellow"/>
        </w:rPr>
        <w:t>selection</w:t>
      </w:r>
    </w:p>
    <w:p w14:paraId="0F45825D" w14:textId="77777777" w:rsidR="00DD15A0" w:rsidRDefault="00DD15A0" w:rsidP="008B34B5">
      <w:pPr>
        <w:pStyle w:val="ListParagraph"/>
        <w:ind w:left="0"/>
      </w:pPr>
    </w:p>
    <w:p w14:paraId="78A6DC5C" w14:textId="0C354357" w:rsidR="00563C5B" w:rsidRDefault="00563C5B" w:rsidP="008B34B5">
      <w:pPr>
        <w:pStyle w:val="ListParagraph"/>
        <w:numPr>
          <w:ilvl w:val="2"/>
          <w:numId w:val="47"/>
        </w:numPr>
        <w:ind w:left="0" w:firstLine="0"/>
      </w:pPr>
      <w:r>
        <w:t>Preparation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 w:rsidR="00337475">
        <w:t>PEI</w:t>
      </w:r>
      <w:r w:rsidR="002062E7" w:rsidRPr="002062E7">
        <w:t xml:space="preserve"> </w:t>
      </w:r>
      <w:r w:rsidR="00337475">
        <w:t>stock</w:t>
      </w:r>
      <w:r w:rsidR="002062E7" w:rsidRPr="002062E7">
        <w:t xml:space="preserve"> </w:t>
      </w:r>
      <w:r>
        <w:t>solution</w:t>
      </w:r>
    </w:p>
    <w:p w14:paraId="3460A691" w14:textId="77777777" w:rsidR="00DD15A0" w:rsidRDefault="00DD15A0" w:rsidP="008B34B5">
      <w:pPr>
        <w:pStyle w:val="ListParagraph"/>
        <w:ind w:left="0"/>
      </w:pPr>
    </w:p>
    <w:p w14:paraId="6277A2E6" w14:textId="6C4B461D" w:rsidR="00FF3F51" w:rsidRDefault="00FF3F51" w:rsidP="008B34B5">
      <w:pPr>
        <w:pStyle w:val="ListParagraph"/>
        <w:numPr>
          <w:ilvl w:val="3"/>
          <w:numId w:val="47"/>
        </w:numPr>
        <w:ind w:left="0" w:firstLine="0"/>
      </w:pPr>
      <w:r>
        <w:t>Dissolve</w:t>
      </w:r>
      <w:r w:rsidR="002062E7" w:rsidRPr="002062E7">
        <w:t xml:space="preserve"> </w:t>
      </w:r>
      <w:r>
        <w:t>16</w:t>
      </w:r>
      <w:r w:rsidR="002062E7" w:rsidRPr="002062E7">
        <w:t xml:space="preserve"> </w:t>
      </w:r>
      <w:r>
        <w:t>mg</w:t>
      </w:r>
      <w:r w:rsidR="002062E7" w:rsidRPr="002062E7">
        <w:t xml:space="preserve"> </w:t>
      </w:r>
      <w:r w:rsidR="009A5011">
        <w:t xml:space="preserve">of </w:t>
      </w:r>
      <w:r w:rsidR="007774C7" w:rsidRPr="00872D59">
        <w:t>PEI</w:t>
      </w:r>
      <w:r w:rsidR="002062E7" w:rsidRPr="002062E7">
        <w:t xml:space="preserve"> </w:t>
      </w:r>
      <w:r w:rsidR="007774C7" w:rsidRPr="00872D59">
        <w:t>in</w:t>
      </w:r>
      <w:r w:rsidR="002062E7" w:rsidRPr="002062E7">
        <w:t xml:space="preserve"> </w:t>
      </w:r>
      <w:r>
        <w:t>50</w:t>
      </w:r>
      <w:r w:rsidR="002062E7" w:rsidRPr="002062E7">
        <w:t xml:space="preserve"> </w:t>
      </w:r>
      <w:r w:rsidR="006D5901">
        <w:t>mL</w:t>
      </w:r>
      <w:r w:rsidR="002062E7" w:rsidRPr="002062E7">
        <w:t xml:space="preserve"> </w:t>
      </w:r>
      <w:r w:rsidR="009A5011">
        <w:t xml:space="preserve">of </w:t>
      </w:r>
      <w:r w:rsidR="007774C7" w:rsidRPr="00872D59">
        <w:t>sterile</w:t>
      </w:r>
      <w:r w:rsidR="002062E7" w:rsidRPr="002062E7">
        <w:t xml:space="preserve"> </w:t>
      </w:r>
      <w:r w:rsidR="007774C7" w:rsidRPr="00872D59">
        <w:t>distilled</w:t>
      </w:r>
      <w:r w:rsidR="002062E7" w:rsidRPr="002062E7">
        <w:t xml:space="preserve"> </w:t>
      </w:r>
      <w:r w:rsidR="007774C7" w:rsidRPr="00872D59">
        <w:t>water</w:t>
      </w:r>
      <w:r w:rsidR="002062E7" w:rsidRPr="002062E7">
        <w:t xml:space="preserve"> </w:t>
      </w:r>
      <w:r w:rsidR="00F75611">
        <w:t>(concentration</w:t>
      </w:r>
      <w:r w:rsidR="002062E7" w:rsidRPr="002062E7">
        <w:t xml:space="preserve"> </w:t>
      </w:r>
      <w:r w:rsidR="00F75611">
        <w:t>of</w:t>
      </w:r>
      <w:r w:rsidR="002062E7" w:rsidRPr="002062E7">
        <w:t xml:space="preserve"> </w:t>
      </w:r>
      <w:r w:rsidR="00F75611">
        <w:t>stock</w:t>
      </w:r>
      <w:r w:rsidR="002062E7" w:rsidRPr="002062E7">
        <w:t xml:space="preserve"> </w:t>
      </w:r>
      <w:r w:rsidR="00F75611">
        <w:t>solution:</w:t>
      </w:r>
      <w:r w:rsidR="002062E7" w:rsidRPr="002062E7">
        <w:t xml:space="preserve"> </w:t>
      </w:r>
      <w:r w:rsidR="00F75611">
        <w:t>0.32</w:t>
      </w:r>
      <w:r w:rsidR="002062E7" w:rsidRPr="002062E7">
        <w:t xml:space="preserve"> </w:t>
      </w:r>
      <w:r w:rsidR="00F75611">
        <w:t>mg/</w:t>
      </w:r>
      <w:r w:rsidR="006D5901">
        <w:t>mL</w:t>
      </w:r>
      <w:r w:rsidR="00F75611">
        <w:t>)</w:t>
      </w:r>
      <w:r w:rsidR="002062E7" w:rsidRPr="002062E7">
        <w:t xml:space="preserve"> </w:t>
      </w:r>
      <w:r w:rsidR="00686C32">
        <w:t>in</w:t>
      </w:r>
      <w:r w:rsidR="002062E7" w:rsidRPr="002062E7">
        <w:t xml:space="preserve"> </w:t>
      </w:r>
      <w:r w:rsidR="00686C32">
        <w:t>a</w:t>
      </w:r>
      <w:r w:rsidR="002062E7" w:rsidRPr="002062E7">
        <w:t xml:space="preserve"> </w:t>
      </w:r>
      <w:r w:rsidR="00686C32">
        <w:t>50</w:t>
      </w:r>
      <w:r w:rsidR="002062E7" w:rsidRPr="002062E7">
        <w:t xml:space="preserve"> </w:t>
      </w:r>
      <w:r w:rsidR="002062E7">
        <w:t>mL</w:t>
      </w:r>
      <w:r w:rsidR="002062E7" w:rsidRPr="002062E7">
        <w:t xml:space="preserve"> </w:t>
      </w:r>
      <w:r w:rsidR="00D95EF0">
        <w:t>glass</w:t>
      </w:r>
      <w:r w:rsidR="002062E7" w:rsidRPr="002062E7">
        <w:t xml:space="preserve"> </w:t>
      </w:r>
      <w:r w:rsidR="00D95EF0">
        <w:t>media</w:t>
      </w:r>
      <w:r w:rsidR="002062E7" w:rsidRPr="002062E7">
        <w:t xml:space="preserve"> </w:t>
      </w:r>
      <w:r w:rsidR="00D95EF0">
        <w:t>bottle</w:t>
      </w:r>
      <w:r w:rsidR="002062E7" w:rsidRPr="002062E7">
        <w:t xml:space="preserve"> </w:t>
      </w:r>
      <w:r w:rsidR="00D95EF0">
        <w:t>with</w:t>
      </w:r>
      <w:r w:rsidR="002062E7" w:rsidRPr="002062E7">
        <w:t xml:space="preserve"> </w:t>
      </w:r>
      <w:r w:rsidR="00D95EF0">
        <w:t>a</w:t>
      </w:r>
      <w:r w:rsidR="002062E7" w:rsidRPr="002062E7">
        <w:t xml:space="preserve"> </w:t>
      </w:r>
      <w:r w:rsidR="00D95EF0">
        <w:t>screw</w:t>
      </w:r>
      <w:r w:rsidR="002062E7" w:rsidRPr="002062E7">
        <w:t xml:space="preserve"> </w:t>
      </w:r>
      <w:r w:rsidR="00D95EF0">
        <w:t>cap</w:t>
      </w:r>
      <w:r w:rsidR="007774C7" w:rsidRPr="00872D59">
        <w:t>.</w:t>
      </w:r>
      <w:r w:rsidR="002062E7" w:rsidRPr="002062E7">
        <w:t xml:space="preserve"> </w:t>
      </w:r>
      <w:r>
        <w:t>Incubat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solution</w:t>
      </w:r>
      <w:r w:rsidR="002062E7" w:rsidRPr="002062E7">
        <w:t xml:space="preserve"> </w:t>
      </w:r>
      <w:r>
        <w:t>at</w:t>
      </w:r>
      <w:r w:rsidR="002062E7" w:rsidRPr="002062E7">
        <w:t xml:space="preserve"> </w:t>
      </w:r>
      <w:r>
        <w:t>65</w:t>
      </w:r>
      <w:r w:rsidR="002062E7" w:rsidRPr="002062E7">
        <w:t xml:space="preserve"> </w:t>
      </w:r>
      <w:r>
        <w:t>°C</w:t>
      </w:r>
      <w:r w:rsidR="002062E7" w:rsidRPr="002062E7">
        <w:t xml:space="preserve"> </w:t>
      </w:r>
      <w:r>
        <w:t>for</w:t>
      </w:r>
      <w:r w:rsidR="002062E7" w:rsidRPr="002062E7">
        <w:t xml:space="preserve"> </w:t>
      </w:r>
      <w:r>
        <w:t>1</w:t>
      </w:r>
      <w:r w:rsidR="002062E7" w:rsidRPr="002062E7">
        <w:t xml:space="preserve"> </w:t>
      </w:r>
      <w:r w:rsidR="0009070F">
        <w:t>h</w:t>
      </w:r>
      <w:r w:rsidR="002062E7" w:rsidRPr="002062E7">
        <w:t xml:space="preserve"> </w:t>
      </w:r>
      <w:r w:rsidR="0009070F">
        <w:t>and</w:t>
      </w:r>
      <w:r w:rsidR="002062E7" w:rsidRPr="002062E7">
        <w:t xml:space="preserve"> </w:t>
      </w:r>
      <w:r w:rsidR="0009070F">
        <w:t>vortex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solution</w:t>
      </w:r>
      <w:r w:rsidR="002062E7" w:rsidRPr="002062E7">
        <w:t xml:space="preserve"> </w:t>
      </w:r>
      <w:r>
        <w:t>vigorously</w:t>
      </w:r>
      <w:r w:rsidR="002062E7" w:rsidRPr="002062E7">
        <w:t xml:space="preserve"> </w:t>
      </w:r>
      <w:r>
        <w:t>several</w:t>
      </w:r>
      <w:r w:rsidR="002062E7" w:rsidRPr="002062E7">
        <w:t xml:space="preserve"> </w:t>
      </w:r>
      <w:r>
        <w:t>times</w:t>
      </w:r>
      <w:r w:rsidR="002062E7" w:rsidRPr="002062E7">
        <w:t xml:space="preserve"> </w:t>
      </w:r>
      <w:r w:rsidR="004B1F48">
        <w:t>during</w:t>
      </w:r>
      <w:r w:rsidR="002062E7" w:rsidRPr="002062E7">
        <w:t xml:space="preserve"> </w:t>
      </w:r>
      <w:r w:rsidR="004B1F48">
        <w:t>the</w:t>
      </w:r>
      <w:r w:rsidR="002062E7" w:rsidRPr="002062E7">
        <w:t xml:space="preserve"> </w:t>
      </w:r>
      <w:r w:rsidR="004B1F48">
        <w:t>incubation</w:t>
      </w:r>
      <w:r w:rsidR="002062E7" w:rsidRPr="002062E7">
        <w:t xml:space="preserve"> </w:t>
      </w:r>
      <w:r w:rsidR="004B1F48">
        <w:t>period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>
        <w:t>completely</w:t>
      </w:r>
      <w:r w:rsidR="002062E7" w:rsidRPr="002062E7">
        <w:t xml:space="preserve"> </w:t>
      </w:r>
      <w:r>
        <w:t>dissolv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PEI.</w:t>
      </w:r>
    </w:p>
    <w:p w14:paraId="22B13D4E" w14:textId="77777777" w:rsidR="00DD15A0" w:rsidRDefault="00DD15A0" w:rsidP="008B34B5"/>
    <w:p w14:paraId="04899475" w14:textId="66A99BAC" w:rsidR="00FF3F51" w:rsidRDefault="00FF3F51" w:rsidP="008B34B5">
      <w:pPr>
        <w:pStyle w:val="ListParagraph"/>
        <w:numPr>
          <w:ilvl w:val="3"/>
          <w:numId w:val="47"/>
        </w:numPr>
        <w:ind w:left="0" w:firstLine="0"/>
      </w:pPr>
      <w:r>
        <w:t>Adjust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>
        <w:t>pH</w:t>
      </w:r>
      <w:r w:rsidR="002062E7" w:rsidRPr="002062E7">
        <w:t xml:space="preserve"> </w:t>
      </w:r>
      <w:r>
        <w:t>8</w:t>
      </w:r>
      <w:r w:rsidR="002062E7" w:rsidRPr="002062E7">
        <w:t xml:space="preserve"> </w:t>
      </w:r>
      <w:r>
        <w:t>by</w:t>
      </w:r>
      <w:r w:rsidR="002062E7" w:rsidRPr="002062E7">
        <w:t xml:space="preserve"> </w:t>
      </w:r>
      <w:r>
        <w:t>adding</w:t>
      </w:r>
      <w:r w:rsidR="002062E7" w:rsidRPr="002062E7">
        <w:t xml:space="preserve"> </w:t>
      </w:r>
      <w:r>
        <w:t>15</w:t>
      </w:r>
      <w:r w:rsidR="002062E7" w:rsidRPr="002062E7">
        <w:t xml:space="preserve"> </w:t>
      </w:r>
      <w:r w:rsidRPr="00872D59">
        <w:t>µ</w:t>
      </w:r>
      <w:r>
        <w:t>L</w:t>
      </w:r>
      <w:r w:rsidR="002062E7" w:rsidRPr="002062E7">
        <w:t xml:space="preserve"> </w:t>
      </w:r>
      <w:r w:rsidR="004647CD">
        <w:t>of</w:t>
      </w:r>
      <w:r w:rsidR="002062E7" w:rsidRPr="002062E7">
        <w:t xml:space="preserve"> </w:t>
      </w:r>
      <w:r w:rsidR="004647CD">
        <w:t>1N</w:t>
      </w:r>
      <w:r w:rsidR="002062E7" w:rsidRPr="002062E7">
        <w:t xml:space="preserve"> </w:t>
      </w:r>
      <w:r w:rsidR="004647CD">
        <w:t>HCl</w:t>
      </w:r>
      <w:r w:rsidR="002062E7" w:rsidRPr="002062E7">
        <w:t xml:space="preserve"> </w:t>
      </w:r>
      <w:r>
        <w:t>per</w:t>
      </w:r>
      <w:r w:rsidR="002062E7" w:rsidRPr="002062E7">
        <w:t xml:space="preserve"> </w:t>
      </w:r>
      <w:r>
        <w:t>50</w:t>
      </w:r>
      <w:r w:rsidR="002062E7" w:rsidRPr="002062E7">
        <w:t xml:space="preserve"> </w:t>
      </w:r>
      <w:proofErr w:type="spellStart"/>
      <w:r w:rsidR="006D5901">
        <w:t>mL</w:t>
      </w:r>
      <w:r>
        <w:t>.</w:t>
      </w:r>
      <w:proofErr w:type="spellEnd"/>
      <w:r w:rsidR="002062E7" w:rsidRPr="002062E7">
        <w:t xml:space="preserve"> </w:t>
      </w:r>
    </w:p>
    <w:p w14:paraId="2D110C0B" w14:textId="77777777" w:rsidR="0009070F" w:rsidRDefault="0009070F" w:rsidP="008B34B5">
      <w:pPr>
        <w:pStyle w:val="ListParagraph"/>
        <w:ind w:left="0"/>
      </w:pPr>
    </w:p>
    <w:p w14:paraId="0207DD0A" w14:textId="4FFC4CFF" w:rsidR="0009070F" w:rsidRDefault="0009070F" w:rsidP="008B34B5">
      <w:r>
        <w:t>CAUTION:</w:t>
      </w:r>
      <w:r w:rsidR="002062E7" w:rsidRPr="002062E7">
        <w:t xml:space="preserve"> </w:t>
      </w:r>
      <w:r>
        <w:t>HCl</w:t>
      </w:r>
      <w:r w:rsidR="002062E7" w:rsidRPr="002062E7">
        <w:t xml:space="preserve"> </w:t>
      </w:r>
      <w:r>
        <w:t>is</w:t>
      </w:r>
      <w:r w:rsidR="002062E7" w:rsidRPr="002062E7">
        <w:t xml:space="preserve"> </w:t>
      </w:r>
      <w:r>
        <w:t>corrosive</w:t>
      </w:r>
      <w:r w:rsidR="00071F8B">
        <w:t>.</w:t>
      </w:r>
      <w:r w:rsidR="002062E7" w:rsidRPr="002062E7">
        <w:t xml:space="preserve"> </w:t>
      </w:r>
      <w:r w:rsidR="009A5011">
        <w:t>C</w:t>
      </w:r>
      <w:r w:rsidR="00071F8B">
        <w:t>oncentrated</w:t>
      </w:r>
      <w:r w:rsidR="002062E7" w:rsidRPr="002062E7">
        <w:t xml:space="preserve"> </w:t>
      </w:r>
      <w:r w:rsidR="00071F8B">
        <w:t>HCl</w:t>
      </w:r>
      <w:r w:rsidR="002062E7" w:rsidRPr="002062E7">
        <w:t xml:space="preserve"> </w:t>
      </w:r>
      <w:r>
        <w:t>should</w:t>
      </w:r>
      <w:r w:rsidR="002062E7" w:rsidRPr="002062E7">
        <w:t xml:space="preserve"> </w:t>
      </w:r>
      <w:r>
        <w:t>be</w:t>
      </w:r>
      <w:r w:rsidR="002062E7" w:rsidRPr="002062E7">
        <w:t xml:space="preserve"> </w:t>
      </w:r>
      <w:r>
        <w:t>handled</w:t>
      </w:r>
      <w:r w:rsidR="002062E7" w:rsidRPr="002062E7">
        <w:t xml:space="preserve"> </w:t>
      </w:r>
      <w:r>
        <w:t>under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fume</w:t>
      </w:r>
      <w:r w:rsidR="002062E7" w:rsidRPr="002062E7">
        <w:t xml:space="preserve"> </w:t>
      </w:r>
      <w:r>
        <w:t>hood.</w:t>
      </w:r>
      <w:r w:rsidR="009A5011">
        <w:t xml:space="preserve"> </w:t>
      </w:r>
      <w:r>
        <w:lastRenderedPageBreak/>
        <w:t>Investigators</w:t>
      </w:r>
      <w:r w:rsidR="002062E7" w:rsidRPr="002062E7">
        <w:t xml:space="preserve"> </w:t>
      </w:r>
      <w:r w:rsidR="00E051E0">
        <w:t>should</w:t>
      </w:r>
      <w:r w:rsidR="002062E7" w:rsidRPr="002062E7">
        <w:t xml:space="preserve"> </w:t>
      </w:r>
      <w:r>
        <w:t>wear</w:t>
      </w:r>
      <w:r w:rsidR="002062E7" w:rsidRPr="002062E7">
        <w:t xml:space="preserve"> </w:t>
      </w:r>
      <w:r>
        <w:t>appropriate</w:t>
      </w:r>
      <w:r w:rsidR="002062E7" w:rsidRPr="002062E7">
        <w:t xml:space="preserve"> </w:t>
      </w:r>
      <w:r>
        <w:t>personal</w:t>
      </w:r>
      <w:r w:rsidR="002062E7" w:rsidRPr="002062E7">
        <w:t xml:space="preserve"> </w:t>
      </w:r>
      <w:r>
        <w:t>protective</w:t>
      </w:r>
      <w:r w:rsidR="002062E7" w:rsidRPr="002062E7">
        <w:t xml:space="preserve"> </w:t>
      </w:r>
      <w:r>
        <w:t>equipment.</w:t>
      </w:r>
    </w:p>
    <w:p w14:paraId="02B77059" w14:textId="77777777" w:rsidR="00DD15A0" w:rsidRDefault="00DD15A0" w:rsidP="008B34B5"/>
    <w:p w14:paraId="5571A29A" w14:textId="2CFC02F7" w:rsidR="00FF3F51" w:rsidRDefault="00FF3F51" w:rsidP="008B34B5">
      <w:pPr>
        <w:pStyle w:val="ListParagraph"/>
        <w:numPr>
          <w:ilvl w:val="3"/>
          <w:numId w:val="47"/>
        </w:numPr>
        <w:ind w:left="0" w:firstLine="0"/>
      </w:pPr>
      <w:r>
        <w:t>Freez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 w:rsidR="0009070F">
        <w:t>PEI</w:t>
      </w:r>
      <w:r w:rsidR="002062E7" w:rsidRPr="002062E7">
        <w:t xml:space="preserve"> </w:t>
      </w:r>
      <w:r>
        <w:t>solution</w:t>
      </w:r>
      <w:r w:rsidR="002062E7" w:rsidRPr="002062E7">
        <w:t xml:space="preserve"> </w:t>
      </w:r>
      <w:r w:rsidRPr="00872D59">
        <w:t>at</w:t>
      </w:r>
      <w:r w:rsidR="002062E7" w:rsidRPr="002062E7">
        <w:t xml:space="preserve"> </w:t>
      </w:r>
      <w:r w:rsidRPr="00872D59">
        <w:t>-80</w:t>
      </w:r>
      <w:r w:rsidR="002062E7" w:rsidRPr="002062E7">
        <w:t xml:space="preserve"> </w:t>
      </w:r>
      <w:r w:rsidRPr="00FF3F51">
        <w:t>°C</w:t>
      </w:r>
      <w:r w:rsidR="002062E7" w:rsidRPr="002062E7">
        <w:t xml:space="preserve"> </w:t>
      </w:r>
      <w:r w:rsidR="004647CD">
        <w:t>for</w:t>
      </w:r>
      <w:r w:rsidR="002062E7" w:rsidRPr="002062E7">
        <w:t xml:space="preserve"> </w:t>
      </w:r>
      <w:r w:rsidR="004647CD">
        <w:t>1</w:t>
      </w:r>
      <w:r w:rsidR="002062E7" w:rsidRPr="002062E7">
        <w:t xml:space="preserve"> </w:t>
      </w:r>
      <w:r w:rsidR="004647CD">
        <w:t>h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loosely</w:t>
      </w:r>
      <w:r w:rsidR="002062E7" w:rsidRPr="002062E7">
        <w:t xml:space="preserve"> </w:t>
      </w:r>
      <w:r>
        <w:t>attached</w:t>
      </w:r>
      <w:r w:rsidR="002062E7" w:rsidRPr="002062E7">
        <w:t xml:space="preserve"> </w:t>
      </w:r>
      <w:r>
        <w:t>lid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rapidly</w:t>
      </w:r>
      <w:r w:rsidR="002062E7" w:rsidRPr="002062E7">
        <w:t xml:space="preserve"> </w:t>
      </w:r>
      <w:r w:rsidR="00F75611">
        <w:t>thaw</w:t>
      </w:r>
      <w:r w:rsidR="002062E7" w:rsidRPr="002062E7">
        <w:t xml:space="preserve"> </w:t>
      </w:r>
      <w:r w:rsidR="0009070F">
        <w:t>at</w:t>
      </w:r>
      <w:r w:rsidR="002062E7" w:rsidRPr="002062E7">
        <w:t xml:space="preserve"> </w:t>
      </w:r>
      <w:r>
        <w:t>37</w:t>
      </w:r>
      <w:r w:rsidR="002062E7" w:rsidRPr="002062E7">
        <w:t xml:space="preserve"> </w:t>
      </w:r>
      <w:r w:rsidRPr="00FF3F51">
        <w:t>°C</w:t>
      </w:r>
      <w:r w:rsidR="002062E7" w:rsidRPr="002062E7">
        <w:t xml:space="preserve"> </w:t>
      </w:r>
      <w:r w:rsidR="0009070F">
        <w:t>in</w:t>
      </w:r>
      <w:r w:rsidR="002062E7" w:rsidRPr="002062E7">
        <w:t xml:space="preserve"> </w:t>
      </w:r>
      <w:r w:rsidR="0009070F">
        <w:t>a</w:t>
      </w:r>
      <w:r w:rsidR="002062E7" w:rsidRPr="002062E7">
        <w:t xml:space="preserve"> </w:t>
      </w:r>
      <w:r>
        <w:t>water</w:t>
      </w:r>
      <w:r w:rsidR="002062E7" w:rsidRPr="002062E7">
        <w:t xml:space="preserve"> </w:t>
      </w:r>
      <w:r>
        <w:t>bath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>
        <w:t>further</w:t>
      </w:r>
      <w:r w:rsidR="002062E7" w:rsidRPr="002062E7">
        <w:t xml:space="preserve"> </w:t>
      </w:r>
      <w:r>
        <w:t>enhance</w:t>
      </w:r>
      <w:r w:rsidR="002062E7" w:rsidRPr="002062E7">
        <w:t xml:space="preserve"> </w:t>
      </w:r>
      <w:r>
        <w:t>solubility.</w:t>
      </w:r>
      <w:r w:rsidR="002062E7" w:rsidRPr="002062E7">
        <w:t xml:space="preserve"> </w:t>
      </w:r>
      <w:r w:rsidR="0009070F">
        <w:t>Repeat</w:t>
      </w:r>
      <w:r w:rsidR="002062E7" w:rsidRPr="002062E7">
        <w:t xml:space="preserve"> </w:t>
      </w:r>
      <w:r w:rsidR="0009070F">
        <w:t>the</w:t>
      </w:r>
      <w:r w:rsidR="002062E7" w:rsidRPr="002062E7">
        <w:t xml:space="preserve"> </w:t>
      </w:r>
      <w:r w:rsidR="0009070F">
        <w:t>freeze-thaw</w:t>
      </w:r>
      <w:r w:rsidR="002062E7" w:rsidRPr="002062E7">
        <w:t xml:space="preserve"> </w:t>
      </w:r>
      <w:r w:rsidR="0009070F">
        <w:t>cycle</w:t>
      </w:r>
      <w:r w:rsidR="002062E7" w:rsidRPr="002062E7">
        <w:t xml:space="preserve"> </w:t>
      </w:r>
      <w:r w:rsidR="00517150">
        <w:t>3x</w:t>
      </w:r>
      <w:r>
        <w:t>.</w:t>
      </w:r>
    </w:p>
    <w:p w14:paraId="0377DC78" w14:textId="77777777" w:rsidR="00DD15A0" w:rsidRDefault="00DD15A0" w:rsidP="008B34B5"/>
    <w:p w14:paraId="28519800" w14:textId="3E7FC199" w:rsidR="00DD15A0" w:rsidRPr="00F75611" w:rsidRDefault="00FF3F51" w:rsidP="008B34B5">
      <w:pPr>
        <w:pStyle w:val="ListParagraph"/>
        <w:numPr>
          <w:ilvl w:val="3"/>
          <w:numId w:val="47"/>
        </w:numPr>
        <w:ind w:left="0" w:firstLine="0"/>
      </w:pPr>
      <w:r w:rsidRPr="00F75611">
        <w:t>Store</w:t>
      </w:r>
      <w:r w:rsidR="002062E7" w:rsidRPr="002062E7">
        <w:t xml:space="preserve"> </w:t>
      </w:r>
      <w:r w:rsidR="00337475">
        <w:t>PEI</w:t>
      </w:r>
      <w:r w:rsidR="002062E7" w:rsidRPr="002062E7">
        <w:t xml:space="preserve"> </w:t>
      </w:r>
      <w:r w:rsidR="00337475">
        <w:t>stock</w:t>
      </w:r>
      <w:r w:rsidR="002062E7" w:rsidRPr="002062E7">
        <w:t xml:space="preserve"> </w:t>
      </w:r>
      <w:r w:rsidR="00337475">
        <w:t>solution</w:t>
      </w:r>
      <w:r w:rsidR="002062E7" w:rsidRPr="002062E7">
        <w:t xml:space="preserve"> </w:t>
      </w:r>
      <w:r w:rsidRPr="00F75611">
        <w:t>in</w:t>
      </w:r>
      <w:r w:rsidR="002062E7" w:rsidRPr="002062E7">
        <w:t xml:space="preserve"> </w:t>
      </w:r>
      <w:r w:rsidR="00E64AE0">
        <w:rPr>
          <w:color w:val="000000" w:themeColor="text1"/>
        </w:rPr>
        <w:t>0.5</w:t>
      </w:r>
      <w:r w:rsidR="002062E7" w:rsidRPr="002062E7">
        <w:t xml:space="preserve"> </w:t>
      </w:r>
      <w:r w:rsidR="006D5901">
        <w:t>mL</w:t>
      </w:r>
      <w:r w:rsidR="002062E7" w:rsidRPr="002062E7">
        <w:t xml:space="preserve"> </w:t>
      </w:r>
      <w:r w:rsidRPr="00F75611">
        <w:t>aliquots</w:t>
      </w:r>
      <w:r w:rsidR="002062E7" w:rsidRPr="002062E7">
        <w:t xml:space="preserve"> </w:t>
      </w:r>
      <w:r w:rsidRPr="00F75611">
        <w:t>for</w:t>
      </w:r>
      <w:r w:rsidR="002062E7" w:rsidRPr="002062E7">
        <w:t xml:space="preserve"> </w:t>
      </w:r>
      <w:r w:rsidRPr="00F75611">
        <w:t>one-time</w:t>
      </w:r>
      <w:r w:rsidR="002062E7" w:rsidRPr="002062E7">
        <w:t xml:space="preserve"> </w:t>
      </w:r>
      <w:r w:rsidRPr="00F75611">
        <w:t>use</w:t>
      </w:r>
      <w:r w:rsidR="002062E7" w:rsidRPr="002062E7">
        <w:t xml:space="preserve"> </w:t>
      </w:r>
      <w:r w:rsidRPr="00F75611">
        <w:t>at</w:t>
      </w:r>
      <w:r w:rsidR="002062E7" w:rsidRPr="002062E7">
        <w:t xml:space="preserve"> </w:t>
      </w:r>
      <w:r w:rsidRPr="00F75611">
        <w:t>-20</w:t>
      </w:r>
      <w:r w:rsidR="002062E7" w:rsidRPr="002062E7">
        <w:t xml:space="preserve"> </w:t>
      </w:r>
      <w:r w:rsidRPr="00F75611">
        <w:t>°C.</w:t>
      </w:r>
    </w:p>
    <w:p w14:paraId="5D40F883" w14:textId="77777777" w:rsidR="00FF3F51" w:rsidRDefault="00FF3F51" w:rsidP="008B34B5"/>
    <w:p w14:paraId="208AA27E" w14:textId="1AC23117" w:rsidR="00563C5B" w:rsidRPr="005140B4" w:rsidRDefault="00563C5B" w:rsidP="008B34B5">
      <w:pPr>
        <w:pStyle w:val="ListParagraph"/>
        <w:numPr>
          <w:ilvl w:val="2"/>
          <w:numId w:val="47"/>
        </w:numPr>
        <w:ind w:left="0" w:firstLine="0"/>
        <w:rPr>
          <w:highlight w:val="yellow"/>
        </w:rPr>
      </w:pPr>
      <w:r w:rsidRPr="005140B4">
        <w:rPr>
          <w:highlight w:val="yellow"/>
        </w:rPr>
        <w:t>Transfectio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ells</w:t>
      </w:r>
    </w:p>
    <w:p w14:paraId="01887AA4" w14:textId="77777777" w:rsidR="00DD15A0" w:rsidRPr="005140B4" w:rsidRDefault="00DD15A0" w:rsidP="008B34B5">
      <w:pPr>
        <w:pStyle w:val="ListParagraph"/>
        <w:ind w:left="0"/>
        <w:rPr>
          <w:highlight w:val="yellow"/>
        </w:rPr>
      </w:pPr>
    </w:p>
    <w:p w14:paraId="1BD11249" w14:textId="4535CB74" w:rsidR="00AD6008" w:rsidRPr="002B6A40" w:rsidRDefault="004B1F48" w:rsidP="002B6A40">
      <w:pPr>
        <w:pStyle w:val="ListParagraph"/>
        <w:numPr>
          <w:ilvl w:val="3"/>
          <w:numId w:val="47"/>
        </w:numPr>
        <w:ind w:left="0" w:firstLine="0"/>
        <w:rPr>
          <w:highlight w:val="yellow"/>
        </w:rPr>
      </w:pPr>
      <w:r>
        <w:rPr>
          <w:highlight w:val="yellow"/>
        </w:rPr>
        <w:t>Combine</w:t>
      </w:r>
      <w:r w:rsidR="002062E7" w:rsidRPr="002062E7">
        <w:rPr>
          <w:highlight w:val="yellow"/>
        </w:rPr>
        <w:t xml:space="preserve"> </w:t>
      </w:r>
      <w:r w:rsidR="00CF47BD">
        <w:rPr>
          <w:highlight w:val="yellow"/>
        </w:rPr>
        <w:t>25.5</w:t>
      </w:r>
      <w:r w:rsidR="002062E7" w:rsidRPr="002062E7">
        <w:rPr>
          <w:highlight w:val="yellow"/>
        </w:rPr>
        <w:t xml:space="preserve"> </w:t>
      </w:r>
      <w:r w:rsidR="009A5011" w:rsidRPr="005140B4">
        <w:rPr>
          <w:highlight w:val="yellow"/>
        </w:rPr>
        <w:t>µ</w:t>
      </w:r>
      <w:r w:rsidR="004647CD">
        <w:rPr>
          <w:highlight w:val="yellow"/>
        </w:rPr>
        <w:t>L</w:t>
      </w:r>
      <w:r w:rsidR="002062E7" w:rsidRPr="002062E7">
        <w:rPr>
          <w:highlight w:val="yellow"/>
        </w:rPr>
        <w:t xml:space="preserve"> </w:t>
      </w:r>
      <w:r w:rsidR="00CF47BD">
        <w:rPr>
          <w:highlight w:val="yellow"/>
        </w:rPr>
        <w:t>(8.5</w:t>
      </w:r>
      <w:r w:rsidR="002062E7" w:rsidRPr="002062E7">
        <w:rPr>
          <w:highlight w:val="yellow"/>
        </w:rPr>
        <w:t xml:space="preserve"> </w:t>
      </w:r>
      <w:r w:rsidR="009A5011" w:rsidRPr="005140B4">
        <w:rPr>
          <w:highlight w:val="yellow"/>
        </w:rPr>
        <w:t>µ</w:t>
      </w:r>
      <w:r w:rsidR="00CF47BD">
        <w:rPr>
          <w:highlight w:val="yellow"/>
        </w:rPr>
        <w:t>L/</w:t>
      </w:r>
      <w:r w:rsidR="009A5011" w:rsidRPr="005140B4">
        <w:rPr>
          <w:highlight w:val="yellow"/>
        </w:rPr>
        <w:t>µ</w:t>
      </w:r>
      <w:r w:rsidR="00CF47BD">
        <w:rPr>
          <w:highlight w:val="yellow"/>
        </w:rPr>
        <w:t>g</w:t>
      </w:r>
      <w:r w:rsidR="002062E7" w:rsidRPr="002062E7">
        <w:rPr>
          <w:highlight w:val="yellow"/>
        </w:rPr>
        <w:t xml:space="preserve"> </w:t>
      </w:r>
      <w:r w:rsidR="00CF47BD">
        <w:rPr>
          <w:highlight w:val="yellow"/>
        </w:rPr>
        <w:t>plasmid</w:t>
      </w:r>
      <w:r w:rsidR="002062E7" w:rsidRPr="002062E7">
        <w:rPr>
          <w:highlight w:val="yellow"/>
        </w:rPr>
        <w:t xml:space="preserve"> </w:t>
      </w:r>
      <w:r w:rsidR="00CF47BD">
        <w:rPr>
          <w:highlight w:val="yellow"/>
        </w:rPr>
        <w:t>DNA)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PEI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stock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solution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100</w:t>
      </w:r>
      <w:r w:rsidR="002062E7" w:rsidRPr="002062E7">
        <w:rPr>
          <w:highlight w:val="yellow"/>
        </w:rPr>
        <w:t xml:space="preserve"> </w:t>
      </w:r>
      <w:r w:rsidR="009A5011" w:rsidRPr="005140B4">
        <w:rPr>
          <w:highlight w:val="yellow"/>
        </w:rPr>
        <w:t>µ</w:t>
      </w:r>
      <w:r w:rsidR="004647CD">
        <w:rPr>
          <w:highlight w:val="yellow"/>
        </w:rPr>
        <w:t>L</w:t>
      </w:r>
      <w:r w:rsidR="002062E7" w:rsidRPr="002062E7">
        <w:rPr>
          <w:highlight w:val="yellow"/>
        </w:rPr>
        <w:t xml:space="preserve"> </w:t>
      </w:r>
      <w:r w:rsidR="009A5011">
        <w:rPr>
          <w:highlight w:val="yellow"/>
        </w:rPr>
        <w:t xml:space="preserve">of </w:t>
      </w:r>
      <w:r w:rsidR="00AD6008" w:rsidRPr="005140B4">
        <w:rPr>
          <w:highlight w:val="yellow"/>
        </w:rPr>
        <w:t>25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mM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NaCl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1.5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reaction</w:t>
      </w:r>
      <w:r w:rsidR="002062E7" w:rsidRPr="002062E7">
        <w:rPr>
          <w:highlight w:val="yellow"/>
        </w:rPr>
        <w:t xml:space="preserve"> </w:t>
      </w:r>
      <w:r w:rsidR="00686C32">
        <w:rPr>
          <w:highlight w:val="yellow"/>
        </w:rPr>
        <w:t>tub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5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37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°C.</w:t>
      </w:r>
      <w:r w:rsidR="002B6A40">
        <w:rPr>
          <w:highlight w:val="yellow"/>
        </w:rPr>
        <w:t xml:space="preserve"> </w:t>
      </w:r>
      <w:r w:rsidRPr="002B6A40">
        <w:rPr>
          <w:highlight w:val="yellow"/>
        </w:rPr>
        <w:t>Combine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3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µg</w:t>
      </w:r>
      <w:r w:rsidR="002062E7" w:rsidRPr="002B6A40">
        <w:rPr>
          <w:highlight w:val="yellow"/>
        </w:rPr>
        <w:t xml:space="preserve"> </w:t>
      </w:r>
      <w:r w:rsidR="009A5011" w:rsidRPr="002B6A40">
        <w:rPr>
          <w:highlight w:val="yellow"/>
        </w:rPr>
        <w:t xml:space="preserve">of the </w:t>
      </w:r>
      <w:r w:rsidR="00AD6008" w:rsidRPr="002B6A40">
        <w:rPr>
          <w:highlight w:val="yellow"/>
        </w:rPr>
        <w:t>plasmid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DNA</w:t>
      </w:r>
      <w:r w:rsidR="002062E7" w:rsidRPr="002B6A40">
        <w:rPr>
          <w:highlight w:val="yellow"/>
        </w:rPr>
        <w:t xml:space="preserve"> </w:t>
      </w:r>
      <w:r w:rsidRPr="002B6A40">
        <w:rPr>
          <w:highlight w:val="yellow"/>
        </w:rPr>
        <w:t>with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100</w:t>
      </w:r>
      <w:r w:rsidR="002062E7" w:rsidRPr="002B6A40">
        <w:rPr>
          <w:highlight w:val="yellow"/>
        </w:rPr>
        <w:t xml:space="preserve"> </w:t>
      </w:r>
      <w:r w:rsidR="009A5011" w:rsidRPr="002B6A40">
        <w:rPr>
          <w:highlight w:val="yellow"/>
        </w:rPr>
        <w:t>µ</w:t>
      </w:r>
      <w:r w:rsidR="004647CD" w:rsidRPr="002B6A40">
        <w:rPr>
          <w:highlight w:val="yellow"/>
        </w:rPr>
        <w:t>L</w:t>
      </w:r>
      <w:r w:rsidR="002062E7" w:rsidRPr="002B6A40">
        <w:rPr>
          <w:highlight w:val="yellow"/>
        </w:rPr>
        <w:t xml:space="preserve"> </w:t>
      </w:r>
      <w:r w:rsidR="009A5011" w:rsidRPr="002B6A40">
        <w:rPr>
          <w:highlight w:val="yellow"/>
        </w:rPr>
        <w:t xml:space="preserve">of </w:t>
      </w:r>
      <w:r w:rsidR="00AD6008" w:rsidRPr="002B6A40">
        <w:rPr>
          <w:highlight w:val="yellow"/>
        </w:rPr>
        <w:t>25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mM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NaCl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and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incubate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for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5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min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at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37</w:t>
      </w:r>
      <w:r w:rsidR="002062E7" w:rsidRPr="002B6A40">
        <w:rPr>
          <w:highlight w:val="yellow"/>
        </w:rPr>
        <w:t xml:space="preserve"> </w:t>
      </w:r>
      <w:r w:rsidR="00AD6008" w:rsidRPr="002B6A40">
        <w:rPr>
          <w:highlight w:val="yellow"/>
        </w:rPr>
        <w:t>°C.</w:t>
      </w:r>
    </w:p>
    <w:p w14:paraId="3EB74E11" w14:textId="77777777" w:rsidR="00DD15A0" w:rsidRPr="005140B4" w:rsidRDefault="00DD15A0" w:rsidP="008B34B5">
      <w:pPr>
        <w:rPr>
          <w:highlight w:val="yellow"/>
        </w:rPr>
      </w:pPr>
    </w:p>
    <w:p w14:paraId="0C73705E" w14:textId="2056B671" w:rsidR="00AD6008" w:rsidRPr="004F4749" w:rsidRDefault="00304130" w:rsidP="008B34B5">
      <w:pPr>
        <w:pStyle w:val="ListParagraph"/>
        <w:numPr>
          <w:ilvl w:val="3"/>
          <w:numId w:val="47"/>
        </w:numPr>
        <w:ind w:left="0" w:firstLine="0"/>
        <w:rPr>
          <w:highlight w:val="yellow"/>
        </w:rPr>
      </w:pPr>
      <w:r>
        <w:rPr>
          <w:highlight w:val="yellow"/>
        </w:rPr>
        <w:t>Combine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entir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volum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diluted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PEI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reagent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diluted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plasmid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mix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gently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pipetting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up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down.</w:t>
      </w:r>
      <w:r w:rsidR="002062E7" w:rsidRPr="002062E7">
        <w:rPr>
          <w:highlight w:val="yellow"/>
        </w:rPr>
        <w:t xml:space="preserve"> </w:t>
      </w:r>
      <w:r w:rsidR="00AD6008" w:rsidRPr="004F4749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AF5AE8" w:rsidRPr="004F4749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AF5AE8" w:rsidRPr="004F4749">
        <w:rPr>
          <w:highlight w:val="yellow"/>
        </w:rPr>
        <w:t>25</w:t>
      </w:r>
      <w:r w:rsidR="002062E7" w:rsidRPr="002062E7">
        <w:rPr>
          <w:highlight w:val="yellow"/>
        </w:rPr>
        <w:t xml:space="preserve"> </w:t>
      </w:r>
      <w:r w:rsidR="00AF5AE8" w:rsidRPr="004F4749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AD6008" w:rsidRPr="004F4749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AD6008" w:rsidRPr="004F4749">
        <w:rPr>
          <w:highlight w:val="yellow"/>
        </w:rPr>
        <w:t>37</w:t>
      </w:r>
      <w:r w:rsidR="002062E7" w:rsidRPr="002062E7">
        <w:rPr>
          <w:highlight w:val="yellow"/>
        </w:rPr>
        <w:t xml:space="preserve"> </w:t>
      </w:r>
      <w:r w:rsidR="00AD6008" w:rsidRPr="004F4749">
        <w:rPr>
          <w:highlight w:val="yellow"/>
        </w:rPr>
        <w:t>°C.</w:t>
      </w:r>
      <w:r w:rsidR="002062E7" w:rsidRPr="002062E7">
        <w:rPr>
          <w:highlight w:val="yellow"/>
        </w:rPr>
        <w:t xml:space="preserve"> </w:t>
      </w:r>
    </w:p>
    <w:p w14:paraId="43AA86D0" w14:textId="77777777" w:rsidR="00DD15A0" w:rsidRPr="005140B4" w:rsidRDefault="00DD15A0" w:rsidP="008B34B5">
      <w:pPr>
        <w:rPr>
          <w:highlight w:val="yellow"/>
        </w:rPr>
      </w:pPr>
    </w:p>
    <w:p w14:paraId="0002AA0A" w14:textId="456075B6" w:rsidR="00AD6008" w:rsidRPr="005140B4" w:rsidRDefault="00337475" w:rsidP="008B34B5">
      <w:pPr>
        <w:pStyle w:val="ListParagraph"/>
        <w:numPr>
          <w:ilvl w:val="3"/>
          <w:numId w:val="47"/>
        </w:numPr>
        <w:ind w:left="0" w:firstLine="0"/>
        <w:rPr>
          <w:highlight w:val="yellow"/>
        </w:rPr>
      </w:pPr>
      <w:r>
        <w:rPr>
          <w:highlight w:val="yellow"/>
        </w:rPr>
        <w:t>During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incubation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time,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</w:t>
      </w:r>
      <w:r w:rsidR="00AD6008" w:rsidRPr="005140B4">
        <w:rPr>
          <w:highlight w:val="yellow"/>
        </w:rPr>
        <w:t>hang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o</w:t>
      </w:r>
      <w:r w:rsidR="009A5011">
        <w:rPr>
          <w:highlight w:val="yellow"/>
        </w:rPr>
        <w:t>f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071F8B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intended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transfection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without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FBS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or</w:t>
      </w:r>
      <w:r w:rsidR="002062E7" w:rsidRPr="002062E7">
        <w:rPr>
          <w:highlight w:val="yellow"/>
        </w:rPr>
        <w:t xml:space="preserve"> </w:t>
      </w:r>
      <w:r w:rsidR="00AD6008" w:rsidRPr="005140B4">
        <w:rPr>
          <w:highlight w:val="yellow"/>
        </w:rPr>
        <w:t>antibiotics.</w:t>
      </w:r>
    </w:p>
    <w:p w14:paraId="0141F842" w14:textId="77777777" w:rsidR="00DD15A0" w:rsidRPr="005140B4" w:rsidRDefault="00DD15A0" w:rsidP="008B34B5">
      <w:pPr>
        <w:rPr>
          <w:highlight w:val="yellow"/>
        </w:rPr>
      </w:pPr>
    </w:p>
    <w:p w14:paraId="46B7A75C" w14:textId="66380D66" w:rsidR="00F76DDD" w:rsidRPr="002B6A40" w:rsidRDefault="00AD6008" w:rsidP="002B6A40">
      <w:pPr>
        <w:pStyle w:val="ListParagraph"/>
        <w:numPr>
          <w:ilvl w:val="3"/>
          <w:numId w:val="47"/>
        </w:numPr>
        <w:ind w:left="0" w:firstLine="0"/>
        <w:rPr>
          <w:highlight w:val="yellow"/>
        </w:rPr>
      </w:pPr>
      <w:r w:rsidRPr="005140B4">
        <w:rPr>
          <w:highlight w:val="yellow"/>
        </w:rPr>
        <w:t>Add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PEI/DNA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transfection</w:t>
      </w:r>
      <w:r w:rsidR="002062E7" w:rsidRPr="002062E7">
        <w:rPr>
          <w:highlight w:val="yellow"/>
        </w:rPr>
        <w:t xml:space="preserve"> </w:t>
      </w:r>
      <w:r w:rsidR="00E64AE0" w:rsidRPr="005140B4">
        <w:rPr>
          <w:highlight w:val="yellow"/>
        </w:rPr>
        <w:t>mix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071F8B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rop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rop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mix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constantly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carefully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moving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culture</w:t>
      </w:r>
      <w:r w:rsidR="002062E7" w:rsidRPr="002062E7">
        <w:rPr>
          <w:highlight w:val="yellow"/>
        </w:rPr>
        <w:t xml:space="preserve"> </w:t>
      </w:r>
      <w:r w:rsidR="00F76DDD" w:rsidRPr="005140B4">
        <w:rPr>
          <w:highlight w:val="yellow"/>
        </w:rPr>
        <w:t>dish.</w:t>
      </w:r>
      <w:r w:rsidR="002062E7" w:rsidRPr="002062E7">
        <w:rPr>
          <w:highlight w:val="yellow"/>
        </w:rPr>
        <w:t xml:space="preserve"> </w:t>
      </w:r>
      <w:r w:rsidR="00F76DDD" w:rsidRPr="004F4749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F76DDD" w:rsidRPr="004F4749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F76DDD" w:rsidRPr="004F4749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F76DDD" w:rsidRPr="004F4749">
        <w:rPr>
          <w:highlight w:val="yellow"/>
        </w:rPr>
        <w:t>humidifie</w:t>
      </w:r>
      <w:r w:rsidR="00E64AE0" w:rsidRPr="004F4749">
        <w:rPr>
          <w:highlight w:val="yellow"/>
        </w:rPr>
        <w:t>d</w:t>
      </w:r>
      <w:r w:rsidR="002062E7" w:rsidRPr="002062E7">
        <w:rPr>
          <w:highlight w:val="yellow"/>
        </w:rPr>
        <w:t xml:space="preserve"> </w:t>
      </w:r>
      <w:r w:rsidR="00E64AE0" w:rsidRPr="004F4749">
        <w:rPr>
          <w:highlight w:val="yellow"/>
        </w:rPr>
        <w:t>incubator</w:t>
      </w:r>
      <w:r w:rsidR="002062E7" w:rsidRPr="002062E7">
        <w:rPr>
          <w:highlight w:val="yellow"/>
        </w:rPr>
        <w:t xml:space="preserve"> </w:t>
      </w:r>
      <w:r w:rsidR="00E64AE0" w:rsidRPr="004F4749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E64AE0" w:rsidRPr="004F4749">
        <w:rPr>
          <w:highlight w:val="yellow"/>
        </w:rPr>
        <w:t>37</w:t>
      </w:r>
      <w:r w:rsidR="002062E7" w:rsidRPr="002062E7">
        <w:rPr>
          <w:highlight w:val="yellow"/>
        </w:rPr>
        <w:t xml:space="preserve"> </w:t>
      </w:r>
      <w:r w:rsidR="00E64AE0" w:rsidRPr="004F4749">
        <w:rPr>
          <w:highlight w:val="yellow"/>
        </w:rPr>
        <w:t>°C</w:t>
      </w:r>
      <w:r w:rsidR="002062E7" w:rsidRPr="002062E7">
        <w:rPr>
          <w:highlight w:val="yellow"/>
        </w:rPr>
        <w:t xml:space="preserve"> </w:t>
      </w:r>
      <w:r w:rsidR="00E64AE0" w:rsidRPr="004F4749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E64AE0" w:rsidRPr="004F4749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F76DDD" w:rsidRPr="004F4749">
        <w:rPr>
          <w:highlight w:val="yellow"/>
        </w:rPr>
        <w:t>5%</w:t>
      </w:r>
      <w:r w:rsidR="002062E7" w:rsidRPr="002062E7">
        <w:rPr>
          <w:highlight w:val="yellow"/>
        </w:rPr>
        <w:t xml:space="preserve"> </w:t>
      </w:r>
      <w:r w:rsidR="00F76DDD" w:rsidRPr="004F4749">
        <w:rPr>
          <w:highlight w:val="yellow"/>
        </w:rPr>
        <w:t>CO</w:t>
      </w:r>
      <w:r w:rsidR="00F76DDD" w:rsidRPr="004F4749">
        <w:rPr>
          <w:highlight w:val="yellow"/>
          <w:vertAlign w:val="subscript"/>
        </w:rPr>
        <w:t>2</w:t>
      </w:r>
      <w:r w:rsidR="002062E7" w:rsidRPr="002062E7">
        <w:rPr>
          <w:highlight w:val="yellow"/>
        </w:rPr>
        <w:t xml:space="preserve"> </w:t>
      </w:r>
      <w:r w:rsidR="00E64AE0" w:rsidRPr="004F4749">
        <w:rPr>
          <w:highlight w:val="yellow"/>
        </w:rPr>
        <w:t>atmosphere.</w:t>
      </w:r>
      <w:r w:rsid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After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6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h,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change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the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medium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to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complete</w:t>
      </w:r>
      <w:r w:rsidR="002062E7" w:rsidRPr="002B6A40">
        <w:rPr>
          <w:highlight w:val="yellow"/>
        </w:rPr>
        <w:t xml:space="preserve"> </w:t>
      </w:r>
      <w:r w:rsidR="00F76DDD" w:rsidRPr="002B6A40">
        <w:rPr>
          <w:highlight w:val="yellow"/>
        </w:rPr>
        <w:t>DMEM</w:t>
      </w:r>
      <w:r w:rsidR="00DD15A0" w:rsidRPr="002B6A40">
        <w:rPr>
          <w:highlight w:val="yellow"/>
        </w:rPr>
        <w:t>.</w:t>
      </w:r>
    </w:p>
    <w:p w14:paraId="0E9C462C" w14:textId="77777777" w:rsidR="00DD3D9F" w:rsidRDefault="00DD3D9F" w:rsidP="008B34B5">
      <w:pPr>
        <w:pStyle w:val="ListParagraph"/>
        <w:ind w:left="0"/>
      </w:pPr>
    </w:p>
    <w:p w14:paraId="1C3CBFFB" w14:textId="320473DE" w:rsidR="00563C5B" w:rsidRPr="00B1201E" w:rsidRDefault="00563C5B" w:rsidP="008B34B5">
      <w:pPr>
        <w:pStyle w:val="ListParagraph"/>
        <w:numPr>
          <w:ilvl w:val="2"/>
          <w:numId w:val="47"/>
        </w:numPr>
        <w:ind w:left="0" w:firstLine="0"/>
        <w:rPr>
          <w:highlight w:val="yellow"/>
        </w:rPr>
      </w:pPr>
      <w:r w:rsidRPr="00B1201E">
        <w:rPr>
          <w:highlight w:val="yellow"/>
        </w:rPr>
        <w:t>Puromyc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selection</w:t>
      </w:r>
    </w:p>
    <w:p w14:paraId="619DCA49" w14:textId="77777777" w:rsidR="00DD15A0" w:rsidRPr="00B1201E" w:rsidRDefault="00DD15A0" w:rsidP="008B34B5">
      <w:pPr>
        <w:pStyle w:val="ListParagraph"/>
        <w:ind w:left="0"/>
        <w:rPr>
          <w:highlight w:val="yellow"/>
        </w:rPr>
      </w:pPr>
    </w:p>
    <w:p w14:paraId="56EF6336" w14:textId="01B5684D" w:rsidR="00DD3D9F" w:rsidRPr="00B1201E" w:rsidRDefault="004B1F48" w:rsidP="008B34B5">
      <w:pPr>
        <w:pStyle w:val="ListParagraph"/>
        <w:numPr>
          <w:ilvl w:val="3"/>
          <w:numId w:val="47"/>
        </w:numPr>
        <w:ind w:left="0" w:firstLine="0"/>
        <w:rPr>
          <w:highlight w:val="yellow"/>
        </w:rPr>
      </w:pPr>
      <w:r>
        <w:rPr>
          <w:highlight w:val="yellow"/>
        </w:rPr>
        <w:t>24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h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after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transfection</w:t>
      </w:r>
      <w:r w:rsidR="00E64AE0" w:rsidRPr="00B1201E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 w:rsidR="00E64AE0" w:rsidRPr="00B1201E">
        <w:rPr>
          <w:highlight w:val="yellow"/>
        </w:rPr>
        <w:t>switch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selection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(complete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plus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5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µg</w:t>
      </w:r>
      <w:r>
        <w:rPr>
          <w:highlight w:val="yellow"/>
        </w:rPr>
        <w:t>/</w:t>
      </w:r>
      <w:r w:rsidR="006D5901" w:rsidRPr="00B1201E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puromycin)</w:t>
      </w:r>
      <w:r w:rsidR="00E64AE0"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Continue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puromycin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selection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until</w:t>
      </w:r>
      <w:r w:rsidR="002062E7" w:rsidRPr="002062E7">
        <w:rPr>
          <w:highlight w:val="yellow"/>
        </w:rPr>
        <w:t xml:space="preserve"> </w:t>
      </w:r>
      <w:r w:rsidR="00AF5AE8" w:rsidRPr="00B1201E">
        <w:rPr>
          <w:highlight w:val="yellow"/>
        </w:rPr>
        <w:t>puromycin-resistant</w:t>
      </w:r>
      <w:r w:rsidR="002062E7" w:rsidRPr="002062E7">
        <w:rPr>
          <w:highlight w:val="yellow"/>
        </w:rPr>
        <w:t xml:space="preserve"> </w:t>
      </w:r>
      <w:r w:rsidR="00DD3D9F" w:rsidRPr="00B1201E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="002462BD" w:rsidRPr="00B1201E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AF5AE8" w:rsidRPr="00B1201E">
        <w:rPr>
          <w:highlight w:val="yellow"/>
        </w:rPr>
        <w:t>are</w:t>
      </w:r>
      <w:r w:rsidR="002062E7" w:rsidRPr="002062E7">
        <w:rPr>
          <w:highlight w:val="yellow"/>
        </w:rPr>
        <w:t xml:space="preserve"> </w:t>
      </w:r>
      <w:r w:rsidR="00AF5AE8" w:rsidRPr="00B1201E">
        <w:rPr>
          <w:highlight w:val="yellow"/>
        </w:rPr>
        <w:t>obtained</w:t>
      </w:r>
      <w:r w:rsidR="004647CD" w:rsidRPr="00B1201E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which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typically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takes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10</w:t>
      </w:r>
      <w:r w:rsidR="00D84300">
        <w:rPr>
          <w:highlight w:val="yellow"/>
        </w:rPr>
        <w:t>−</w:t>
      </w:r>
      <w:r w:rsidR="004647CD" w:rsidRPr="00B1201E">
        <w:rPr>
          <w:highlight w:val="yellow"/>
        </w:rPr>
        <w:t>14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days.</w:t>
      </w:r>
    </w:p>
    <w:p w14:paraId="38BDEBFB" w14:textId="77777777" w:rsidR="00DD15A0" w:rsidRPr="00B1201E" w:rsidRDefault="00DD15A0" w:rsidP="008B34B5">
      <w:pPr>
        <w:rPr>
          <w:highlight w:val="yellow"/>
        </w:rPr>
      </w:pPr>
    </w:p>
    <w:p w14:paraId="7EEFE769" w14:textId="4BCB8C59" w:rsidR="00DD3D9F" w:rsidRPr="00B1201E" w:rsidRDefault="00DD3D9F" w:rsidP="008B34B5">
      <w:pPr>
        <w:pStyle w:val="ListParagraph"/>
        <w:numPr>
          <w:ilvl w:val="3"/>
          <w:numId w:val="47"/>
        </w:numPr>
        <w:ind w:left="0" w:firstLine="0"/>
        <w:rPr>
          <w:highlight w:val="yellow"/>
        </w:rPr>
      </w:pPr>
      <w:r w:rsidRPr="00B1201E">
        <w:rPr>
          <w:highlight w:val="yellow"/>
        </w:rPr>
        <w:t>Expand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puromyc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resistant</w:t>
      </w:r>
      <w:r w:rsidR="002062E7" w:rsidRPr="002062E7">
        <w:rPr>
          <w:highlight w:val="yellow"/>
        </w:rPr>
        <w:t xml:space="preserve"> </w:t>
      </w:r>
      <w:r w:rsidR="00071F8B" w:rsidRPr="00B1201E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low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density</w:t>
      </w:r>
      <w:r w:rsidR="002062E7" w:rsidRPr="002062E7">
        <w:rPr>
          <w:highlight w:val="yellow"/>
        </w:rPr>
        <w:t xml:space="preserve"> </w:t>
      </w:r>
      <w:r w:rsidR="00071F8B" w:rsidRPr="00B1201E">
        <w:rPr>
          <w:highlight w:val="yellow"/>
        </w:rPr>
        <w:t>(&lt;50</w:t>
      </w:r>
      <w:r w:rsidR="00D84300">
        <w:rPr>
          <w:highlight w:val="yellow"/>
        </w:rPr>
        <w:t>−</w:t>
      </w:r>
      <w:r w:rsidR="00071F8B" w:rsidRPr="00B1201E">
        <w:rPr>
          <w:highlight w:val="yellow"/>
        </w:rPr>
        <w:t>60%</w:t>
      </w:r>
      <w:r w:rsidR="002062E7" w:rsidRPr="002062E7">
        <w:rPr>
          <w:highlight w:val="yellow"/>
        </w:rPr>
        <w:t xml:space="preserve"> </w:t>
      </w:r>
      <w:r w:rsidR="00337475" w:rsidRPr="00B1201E">
        <w:rPr>
          <w:highlight w:val="yellow"/>
        </w:rPr>
        <w:t>confluence</w:t>
      </w:r>
      <w:r w:rsidR="00071F8B" w:rsidRPr="00B1201E">
        <w:rPr>
          <w:highlight w:val="yellow"/>
        </w:rPr>
        <w:t>)</w:t>
      </w:r>
      <w:r w:rsidR="00E64AE0" w:rsidRPr="00B1201E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 w:rsidR="00526485">
        <w:rPr>
          <w:highlight w:val="yellow"/>
        </w:rPr>
        <w:t>i.e.,</w:t>
      </w:r>
      <w:r w:rsidR="002062E7" w:rsidRPr="002062E7">
        <w:rPr>
          <w:highlight w:val="yellow"/>
        </w:rPr>
        <w:t xml:space="preserve"> </w:t>
      </w:r>
      <w:r w:rsidR="00071F8B" w:rsidRPr="00B1201E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071F8B" w:rsidRPr="00B1201E">
        <w:rPr>
          <w:highlight w:val="yellow"/>
        </w:rPr>
        <w:t>maintain</w:t>
      </w:r>
      <w:r w:rsidR="002062E7" w:rsidRPr="002062E7">
        <w:rPr>
          <w:highlight w:val="yellow"/>
        </w:rPr>
        <w:t xml:space="preserve"> </w:t>
      </w:r>
      <w:r w:rsidR="004647CD" w:rsidRPr="00B1201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E64AE0" w:rsidRPr="00B1201E">
        <w:rPr>
          <w:highlight w:val="yellow"/>
        </w:rPr>
        <w:t>undifferentiated</w:t>
      </w:r>
      <w:r w:rsidR="002062E7" w:rsidRPr="002062E7">
        <w:rPr>
          <w:highlight w:val="yellow"/>
        </w:rPr>
        <w:t xml:space="preserve"> </w:t>
      </w:r>
      <w:r w:rsidR="00E64AE0" w:rsidRPr="00B1201E">
        <w:rPr>
          <w:highlight w:val="yellow"/>
        </w:rPr>
        <w:t>state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cryopreserv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A15A46" w:rsidRPr="00B1201E">
        <w:rPr>
          <w:highlight w:val="yellow"/>
        </w:rPr>
        <w:t>6</w:t>
      </w:r>
      <w:r w:rsidR="00D84300">
        <w:rPr>
          <w:highlight w:val="yellow"/>
        </w:rPr>
        <w:t>−</w:t>
      </w:r>
      <w:r w:rsidR="00D04B2C" w:rsidRPr="00B1201E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="00D04B2C" w:rsidRPr="00B1201E">
        <w:rPr>
          <w:highlight w:val="yellow"/>
        </w:rPr>
        <w:t>vials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futur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experiments</w:t>
      </w:r>
      <w:r w:rsidR="002062E7" w:rsidRPr="002062E7">
        <w:rPr>
          <w:highlight w:val="yellow"/>
        </w:rPr>
        <w:t xml:space="preserve"> </w:t>
      </w:r>
      <w:r w:rsidR="008365A6" w:rsidRPr="00B1201E">
        <w:rPr>
          <w:highlight w:val="yellow"/>
        </w:rPr>
        <w:t>as</w:t>
      </w:r>
      <w:r w:rsidR="002062E7" w:rsidRPr="002062E7">
        <w:rPr>
          <w:highlight w:val="yellow"/>
        </w:rPr>
        <w:t xml:space="preserve"> </w:t>
      </w:r>
      <w:r w:rsidR="008365A6" w:rsidRPr="00B1201E">
        <w:rPr>
          <w:highlight w:val="yellow"/>
        </w:rPr>
        <w:t>described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s</w:t>
      </w:r>
      <w:r w:rsidR="00D84300">
        <w:rPr>
          <w:highlight w:val="yellow"/>
        </w:rPr>
        <w:t>tep</w:t>
      </w:r>
      <w:r w:rsidR="004B1F48">
        <w:rPr>
          <w:highlight w:val="yellow"/>
        </w:rPr>
        <w:t>s</w:t>
      </w:r>
      <w:r w:rsidR="002062E7" w:rsidRPr="002062E7">
        <w:rPr>
          <w:highlight w:val="yellow"/>
        </w:rPr>
        <w:t xml:space="preserve"> </w:t>
      </w:r>
      <w:r w:rsidR="004B1F48">
        <w:rPr>
          <w:highlight w:val="yellow"/>
        </w:rPr>
        <w:t>2.1.4</w:t>
      </w:r>
      <w:r w:rsidR="00D84300">
        <w:rPr>
          <w:highlight w:val="yellow"/>
        </w:rPr>
        <w:t>−</w:t>
      </w:r>
      <w:r w:rsidR="004B1F48">
        <w:rPr>
          <w:highlight w:val="yellow"/>
        </w:rPr>
        <w:t>2.1.</w:t>
      </w:r>
      <w:r w:rsidR="00D84300">
        <w:rPr>
          <w:highlight w:val="yellow"/>
        </w:rPr>
        <w:t>7</w:t>
      </w:r>
      <w:r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</w:p>
    <w:p w14:paraId="548DB38F" w14:textId="193B38C5" w:rsidR="00DD15A0" w:rsidRPr="00563C5B" w:rsidRDefault="00DD15A0" w:rsidP="008B34B5">
      <w:pPr>
        <w:tabs>
          <w:tab w:val="left" w:pos="1881"/>
        </w:tabs>
      </w:pPr>
    </w:p>
    <w:p w14:paraId="5B2E5E13" w14:textId="494DA0F0" w:rsidR="007774C7" w:rsidRDefault="00CE5E1C" w:rsidP="008B34B5">
      <w:r>
        <w:t>NOTE:</w:t>
      </w:r>
      <w:r w:rsidR="002062E7" w:rsidRPr="002062E7">
        <w:t xml:space="preserve"> </w:t>
      </w:r>
      <w:r w:rsidR="00DD3D9F">
        <w:t>Maintain</w:t>
      </w:r>
      <w:r w:rsidR="002062E7" w:rsidRPr="002062E7">
        <w:t xml:space="preserve"> </w:t>
      </w:r>
      <w:r w:rsidR="00DD3D9F">
        <w:t>puromycin-resistant</w:t>
      </w:r>
      <w:r w:rsidR="002062E7" w:rsidRPr="002062E7">
        <w:t xml:space="preserve"> </w:t>
      </w:r>
      <w:r w:rsidR="00DD3D9F">
        <w:t>C2C12</w:t>
      </w:r>
      <w:r w:rsidR="002062E7" w:rsidRPr="002062E7">
        <w:t xml:space="preserve"> </w:t>
      </w:r>
      <w:r w:rsidR="00DD3D9F">
        <w:t>cells</w:t>
      </w:r>
      <w:r w:rsidR="002062E7" w:rsidRPr="002062E7">
        <w:t xml:space="preserve"> </w:t>
      </w:r>
      <w:r w:rsidR="00DD3D9F">
        <w:t>in</w:t>
      </w:r>
      <w:r w:rsidR="002062E7" w:rsidRPr="002062E7">
        <w:t xml:space="preserve"> </w:t>
      </w:r>
      <w:r w:rsidR="00DD3D9F">
        <w:t>the</w:t>
      </w:r>
      <w:r w:rsidR="002062E7" w:rsidRPr="002062E7">
        <w:t xml:space="preserve"> </w:t>
      </w:r>
      <w:r w:rsidR="00DD3D9F">
        <w:t>presence</w:t>
      </w:r>
      <w:r w:rsidR="002062E7" w:rsidRPr="002062E7">
        <w:t xml:space="preserve"> </w:t>
      </w:r>
      <w:r w:rsidR="00DD3D9F">
        <w:t>of</w:t>
      </w:r>
      <w:r w:rsidR="002062E7" w:rsidRPr="002062E7">
        <w:t xml:space="preserve"> </w:t>
      </w:r>
      <w:r w:rsidR="00DD3D9F">
        <w:t>5</w:t>
      </w:r>
      <w:r w:rsidR="002062E7" w:rsidRPr="002062E7">
        <w:t xml:space="preserve"> </w:t>
      </w:r>
      <w:r w:rsidR="00DD3D9F" w:rsidRPr="00872D59">
        <w:t>µg/</w:t>
      </w:r>
      <w:r w:rsidR="006D5901">
        <w:t>mL</w:t>
      </w:r>
      <w:r w:rsidR="002062E7" w:rsidRPr="002062E7">
        <w:t xml:space="preserve"> </w:t>
      </w:r>
      <w:r w:rsidR="00DD3D9F">
        <w:t>puromycin</w:t>
      </w:r>
      <w:r w:rsidR="002062E7" w:rsidRPr="002062E7">
        <w:t xml:space="preserve"> </w:t>
      </w:r>
      <w:r w:rsidR="00DD3D9F">
        <w:t>for</w:t>
      </w:r>
      <w:r w:rsidR="002062E7" w:rsidRPr="002062E7">
        <w:t xml:space="preserve"> </w:t>
      </w:r>
      <w:r w:rsidR="00DD3D9F">
        <w:t>routine</w:t>
      </w:r>
      <w:r w:rsidR="002062E7" w:rsidRPr="002062E7">
        <w:t xml:space="preserve"> </w:t>
      </w:r>
      <w:r w:rsidR="00DD3D9F">
        <w:t>cell</w:t>
      </w:r>
      <w:r w:rsidR="002062E7" w:rsidRPr="002062E7">
        <w:t xml:space="preserve"> </w:t>
      </w:r>
      <w:r w:rsidR="00DD3D9F">
        <w:t>culture</w:t>
      </w:r>
      <w:r w:rsidR="002062E7" w:rsidRPr="002062E7">
        <w:t xml:space="preserve"> </w:t>
      </w:r>
      <w:r w:rsidR="00DD3D9F">
        <w:t>and</w:t>
      </w:r>
      <w:r w:rsidR="002062E7" w:rsidRPr="002062E7">
        <w:t xml:space="preserve"> </w:t>
      </w:r>
      <w:r w:rsidR="00DD3D9F">
        <w:t>expansion</w:t>
      </w:r>
      <w:r w:rsidR="00DD3D9F" w:rsidRPr="00DD3D9F">
        <w:t>.</w:t>
      </w:r>
      <w:r w:rsidR="002062E7" w:rsidRPr="002062E7">
        <w:t xml:space="preserve"> </w:t>
      </w:r>
      <w:r w:rsidR="00DD3D9F" w:rsidRPr="00DD3D9F">
        <w:t>However,</w:t>
      </w:r>
      <w:r w:rsidR="002062E7" w:rsidRPr="002062E7">
        <w:t xml:space="preserve"> </w:t>
      </w:r>
      <w:r w:rsidR="00DD3D9F" w:rsidRPr="00DD3D9F">
        <w:t>puromycin</w:t>
      </w:r>
      <w:r w:rsidR="002062E7" w:rsidRPr="002062E7">
        <w:t xml:space="preserve"> </w:t>
      </w:r>
      <w:r w:rsidR="00DD3D9F">
        <w:t>was</w:t>
      </w:r>
      <w:r w:rsidR="002062E7" w:rsidRPr="002062E7">
        <w:t xml:space="preserve"> </w:t>
      </w:r>
      <w:r w:rsidR="00204018">
        <w:t>omitted</w:t>
      </w:r>
      <w:r w:rsidR="002062E7" w:rsidRPr="002062E7">
        <w:t xml:space="preserve"> </w:t>
      </w:r>
      <w:r w:rsidR="00204018">
        <w:t>in</w:t>
      </w:r>
      <w:r w:rsidR="002062E7" w:rsidRPr="002062E7">
        <w:t xml:space="preserve"> </w:t>
      </w:r>
      <w:r w:rsidR="00DD3D9F">
        <w:t>the</w:t>
      </w:r>
      <w:r w:rsidR="002062E7" w:rsidRPr="002062E7">
        <w:t xml:space="preserve"> </w:t>
      </w:r>
      <w:r w:rsidR="00204018">
        <w:t>differentiation</w:t>
      </w:r>
      <w:r w:rsidR="002062E7" w:rsidRPr="002062E7">
        <w:t xml:space="preserve"> </w:t>
      </w:r>
      <w:r w:rsidR="00DD3D9F" w:rsidRPr="00DD3D9F">
        <w:t>experiments.</w:t>
      </w:r>
    </w:p>
    <w:p w14:paraId="1CDBD2AD" w14:textId="77777777" w:rsidR="00DD15A0" w:rsidRPr="00872D59" w:rsidRDefault="00DD15A0" w:rsidP="008B34B5">
      <w:pPr>
        <w:rPr>
          <w:color w:val="000000" w:themeColor="text1"/>
        </w:rPr>
      </w:pPr>
    </w:p>
    <w:p w14:paraId="382DED2C" w14:textId="28C0CEE6" w:rsidR="00DD15A0" w:rsidRDefault="00C255FA" w:rsidP="008B34B5">
      <w:r w:rsidRPr="005C378D">
        <w:rPr>
          <w:b/>
          <w:highlight w:val="yellow"/>
        </w:rPr>
        <w:t>3. Phenotypic analysis</w:t>
      </w:r>
      <w:r w:rsidR="008365A6" w:rsidRPr="005C378D">
        <w:rPr>
          <w:b/>
          <w:highlight w:val="yellow"/>
        </w:rPr>
        <w:t xml:space="preserve"> of C2C12 differentiation</w:t>
      </w:r>
    </w:p>
    <w:p w14:paraId="54F07EE9" w14:textId="43679D56" w:rsidR="00261D74" w:rsidRPr="00B1201E" w:rsidRDefault="00261D74" w:rsidP="008B34B5"/>
    <w:p w14:paraId="790BC5A1" w14:textId="737E4F84" w:rsidR="00A15A46" w:rsidRPr="00B1201E" w:rsidRDefault="00CE5E1C" w:rsidP="008B34B5">
      <w:r>
        <w:t>NOTE:</w:t>
      </w:r>
      <w:r w:rsidR="002062E7" w:rsidRPr="002062E7">
        <w:t xml:space="preserve"> </w:t>
      </w:r>
      <w:r w:rsidR="00A15A46">
        <w:t>The</w:t>
      </w:r>
      <w:r w:rsidR="002062E7" w:rsidRPr="002062E7">
        <w:t xml:space="preserve"> </w:t>
      </w:r>
      <w:r w:rsidR="00A15A46">
        <w:t>methods</w:t>
      </w:r>
      <w:r w:rsidR="002062E7" w:rsidRPr="002062E7">
        <w:t xml:space="preserve"> </w:t>
      </w:r>
      <w:r w:rsidR="00A15A46">
        <w:t>described</w:t>
      </w:r>
      <w:r w:rsidR="002062E7" w:rsidRPr="002062E7">
        <w:t xml:space="preserve"> </w:t>
      </w:r>
      <w:r w:rsidR="00A15A46">
        <w:t>below</w:t>
      </w:r>
      <w:r w:rsidR="002062E7" w:rsidRPr="002062E7">
        <w:t xml:space="preserve"> </w:t>
      </w:r>
      <w:r w:rsidR="00A15A46">
        <w:t>can</w:t>
      </w:r>
      <w:r w:rsidR="002062E7" w:rsidRPr="002062E7">
        <w:t xml:space="preserve"> </w:t>
      </w:r>
      <w:r w:rsidR="00A15A46">
        <w:t>easily</w:t>
      </w:r>
      <w:r w:rsidR="002062E7" w:rsidRPr="002062E7">
        <w:t xml:space="preserve"> </w:t>
      </w:r>
      <w:r w:rsidR="00A15A46">
        <w:t>be</w:t>
      </w:r>
      <w:r w:rsidR="002062E7" w:rsidRPr="002062E7">
        <w:t xml:space="preserve"> </w:t>
      </w:r>
      <w:r w:rsidR="00A15A46">
        <w:t>adapted</w:t>
      </w:r>
      <w:r w:rsidR="002062E7" w:rsidRPr="002062E7">
        <w:t xml:space="preserve"> </w:t>
      </w:r>
      <w:r w:rsidR="00A15A46">
        <w:t>for</w:t>
      </w:r>
      <w:r w:rsidR="002062E7" w:rsidRPr="002062E7">
        <w:t xml:space="preserve"> </w:t>
      </w:r>
      <w:r w:rsidR="00A15A46">
        <w:t>general</w:t>
      </w:r>
      <w:r w:rsidR="002062E7" w:rsidRPr="002062E7">
        <w:t xml:space="preserve"> </w:t>
      </w:r>
      <w:r w:rsidR="00A15A46">
        <w:t>phenotypic</w:t>
      </w:r>
      <w:r w:rsidR="002062E7" w:rsidRPr="002062E7">
        <w:t xml:space="preserve"> </w:t>
      </w:r>
      <w:r w:rsidR="00A15A46">
        <w:t>analysis</w:t>
      </w:r>
      <w:r w:rsidR="002062E7" w:rsidRPr="002062E7">
        <w:t xml:space="preserve"> </w:t>
      </w:r>
      <w:r w:rsidR="00A15A46">
        <w:t>of</w:t>
      </w:r>
      <w:r w:rsidR="002062E7" w:rsidRPr="002062E7">
        <w:t xml:space="preserve"> </w:t>
      </w:r>
      <w:r w:rsidR="00A15A46">
        <w:t>C2C12</w:t>
      </w:r>
      <w:r w:rsidR="002062E7" w:rsidRPr="002062E7">
        <w:t xml:space="preserve"> </w:t>
      </w:r>
      <w:r w:rsidR="00A15A46">
        <w:t>myoblast</w:t>
      </w:r>
      <w:r w:rsidR="002062E7" w:rsidRPr="002062E7">
        <w:t xml:space="preserve"> </w:t>
      </w:r>
      <w:r w:rsidR="00A15A46">
        <w:t>differentiation</w:t>
      </w:r>
      <w:r w:rsidR="002062E7" w:rsidRPr="002062E7">
        <w:t xml:space="preserve"> </w:t>
      </w:r>
      <w:r w:rsidR="00A15A46">
        <w:t>into</w:t>
      </w:r>
      <w:r w:rsidR="002062E7" w:rsidRPr="002062E7">
        <w:t xml:space="preserve"> </w:t>
      </w:r>
      <w:r w:rsidR="00A15A46">
        <w:t>myotubes</w:t>
      </w:r>
      <w:r w:rsidR="002062E7" w:rsidRPr="002062E7">
        <w:t xml:space="preserve"> </w:t>
      </w:r>
      <w:r w:rsidR="00A15A46">
        <w:t>by</w:t>
      </w:r>
      <w:r w:rsidR="002062E7" w:rsidRPr="002062E7">
        <w:t xml:space="preserve"> </w:t>
      </w:r>
      <w:r w:rsidR="00A15A46">
        <w:t>varying</w:t>
      </w:r>
      <w:r w:rsidR="002062E7" w:rsidRPr="002062E7">
        <w:t xml:space="preserve"> </w:t>
      </w:r>
      <w:r w:rsidR="00A15A46">
        <w:t>the</w:t>
      </w:r>
      <w:r w:rsidR="002062E7" w:rsidRPr="002062E7">
        <w:t xml:space="preserve"> </w:t>
      </w:r>
      <w:r w:rsidR="00A15A46">
        <w:t>specific</w:t>
      </w:r>
      <w:r w:rsidR="002062E7" w:rsidRPr="002062E7">
        <w:t xml:space="preserve"> </w:t>
      </w:r>
      <w:r w:rsidR="00A15A46">
        <w:t>antibodies</w:t>
      </w:r>
      <w:r w:rsidR="002062E7" w:rsidRPr="002062E7">
        <w:t xml:space="preserve"> </w:t>
      </w:r>
      <w:r w:rsidR="00A15A46">
        <w:t>used</w:t>
      </w:r>
      <w:r w:rsidR="002062E7" w:rsidRPr="002062E7">
        <w:t xml:space="preserve"> </w:t>
      </w:r>
      <w:r w:rsidR="00A15A46">
        <w:t>in</w:t>
      </w:r>
      <w:r w:rsidR="002062E7" w:rsidRPr="002062E7">
        <w:t xml:space="preserve"> </w:t>
      </w:r>
      <w:r w:rsidR="005C378D">
        <w:t>Western blotting</w:t>
      </w:r>
      <w:r w:rsidR="002062E7" w:rsidRPr="002062E7">
        <w:t xml:space="preserve"> </w:t>
      </w:r>
      <w:r w:rsidR="00A15A46">
        <w:t>or</w:t>
      </w:r>
      <w:r w:rsidR="002062E7" w:rsidRPr="002062E7">
        <w:t xml:space="preserve"> </w:t>
      </w:r>
      <w:r w:rsidR="00A15A46">
        <w:t>the</w:t>
      </w:r>
      <w:r w:rsidR="002062E7" w:rsidRPr="002062E7">
        <w:t xml:space="preserve"> </w:t>
      </w:r>
      <w:r w:rsidR="00A15A46">
        <w:t>gene</w:t>
      </w:r>
      <w:r w:rsidR="002062E7" w:rsidRPr="002062E7">
        <w:t xml:space="preserve"> </w:t>
      </w:r>
      <w:r w:rsidR="00A15A46">
        <w:t>specific</w:t>
      </w:r>
      <w:r w:rsidR="002062E7" w:rsidRPr="002062E7">
        <w:t xml:space="preserve"> </w:t>
      </w:r>
      <w:r w:rsidR="00A15A46">
        <w:t>primers</w:t>
      </w:r>
      <w:r w:rsidR="002062E7" w:rsidRPr="002062E7">
        <w:t xml:space="preserve"> </w:t>
      </w:r>
      <w:r w:rsidR="00A15A46">
        <w:t>used</w:t>
      </w:r>
      <w:r w:rsidR="002062E7" w:rsidRPr="002062E7">
        <w:t xml:space="preserve"> </w:t>
      </w:r>
      <w:r w:rsidR="00A15A46">
        <w:t>in</w:t>
      </w:r>
      <w:r w:rsidR="002062E7" w:rsidRPr="002062E7">
        <w:t xml:space="preserve"> </w:t>
      </w:r>
      <w:r w:rsidR="00A15A46">
        <w:t>the</w:t>
      </w:r>
      <w:r w:rsidR="002062E7" w:rsidRPr="002062E7">
        <w:t xml:space="preserve"> </w:t>
      </w:r>
      <w:r w:rsidR="00A32C08">
        <w:t>quantitative</w:t>
      </w:r>
      <w:r w:rsidR="00A32C08" w:rsidRPr="002062E7">
        <w:t xml:space="preserve"> </w:t>
      </w:r>
      <w:r w:rsidR="00A32C08" w:rsidRPr="00A32C08">
        <w:t xml:space="preserve">polymerase chain reaction </w:t>
      </w:r>
      <w:r w:rsidR="00A32C08">
        <w:t>(</w:t>
      </w:r>
      <w:r w:rsidR="00A15A46">
        <w:t>qPCR</w:t>
      </w:r>
      <w:r w:rsidR="00A32C08">
        <w:t>)</w:t>
      </w:r>
      <w:r w:rsidR="002062E7" w:rsidRPr="002062E7">
        <w:t xml:space="preserve"> </w:t>
      </w:r>
      <w:r w:rsidR="00A15A46">
        <w:t>analysis.</w:t>
      </w:r>
    </w:p>
    <w:p w14:paraId="447A359D" w14:textId="77777777" w:rsidR="00A15A46" w:rsidRPr="00B1201E" w:rsidRDefault="00A15A46" w:rsidP="008B34B5"/>
    <w:p w14:paraId="294186E4" w14:textId="73220D91" w:rsidR="00DD15A0" w:rsidRPr="005215C2" w:rsidRDefault="00C255FA" w:rsidP="008B34B5">
      <w:pPr>
        <w:pStyle w:val="ListParagraph"/>
        <w:numPr>
          <w:ilvl w:val="1"/>
          <w:numId w:val="56"/>
        </w:numPr>
        <w:ind w:left="0" w:firstLine="0"/>
        <w:rPr>
          <w:highlight w:val="yellow"/>
        </w:rPr>
      </w:pPr>
      <w:r w:rsidRPr="005215C2">
        <w:rPr>
          <w:highlight w:val="yellow"/>
        </w:rPr>
        <w:lastRenderedPageBreak/>
        <w:t>C2C12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differentiation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protocol</w:t>
      </w:r>
      <w:r w:rsidR="002062E7" w:rsidRPr="002062E7">
        <w:rPr>
          <w:highlight w:val="yellow"/>
        </w:rPr>
        <w:t xml:space="preserve"> </w:t>
      </w:r>
      <w:r w:rsidR="002E3A9F" w:rsidRPr="005215C2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2E3A9F" w:rsidRPr="005215C2">
        <w:rPr>
          <w:highlight w:val="yellow"/>
        </w:rPr>
        <w:t>brightfield</w:t>
      </w:r>
      <w:r w:rsidR="002062E7" w:rsidRPr="002062E7">
        <w:rPr>
          <w:highlight w:val="yellow"/>
        </w:rPr>
        <w:t xml:space="preserve"> </w:t>
      </w:r>
      <w:r w:rsidR="002E3A9F" w:rsidRPr="005215C2">
        <w:rPr>
          <w:highlight w:val="yellow"/>
        </w:rPr>
        <w:t>microscop</w:t>
      </w:r>
      <w:r w:rsidR="00DD15A0" w:rsidRPr="005215C2">
        <w:rPr>
          <w:highlight w:val="yellow"/>
        </w:rPr>
        <w:t>y</w:t>
      </w:r>
    </w:p>
    <w:p w14:paraId="39D7AE4B" w14:textId="77777777" w:rsidR="00DD15A0" w:rsidRPr="005215C2" w:rsidRDefault="00DD15A0" w:rsidP="008B34B5">
      <w:pPr>
        <w:rPr>
          <w:highlight w:val="yellow"/>
        </w:rPr>
      </w:pPr>
    </w:p>
    <w:p w14:paraId="4466A0FE" w14:textId="4C0CBA32" w:rsidR="00337475" w:rsidRPr="00B1201E" w:rsidRDefault="00337475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B1201E">
        <w:rPr>
          <w:highlight w:val="yellow"/>
        </w:rPr>
        <w:t>Seed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150,000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lls/well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12</w:t>
      </w:r>
      <w:r w:rsidR="005C378D">
        <w:rPr>
          <w:highlight w:val="yellow"/>
        </w:rPr>
        <w:t xml:space="preserve"> </w:t>
      </w:r>
      <w:r w:rsidRPr="00B1201E">
        <w:rPr>
          <w:highlight w:val="yellow"/>
        </w:rPr>
        <w:t>well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plate.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ultur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puromycin-resistant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stabl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</w:t>
      </w:r>
      <w:r w:rsidR="005C378D">
        <w:rPr>
          <w:highlight w:val="yellow"/>
        </w:rPr>
        <w:t xml:space="preserve"> a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12</w:t>
      </w:r>
      <w:r w:rsidR="005C378D">
        <w:rPr>
          <w:highlight w:val="yellow"/>
        </w:rPr>
        <w:t xml:space="preserve"> </w:t>
      </w:r>
      <w:r w:rsidRPr="00B1201E">
        <w:rPr>
          <w:highlight w:val="yellow"/>
        </w:rPr>
        <w:t>well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plat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selectio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humidified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cubato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37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°C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5%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O</w:t>
      </w:r>
      <w:r w:rsidRPr="00B1201E">
        <w:rPr>
          <w:highlight w:val="yellow"/>
          <w:vertAlign w:val="subscript"/>
        </w:rPr>
        <w:t>2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tmosphere.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ultur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omplet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until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they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reach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~95%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onfluence.</w:t>
      </w:r>
    </w:p>
    <w:p w14:paraId="2B101E08" w14:textId="77777777" w:rsidR="00337475" w:rsidRPr="005215C2" w:rsidRDefault="00337475" w:rsidP="008B34B5">
      <w:pPr>
        <w:pStyle w:val="ListParagraph"/>
        <w:ind w:left="0"/>
        <w:rPr>
          <w:highlight w:val="yellow"/>
        </w:rPr>
      </w:pPr>
    </w:p>
    <w:p w14:paraId="02FAFB47" w14:textId="6A35A46C" w:rsidR="002E3A9F" w:rsidRPr="00B1201E" w:rsidRDefault="002E3A9F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215C2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induce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differentiation</w:t>
      </w:r>
      <w:r w:rsidR="002062E7" w:rsidRPr="002062E7">
        <w:rPr>
          <w:highlight w:val="yellow"/>
        </w:rPr>
        <w:t xml:space="preserve"> </w:t>
      </w:r>
      <w:r w:rsidR="00E64AE0" w:rsidRPr="005215C2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E64AE0" w:rsidRPr="005215C2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="00E64AE0" w:rsidRPr="005215C2">
        <w:rPr>
          <w:highlight w:val="yellow"/>
        </w:rPr>
        <w:t>cells,</w:t>
      </w:r>
      <w:r w:rsidR="002062E7" w:rsidRPr="002062E7">
        <w:rPr>
          <w:highlight w:val="yellow"/>
        </w:rPr>
        <w:t xml:space="preserve"> </w:t>
      </w:r>
      <w:r w:rsidR="00E64AE0" w:rsidRPr="005215C2">
        <w:rPr>
          <w:highlight w:val="yellow"/>
        </w:rPr>
        <w:t>replace</w:t>
      </w:r>
      <w:r w:rsidR="002062E7" w:rsidRPr="002062E7">
        <w:rPr>
          <w:highlight w:val="yellow"/>
        </w:rPr>
        <w:t xml:space="preserve"> </w:t>
      </w:r>
      <w:r w:rsidR="004647CD" w:rsidRPr="005215C2">
        <w:rPr>
          <w:highlight w:val="yellow"/>
        </w:rPr>
        <w:t>complete</w:t>
      </w:r>
      <w:r w:rsidR="002062E7" w:rsidRPr="002062E7">
        <w:rPr>
          <w:highlight w:val="yellow"/>
        </w:rPr>
        <w:t xml:space="preserve"> </w:t>
      </w:r>
      <w:r w:rsidR="004647CD" w:rsidRPr="005215C2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="00E64AE0" w:rsidRPr="005215C2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4647CD" w:rsidRPr="005215C2">
        <w:rPr>
          <w:highlight w:val="yellow"/>
        </w:rPr>
        <w:t>serum-free</w:t>
      </w:r>
      <w:r w:rsidR="002062E7" w:rsidRPr="002062E7">
        <w:rPr>
          <w:highlight w:val="yellow"/>
        </w:rPr>
        <w:t xml:space="preserve"> </w:t>
      </w:r>
      <w:r w:rsidR="004647CD" w:rsidRPr="005215C2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(</w:t>
      </w:r>
      <w:r w:rsidR="005C378D">
        <w:rPr>
          <w:highlight w:val="yellow"/>
        </w:rPr>
        <w:t>d</w:t>
      </w:r>
      <w:r w:rsidR="008365A6" w:rsidRPr="005215C2">
        <w:rPr>
          <w:highlight w:val="yellow"/>
        </w:rPr>
        <w:t>ay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0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differentiation).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Change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every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two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days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647CD" w:rsidRPr="005215C2">
        <w:rPr>
          <w:highlight w:val="yellow"/>
        </w:rPr>
        <w:t>follow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myotube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formation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using</w:t>
      </w:r>
      <w:r w:rsidR="002062E7" w:rsidRPr="002062E7">
        <w:rPr>
          <w:highlight w:val="yellow"/>
        </w:rPr>
        <w:t xml:space="preserve"> </w:t>
      </w:r>
      <w:r w:rsidR="0010483D" w:rsidRPr="005215C2">
        <w:rPr>
          <w:highlight w:val="yellow"/>
        </w:rPr>
        <w:t>an</w:t>
      </w:r>
      <w:r w:rsidR="002062E7" w:rsidRPr="002062E7">
        <w:rPr>
          <w:highlight w:val="yellow"/>
        </w:rPr>
        <w:t xml:space="preserve"> </w:t>
      </w:r>
      <w:r w:rsidR="00015B66" w:rsidRPr="005215C2">
        <w:rPr>
          <w:highlight w:val="yellow"/>
        </w:rPr>
        <w:t>inverted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bright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field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microscope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Pr="005215C2">
        <w:rPr>
          <w:highlight w:val="yellow"/>
        </w:rPr>
        <w:t>camera.</w:t>
      </w:r>
    </w:p>
    <w:p w14:paraId="1ECC3A89" w14:textId="77777777" w:rsidR="00722E8D" w:rsidRDefault="00722E8D" w:rsidP="008B34B5">
      <w:pPr>
        <w:pStyle w:val="ListParagraph"/>
        <w:ind w:left="0"/>
      </w:pPr>
    </w:p>
    <w:p w14:paraId="71867615" w14:textId="77B356B6" w:rsidR="00015B66" w:rsidRDefault="00CE5E1C" w:rsidP="008B34B5">
      <w:pPr>
        <w:pStyle w:val="ListParagraph"/>
        <w:ind w:left="0"/>
      </w:pPr>
      <w:r>
        <w:t>NOTE:</w:t>
      </w:r>
      <w:r w:rsidR="002062E7" w:rsidRPr="002062E7">
        <w:t xml:space="preserve"> </w:t>
      </w:r>
      <w:r w:rsidR="00722E8D" w:rsidRPr="00B1201E">
        <w:t>Many</w:t>
      </w:r>
      <w:r w:rsidR="002062E7" w:rsidRPr="002062E7">
        <w:t xml:space="preserve"> </w:t>
      </w:r>
      <w:r w:rsidR="00722E8D" w:rsidRPr="00B1201E">
        <w:t>protocols</w:t>
      </w:r>
      <w:r w:rsidR="002062E7" w:rsidRPr="002062E7">
        <w:t xml:space="preserve"> </w:t>
      </w:r>
      <w:r w:rsidR="00722E8D" w:rsidRPr="00B1201E">
        <w:t>use</w:t>
      </w:r>
      <w:r w:rsidR="002062E7" w:rsidRPr="002062E7">
        <w:t xml:space="preserve"> </w:t>
      </w:r>
      <w:r w:rsidR="00722E8D" w:rsidRPr="00B1201E">
        <w:t>2%</w:t>
      </w:r>
      <w:r w:rsidR="002062E7" w:rsidRPr="002062E7">
        <w:t xml:space="preserve"> </w:t>
      </w:r>
      <w:r w:rsidR="00722E8D" w:rsidRPr="00B1201E">
        <w:t>horse</w:t>
      </w:r>
      <w:r w:rsidR="002062E7" w:rsidRPr="002062E7">
        <w:t xml:space="preserve"> </w:t>
      </w:r>
      <w:r w:rsidR="00722E8D" w:rsidRPr="00B1201E">
        <w:t>serum</w:t>
      </w:r>
      <w:r w:rsidR="002062E7" w:rsidRPr="002062E7">
        <w:t xml:space="preserve"> </w:t>
      </w:r>
      <w:r w:rsidR="00722E8D" w:rsidRPr="00B1201E">
        <w:t>to</w:t>
      </w:r>
      <w:r w:rsidR="002062E7" w:rsidRPr="002062E7">
        <w:t xml:space="preserve"> </w:t>
      </w:r>
      <w:r w:rsidR="00722E8D" w:rsidRPr="00B1201E">
        <w:t>differentiate</w:t>
      </w:r>
      <w:r w:rsidR="002062E7" w:rsidRPr="002062E7">
        <w:t xml:space="preserve"> </w:t>
      </w:r>
      <w:r w:rsidR="00722E8D" w:rsidRPr="00B1201E">
        <w:t>C2C12</w:t>
      </w:r>
      <w:r w:rsidR="002062E7" w:rsidRPr="002062E7">
        <w:t xml:space="preserve"> </w:t>
      </w:r>
      <w:r w:rsidR="00722E8D" w:rsidRPr="00B1201E">
        <w:t>cell</w:t>
      </w:r>
      <w:r w:rsidR="003463FE" w:rsidRPr="00B1201E">
        <w:t>s</w:t>
      </w:r>
      <w:r w:rsidR="002062E7" w:rsidRPr="002062E7">
        <w:t xml:space="preserve"> </w:t>
      </w:r>
      <w:r w:rsidR="00722E8D" w:rsidRPr="00B1201E">
        <w:t>into</w:t>
      </w:r>
      <w:r w:rsidR="002062E7" w:rsidRPr="002062E7">
        <w:t xml:space="preserve"> </w:t>
      </w:r>
      <w:r w:rsidR="00722E8D" w:rsidRPr="00B1201E">
        <w:t>myotubes.</w:t>
      </w:r>
      <w:r w:rsidR="002062E7" w:rsidRPr="002062E7">
        <w:t xml:space="preserve"> </w:t>
      </w:r>
      <w:r w:rsidR="004B1F48">
        <w:t>I</w:t>
      </w:r>
      <w:r w:rsidR="00722E8D" w:rsidRPr="00B1201E">
        <w:t>n</w:t>
      </w:r>
      <w:r w:rsidR="002062E7" w:rsidRPr="002062E7">
        <w:t xml:space="preserve"> </w:t>
      </w:r>
      <w:r w:rsidR="005C378D">
        <w:t>authors’</w:t>
      </w:r>
      <w:r w:rsidR="002062E7" w:rsidRPr="002062E7">
        <w:t xml:space="preserve"> </w:t>
      </w:r>
      <w:r w:rsidR="00722E8D" w:rsidRPr="00B1201E">
        <w:t>hands,</w:t>
      </w:r>
      <w:r w:rsidR="002062E7" w:rsidRPr="002062E7">
        <w:t xml:space="preserve"> </w:t>
      </w:r>
      <w:r w:rsidR="00722E8D" w:rsidRPr="00B1201E">
        <w:t>removing</w:t>
      </w:r>
      <w:r w:rsidR="002062E7" w:rsidRPr="002062E7">
        <w:t xml:space="preserve"> </w:t>
      </w:r>
      <w:r w:rsidR="00722E8D" w:rsidRPr="00B1201E">
        <w:t>the</w:t>
      </w:r>
      <w:r w:rsidR="002062E7" w:rsidRPr="002062E7">
        <w:t xml:space="preserve"> </w:t>
      </w:r>
      <w:r w:rsidR="00722E8D" w:rsidRPr="00B1201E">
        <w:t>serum</w:t>
      </w:r>
      <w:r w:rsidR="002062E7" w:rsidRPr="002062E7">
        <w:t xml:space="preserve"> </w:t>
      </w:r>
      <w:r w:rsidR="00722E8D" w:rsidRPr="00B1201E">
        <w:t>entirely</w:t>
      </w:r>
      <w:r w:rsidR="002062E7" w:rsidRPr="002062E7">
        <w:t xml:space="preserve"> </w:t>
      </w:r>
      <w:r w:rsidR="00722E8D" w:rsidRPr="00B1201E">
        <w:t>had</w:t>
      </w:r>
      <w:r w:rsidR="002062E7" w:rsidRPr="002062E7">
        <w:t xml:space="preserve"> </w:t>
      </w:r>
      <w:r w:rsidR="00722E8D" w:rsidRPr="00B1201E">
        <w:t>a</w:t>
      </w:r>
      <w:r w:rsidR="002062E7" w:rsidRPr="002062E7">
        <w:t xml:space="preserve"> </w:t>
      </w:r>
      <w:r w:rsidR="00722E8D" w:rsidRPr="00B1201E">
        <w:t>similar</w:t>
      </w:r>
      <w:r w:rsidR="002062E7" w:rsidRPr="002062E7">
        <w:t xml:space="preserve"> </w:t>
      </w:r>
      <w:r w:rsidR="00722E8D" w:rsidRPr="00B1201E">
        <w:t>effect.</w:t>
      </w:r>
      <w:r w:rsidR="002062E7" w:rsidRPr="002062E7">
        <w:t xml:space="preserve"> </w:t>
      </w:r>
      <w:r w:rsidR="00722E8D" w:rsidRPr="00B1201E">
        <w:t>Insulin</w:t>
      </w:r>
      <w:r w:rsidR="002062E7" w:rsidRPr="002062E7">
        <w:t xml:space="preserve"> </w:t>
      </w:r>
      <w:r w:rsidR="00722E8D" w:rsidRPr="00B1201E">
        <w:t>is</w:t>
      </w:r>
      <w:r w:rsidR="002062E7" w:rsidRPr="002062E7">
        <w:t xml:space="preserve"> </w:t>
      </w:r>
      <w:r w:rsidR="00722E8D" w:rsidRPr="00B1201E">
        <w:t>described</w:t>
      </w:r>
      <w:r w:rsidR="002062E7" w:rsidRPr="002062E7">
        <w:t xml:space="preserve"> </w:t>
      </w:r>
      <w:r w:rsidR="00722E8D" w:rsidRPr="00B1201E">
        <w:t>as</w:t>
      </w:r>
      <w:r w:rsidR="002062E7" w:rsidRPr="002062E7">
        <w:t xml:space="preserve"> </w:t>
      </w:r>
      <w:r w:rsidR="00722E8D" w:rsidRPr="00B1201E">
        <w:t>an</w:t>
      </w:r>
      <w:r w:rsidR="002062E7" w:rsidRPr="002062E7">
        <w:t xml:space="preserve"> </w:t>
      </w:r>
      <w:r w:rsidR="00722E8D" w:rsidRPr="00B1201E">
        <w:t>additive</w:t>
      </w:r>
      <w:r w:rsidR="002062E7" w:rsidRPr="002062E7">
        <w:t xml:space="preserve"> </w:t>
      </w:r>
      <w:r w:rsidR="00722E8D" w:rsidRPr="00B1201E">
        <w:t>to</w:t>
      </w:r>
      <w:r w:rsidR="002062E7" w:rsidRPr="002062E7">
        <w:t xml:space="preserve"> </w:t>
      </w:r>
      <w:r w:rsidR="00722E8D" w:rsidRPr="00B1201E">
        <w:t>the</w:t>
      </w:r>
      <w:r w:rsidR="002062E7" w:rsidRPr="002062E7">
        <w:t xml:space="preserve"> </w:t>
      </w:r>
      <w:r w:rsidR="00722E8D" w:rsidRPr="00B1201E">
        <w:t>cell</w:t>
      </w:r>
      <w:r w:rsidR="002062E7" w:rsidRPr="002062E7">
        <w:t xml:space="preserve"> </w:t>
      </w:r>
      <w:r w:rsidR="00722E8D" w:rsidRPr="00B1201E">
        <w:t>culture</w:t>
      </w:r>
      <w:r w:rsidR="002062E7" w:rsidRPr="002062E7">
        <w:t xml:space="preserve"> </w:t>
      </w:r>
      <w:r w:rsidR="00722E8D" w:rsidRPr="00B1201E">
        <w:t>medium</w:t>
      </w:r>
      <w:r w:rsidR="002062E7" w:rsidRPr="002062E7">
        <w:t xml:space="preserve"> </w:t>
      </w:r>
      <w:r w:rsidR="00722E8D" w:rsidRPr="00B1201E">
        <w:t>to</w:t>
      </w:r>
      <w:r w:rsidR="002062E7" w:rsidRPr="002062E7">
        <w:t xml:space="preserve"> </w:t>
      </w:r>
      <w:r w:rsidR="00722E8D" w:rsidRPr="00B1201E">
        <w:t>accelerate</w:t>
      </w:r>
      <w:r w:rsidR="002062E7" w:rsidRPr="002062E7">
        <w:t xml:space="preserve"> </w:t>
      </w:r>
      <w:r w:rsidR="00722E8D" w:rsidRPr="00B1201E">
        <w:t>C2C12</w:t>
      </w:r>
      <w:r w:rsidR="002062E7" w:rsidRPr="002062E7">
        <w:t xml:space="preserve"> </w:t>
      </w:r>
      <w:r w:rsidR="00722E8D" w:rsidRPr="00B1201E">
        <w:t>differentiation.</w:t>
      </w:r>
      <w:r w:rsidR="002062E7" w:rsidRPr="002062E7">
        <w:t xml:space="preserve"> </w:t>
      </w:r>
      <w:r w:rsidR="00722E8D" w:rsidRPr="00B1201E">
        <w:t>However,</w:t>
      </w:r>
      <w:r w:rsidR="002062E7" w:rsidRPr="002062E7">
        <w:t xml:space="preserve"> </w:t>
      </w:r>
      <w:r w:rsidR="00722E8D" w:rsidRPr="00B1201E">
        <w:t>in</w:t>
      </w:r>
      <w:r w:rsidR="002062E7" w:rsidRPr="002062E7">
        <w:t xml:space="preserve"> </w:t>
      </w:r>
      <w:r w:rsidR="00722E8D" w:rsidRPr="00B1201E">
        <w:t>the</w:t>
      </w:r>
      <w:r w:rsidR="002062E7" w:rsidRPr="002062E7">
        <w:t xml:space="preserve"> </w:t>
      </w:r>
      <w:r w:rsidR="00722E8D" w:rsidRPr="00B1201E">
        <w:t>current</w:t>
      </w:r>
      <w:r w:rsidR="002062E7" w:rsidRPr="002062E7">
        <w:t xml:space="preserve"> </w:t>
      </w:r>
      <w:r w:rsidR="00722E8D" w:rsidRPr="00B1201E">
        <w:t>protocol,</w:t>
      </w:r>
      <w:r w:rsidR="002062E7" w:rsidRPr="002062E7">
        <w:t xml:space="preserve"> </w:t>
      </w:r>
      <w:r w:rsidR="00722E8D" w:rsidRPr="00B1201E">
        <w:t>C2C12</w:t>
      </w:r>
      <w:r w:rsidR="002062E7" w:rsidRPr="002062E7">
        <w:t xml:space="preserve"> </w:t>
      </w:r>
      <w:r w:rsidR="00722E8D" w:rsidRPr="00B1201E">
        <w:t>cells</w:t>
      </w:r>
      <w:r w:rsidR="002062E7" w:rsidRPr="002062E7">
        <w:t xml:space="preserve"> </w:t>
      </w:r>
      <w:r w:rsidR="00722E8D" w:rsidRPr="00B1201E">
        <w:t>reliably</w:t>
      </w:r>
      <w:r w:rsidR="002062E7" w:rsidRPr="002062E7">
        <w:t xml:space="preserve"> </w:t>
      </w:r>
      <w:r w:rsidR="00722E8D" w:rsidRPr="00B1201E">
        <w:t>differentiated</w:t>
      </w:r>
      <w:r w:rsidR="002062E7" w:rsidRPr="002062E7">
        <w:t xml:space="preserve"> </w:t>
      </w:r>
      <w:r w:rsidR="00722E8D" w:rsidRPr="00B1201E">
        <w:t>into</w:t>
      </w:r>
      <w:r w:rsidR="002062E7" w:rsidRPr="002062E7">
        <w:t xml:space="preserve"> </w:t>
      </w:r>
      <w:r w:rsidR="00722E8D" w:rsidRPr="00B1201E">
        <w:t>myotubes</w:t>
      </w:r>
      <w:r w:rsidR="002062E7" w:rsidRPr="002062E7">
        <w:t xml:space="preserve"> </w:t>
      </w:r>
      <w:r w:rsidR="00722E8D" w:rsidRPr="00B1201E">
        <w:t>within</w:t>
      </w:r>
      <w:r w:rsidR="002062E7" w:rsidRPr="002062E7">
        <w:t xml:space="preserve"> </w:t>
      </w:r>
      <w:r w:rsidR="00722E8D" w:rsidRPr="00B1201E">
        <w:t>3</w:t>
      </w:r>
      <w:r w:rsidR="005C378D">
        <w:t>−</w:t>
      </w:r>
      <w:r w:rsidR="00722E8D" w:rsidRPr="00B1201E">
        <w:t>5</w:t>
      </w:r>
      <w:r w:rsidR="002062E7" w:rsidRPr="002062E7">
        <w:t xml:space="preserve"> </w:t>
      </w:r>
      <w:r w:rsidR="00722E8D" w:rsidRPr="00B1201E">
        <w:t>days</w:t>
      </w:r>
      <w:r w:rsidR="002062E7" w:rsidRPr="002062E7">
        <w:t xml:space="preserve"> </w:t>
      </w:r>
      <w:r w:rsidR="00722E8D" w:rsidRPr="00B1201E">
        <w:t>after</w:t>
      </w:r>
      <w:r w:rsidR="002062E7" w:rsidRPr="002062E7">
        <w:t xml:space="preserve"> </w:t>
      </w:r>
      <w:r w:rsidR="00722E8D" w:rsidRPr="00B1201E">
        <w:t>serum</w:t>
      </w:r>
      <w:r w:rsidR="002062E7" w:rsidRPr="002062E7">
        <w:t xml:space="preserve"> </w:t>
      </w:r>
      <w:r w:rsidR="004B1F48">
        <w:t>deprivation</w:t>
      </w:r>
      <w:r w:rsidR="002062E7" w:rsidRPr="002062E7">
        <w:t xml:space="preserve"> </w:t>
      </w:r>
      <w:r w:rsidR="00722E8D" w:rsidRPr="00B1201E">
        <w:t>and</w:t>
      </w:r>
      <w:r w:rsidR="002062E7" w:rsidRPr="002062E7">
        <w:t xml:space="preserve"> </w:t>
      </w:r>
      <w:r w:rsidR="00722E8D" w:rsidRPr="00B1201E">
        <w:t>addition</w:t>
      </w:r>
      <w:r w:rsidR="002062E7" w:rsidRPr="002062E7">
        <w:t xml:space="preserve"> </w:t>
      </w:r>
      <w:r w:rsidR="00722E8D" w:rsidRPr="00B1201E">
        <w:t>of</w:t>
      </w:r>
      <w:r w:rsidR="002062E7" w:rsidRPr="002062E7">
        <w:t xml:space="preserve"> </w:t>
      </w:r>
      <w:r w:rsidR="00722E8D" w:rsidRPr="00B1201E">
        <w:t>insulin</w:t>
      </w:r>
      <w:r w:rsidR="002062E7" w:rsidRPr="002062E7">
        <w:t xml:space="preserve"> </w:t>
      </w:r>
      <w:r w:rsidR="00722E8D" w:rsidRPr="00B1201E">
        <w:t>was</w:t>
      </w:r>
      <w:r w:rsidR="002062E7" w:rsidRPr="002062E7">
        <w:t xml:space="preserve"> </w:t>
      </w:r>
      <w:r w:rsidR="00722E8D" w:rsidRPr="00B1201E">
        <w:t>deemed</w:t>
      </w:r>
      <w:r w:rsidR="002062E7" w:rsidRPr="002062E7">
        <w:t xml:space="preserve"> </w:t>
      </w:r>
      <w:r w:rsidR="00722E8D" w:rsidRPr="00B1201E">
        <w:t>unnecessary.</w:t>
      </w:r>
    </w:p>
    <w:p w14:paraId="443D8925" w14:textId="77777777" w:rsidR="00722E8D" w:rsidRDefault="00722E8D" w:rsidP="008B34B5"/>
    <w:p w14:paraId="4E6CF2AD" w14:textId="20EBFA77" w:rsidR="002E3A9F" w:rsidRPr="005140B4" w:rsidRDefault="002E3A9F" w:rsidP="008B34B5">
      <w:pPr>
        <w:pStyle w:val="ListParagraph"/>
        <w:numPr>
          <w:ilvl w:val="1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M</w:t>
      </w:r>
      <w:r w:rsidR="00261D74" w:rsidRPr="005140B4">
        <w:rPr>
          <w:highlight w:val="yellow"/>
        </w:rPr>
        <w:t>yosin</w:t>
      </w:r>
      <w:r w:rsidR="002062E7" w:rsidRPr="002062E7">
        <w:rPr>
          <w:highlight w:val="yellow"/>
        </w:rPr>
        <w:t xml:space="preserve"> </w:t>
      </w:r>
      <w:r w:rsidR="00261D74" w:rsidRPr="005140B4">
        <w:rPr>
          <w:highlight w:val="yellow"/>
        </w:rPr>
        <w:t>heavy</w:t>
      </w:r>
      <w:r w:rsidR="002062E7" w:rsidRPr="002062E7">
        <w:rPr>
          <w:highlight w:val="yellow"/>
        </w:rPr>
        <w:t xml:space="preserve"> </w:t>
      </w:r>
      <w:r w:rsidR="00261D74" w:rsidRPr="005140B4">
        <w:rPr>
          <w:highlight w:val="yellow"/>
        </w:rPr>
        <w:t>chain</w:t>
      </w:r>
      <w:r w:rsidR="002062E7" w:rsidRPr="002062E7">
        <w:rPr>
          <w:highlight w:val="yellow"/>
        </w:rPr>
        <w:t xml:space="preserve"> </w:t>
      </w:r>
      <w:r w:rsidR="00261D74" w:rsidRPr="005140B4">
        <w:rPr>
          <w:highlight w:val="yellow"/>
        </w:rPr>
        <w:t>(</w:t>
      </w:r>
      <w:proofErr w:type="spellStart"/>
      <w:r w:rsidR="00261D74" w:rsidRPr="005140B4">
        <w:rPr>
          <w:highlight w:val="yellow"/>
        </w:rPr>
        <w:t>MyHC</w:t>
      </w:r>
      <w:proofErr w:type="spellEnd"/>
      <w:r w:rsidR="00261D74" w:rsidRPr="005140B4">
        <w:rPr>
          <w:highlight w:val="yellow"/>
        </w:rPr>
        <w:t>)</w:t>
      </w:r>
      <w:r w:rsidR="002062E7" w:rsidRPr="002062E7">
        <w:rPr>
          <w:highlight w:val="yellow"/>
        </w:rPr>
        <w:t xml:space="preserve"> </w:t>
      </w:r>
      <w:r w:rsidR="00261D74" w:rsidRPr="005140B4">
        <w:rPr>
          <w:highlight w:val="yellow"/>
        </w:rPr>
        <w:t>immunostaining</w:t>
      </w:r>
      <w:r w:rsidR="002062E7" w:rsidRPr="002062E7">
        <w:rPr>
          <w:highlight w:val="yellow"/>
        </w:rPr>
        <w:t xml:space="preserve"> </w:t>
      </w:r>
      <w:r w:rsidR="00337475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337475">
        <w:rPr>
          <w:highlight w:val="yellow"/>
        </w:rPr>
        <w:t>visualiz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yotubes</w:t>
      </w:r>
    </w:p>
    <w:p w14:paraId="44A6A8BF" w14:textId="77777777" w:rsidR="00DD15A0" w:rsidRPr="005140B4" w:rsidRDefault="00DD15A0" w:rsidP="008B34B5">
      <w:pPr>
        <w:pStyle w:val="ListParagraph"/>
        <w:ind w:left="0"/>
        <w:rPr>
          <w:highlight w:val="yellow"/>
        </w:rPr>
      </w:pPr>
    </w:p>
    <w:p w14:paraId="6AEEF98B" w14:textId="1189C65C" w:rsidR="002E3A9F" w:rsidRPr="00574EC1" w:rsidRDefault="002E3A9F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Seed</w:t>
      </w:r>
      <w:r w:rsidR="002062E7" w:rsidRPr="002062E7">
        <w:rPr>
          <w:highlight w:val="yellow"/>
        </w:rPr>
        <w:t xml:space="preserve"> </w:t>
      </w:r>
      <w:r w:rsidR="009B3B11" w:rsidRPr="005140B4">
        <w:rPr>
          <w:color w:val="000000" w:themeColor="text1"/>
          <w:highlight w:val="yellow"/>
        </w:rPr>
        <w:t>50,00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4B1F48">
        <w:rPr>
          <w:color w:val="000000" w:themeColor="text1"/>
          <w:highlight w:val="yellow"/>
        </w:rPr>
        <w:t>puromycin-resistant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pe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hambe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5C378D">
        <w:rPr>
          <w:highlight w:val="yellow"/>
        </w:rPr>
        <w:t xml:space="preserve">an </w:t>
      </w:r>
      <w:r w:rsidRPr="005140B4">
        <w:rPr>
          <w:highlight w:val="yellow"/>
        </w:rPr>
        <w:t>8</w:t>
      </w:r>
      <w:r w:rsidR="005C378D">
        <w:rPr>
          <w:highlight w:val="yellow"/>
        </w:rPr>
        <w:t xml:space="preserve"> </w:t>
      </w:r>
      <w:r w:rsidRPr="005140B4">
        <w:rPr>
          <w:highlight w:val="yellow"/>
        </w:rPr>
        <w:t>well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hambe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slide</w:t>
      </w:r>
      <w:r w:rsidR="002062E7" w:rsidRPr="002062E7">
        <w:rPr>
          <w:highlight w:val="yellow"/>
        </w:rPr>
        <w:t xml:space="preserve"> </w:t>
      </w:r>
      <w:r w:rsidR="00FF26C0" w:rsidRPr="005140B4">
        <w:rPr>
          <w:color w:val="000000" w:themeColor="text1"/>
          <w:highlight w:val="yellow"/>
        </w:rPr>
        <w:t>in</w:t>
      </w:r>
      <w:r w:rsidR="002062E7" w:rsidRPr="002062E7">
        <w:rPr>
          <w:color w:val="000000" w:themeColor="text1"/>
          <w:highlight w:val="yellow"/>
        </w:rPr>
        <w:t xml:space="preserve"> </w:t>
      </w:r>
      <w:r w:rsidR="00020322">
        <w:rPr>
          <w:color w:val="000000" w:themeColor="text1"/>
          <w:highlight w:val="yellow"/>
        </w:rPr>
        <w:t>50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722E8D">
        <w:rPr>
          <w:color w:val="000000" w:themeColor="text1"/>
          <w:highlight w:val="yellow"/>
        </w:rPr>
        <w:t>µL</w:t>
      </w:r>
      <w:r w:rsidR="005C378D">
        <w:rPr>
          <w:color w:val="000000" w:themeColor="text1"/>
          <w:highlight w:val="yellow"/>
        </w:rPr>
        <w:t xml:space="preserve"> of</w:t>
      </w:r>
      <w:r w:rsidR="002062E7" w:rsidRPr="002062E7">
        <w:rPr>
          <w:color w:val="000000" w:themeColor="text1"/>
          <w:highlight w:val="yellow"/>
        </w:rPr>
        <w:t xml:space="preserve"> </w:t>
      </w:r>
      <w:r w:rsidR="004647CD">
        <w:rPr>
          <w:color w:val="000000" w:themeColor="text1"/>
          <w:highlight w:val="yellow"/>
        </w:rPr>
        <w:t>complete</w:t>
      </w:r>
      <w:r w:rsidR="002062E7" w:rsidRPr="002062E7">
        <w:rPr>
          <w:color w:val="000000" w:themeColor="text1"/>
          <w:highlight w:val="yellow"/>
        </w:rPr>
        <w:t xml:space="preserve"> </w:t>
      </w:r>
      <w:r w:rsidR="004647CD">
        <w:rPr>
          <w:color w:val="000000" w:themeColor="text1"/>
          <w:highlight w:val="yellow"/>
        </w:rPr>
        <w:t>DMEM</w:t>
      </w:r>
      <w:r w:rsidRPr="005140B4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722E8D" w:rsidRPr="00574EC1">
        <w:rPr>
          <w:highlight w:val="yellow"/>
        </w:rPr>
        <w:t>Culture</w:t>
      </w:r>
      <w:r w:rsidR="002062E7" w:rsidRPr="002062E7">
        <w:rPr>
          <w:highlight w:val="yellow"/>
        </w:rPr>
        <w:t xml:space="preserve"> </w:t>
      </w:r>
      <w:r w:rsidR="007D5337" w:rsidRPr="00574EC1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7D5337" w:rsidRPr="00574EC1">
        <w:rPr>
          <w:highlight w:val="yellow"/>
        </w:rPr>
        <w:t>until</w:t>
      </w:r>
      <w:r w:rsidR="002062E7" w:rsidRPr="002062E7">
        <w:rPr>
          <w:highlight w:val="yellow"/>
        </w:rPr>
        <w:t xml:space="preserve"> </w:t>
      </w:r>
      <w:r w:rsidR="007D5337" w:rsidRPr="00574EC1">
        <w:rPr>
          <w:highlight w:val="yellow"/>
        </w:rPr>
        <w:t>they</w:t>
      </w:r>
      <w:r w:rsidR="002062E7" w:rsidRPr="002062E7">
        <w:rPr>
          <w:highlight w:val="yellow"/>
        </w:rPr>
        <w:t xml:space="preserve"> </w:t>
      </w:r>
      <w:r w:rsidRPr="00574EC1">
        <w:rPr>
          <w:highlight w:val="yellow"/>
        </w:rPr>
        <w:t>reach</w:t>
      </w:r>
      <w:r w:rsidR="002062E7" w:rsidRPr="002062E7">
        <w:rPr>
          <w:highlight w:val="yellow"/>
        </w:rPr>
        <w:t xml:space="preserve"> </w:t>
      </w:r>
      <w:r w:rsidRPr="00574EC1">
        <w:rPr>
          <w:highlight w:val="yellow"/>
        </w:rPr>
        <w:t>95%</w:t>
      </w:r>
      <w:r w:rsidR="002062E7" w:rsidRPr="002062E7">
        <w:rPr>
          <w:highlight w:val="yellow"/>
        </w:rPr>
        <w:t xml:space="preserve"> </w:t>
      </w:r>
      <w:r w:rsidRPr="00574EC1">
        <w:rPr>
          <w:highlight w:val="yellow"/>
        </w:rPr>
        <w:t>confluence</w:t>
      </w:r>
      <w:r w:rsidR="002062E7" w:rsidRPr="002062E7">
        <w:rPr>
          <w:highlight w:val="yellow"/>
        </w:rPr>
        <w:t xml:space="preserve"> </w:t>
      </w:r>
      <w:r w:rsidR="00AF5AE8" w:rsidRPr="00574EC1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4647CD" w:rsidRPr="00574EC1">
        <w:rPr>
          <w:highlight w:val="yellow"/>
        </w:rPr>
        <w:t>complete</w:t>
      </w:r>
      <w:r w:rsidR="002062E7" w:rsidRPr="002062E7">
        <w:rPr>
          <w:highlight w:val="yellow"/>
        </w:rPr>
        <w:t xml:space="preserve"> </w:t>
      </w:r>
      <w:r w:rsidR="00020322" w:rsidRPr="00574EC1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="004647CD" w:rsidRPr="00574EC1">
        <w:rPr>
          <w:highlight w:val="yellow"/>
        </w:rPr>
        <w:t>(about</w:t>
      </w:r>
      <w:r w:rsidR="002062E7" w:rsidRPr="002062E7">
        <w:rPr>
          <w:highlight w:val="yellow"/>
        </w:rPr>
        <w:t xml:space="preserve"> </w:t>
      </w:r>
      <w:r w:rsidR="004647CD" w:rsidRPr="00574EC1">
        <w:rPr>
          <w:highlight w:val="yellow"/>
        </w:rPr>
        <w:t>24</w:t>
      </w:r>
      <w:r w:rsidR="002062E7" w:rsidRPr="002062E7">
        <w:rPr>
          <w:highlight w:val="yellow"/>
        </w:rPr>
        <w:t xml:space="preserve"> </w:t>
      </w:r>
      <w:r w:rsidR="004647CD" w:rsidRPr="00574EC1">
        <w:rPr>
          <w:highlight w:val="yellow"/>
        </w:rPr>
        <w:t>h)</w:t>
      </w:r>
      <w:r w:rsidR="00020322" w:rsidRPr="00574EC1">
        <w:rPr>
          <w:highlight w:val="yellow"/>
        </w:rPr>
        <w:t>.</w:t>
      </w:r>
    </w:p>
    <w:p w14:paraId="6CE83145" w14:textId="77777777" w:rsidR="00DD15A0" w:rsidRPr="005140B4" w:rsidRDefault="00DD15A0" w:rsidP="008B34B5">
      <w:pPr>
        <w:rPr>
          <w:highlight w:val="yellow"/>
        </w:rPr>
      </w:pPr>
    </w:p>
    <w:p w14:paraId="1E1EE2E0" w14:textId="6B56C9E5" w:rsidR="008B34B5" w:rsidRPr="00FC31AB" w:rsidRDefault="002E3A9F" w:rsidP="00FC31AB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induc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ifferentiation</w:t>
      </w:r>
      <w:r w:rsidR="00AF5AE8" w:rsidRPr="005140B4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 w:rsidR="007D5337" w:rsidRPr="005140B4">
        <w:rPr>
          <w:highlight w:val="yellow"/>
        </w:rPr>
        <w:t>switch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highlight w:val="yellow"/>
        </w:rPr>
        <w:t>from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omplet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color w:val="000000" w:themeColor="text1"/>
          <w:highlight w:val="yellow"/>
        </w:rPr>
        <w:t>to</w:t>
      </w:r>
      <w:r w:rsidR="002062E7" w:rsidRPr="002062E7">
        <w:rPr>
          <w:color w:val="000000" w:themeColor="text1"/>
          <w:highlight w:val="yellow"/>
        </w:rPr>
        <w:t xml:space="preserve"> </w:t>
      </w:r>
      <w:r w:rsidR="00FF26C0" w:rsidRPr="005140B4">
        <w:rPr>
          <w:color w:val="000000" w:themeColor="text1"/>
          <w:highlight w:val="yellow"/>
        </w:rPr>
        <w:t>50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FF26C0" w:rsidRPr="005140B4">
        <w:rPr>
          <w:color w:val="000000" w:themeColor="text1"/>
          <w:highlight w:val="yellow"/>
        </w:rPr>
        <w:t>µ</w:t>
      </w:r>
      <w:r w:rsidR="004647CD">
        <w:rPr>
          <w:color w:val="000000" w:themeColor="text1"/>
          <w:highlight w:val="yellow"/>
        </w:rPr>
        <w:t>L</w:t>
      </w:r>
      <w:r w:rsidR="002062E7" w:rsidRPr="002062E7">
        <w:rPr>
          <w:color w:val="000000" w:themeColor="text1"/>
          <w:highlight w:val="yellow"/>
        </w:rPr>
        <w:t xml:space="preserve"> </w:t>
      </w:r>
      <w:r w:rsidR="008B34B5">
        <w:rPr>
          <w:color w:val="000000" w:themeColor="text1"/>
          <w:highlight w:val="yellow"/>
        </w:rPr>
        <w:t xml:space="preserve">of </w:t>
      </w:r>
      <w:r w:rsidR="008B34B5" w:rsidRPr="005215C2">
        <w:rPr>
          <w:highlight w:val="yellow"/>
        </w:rPr>
        <w:t>serum-free</w:t>
      </w:r>
      <w:r w:rsidR="008B34B5" w:rsidRPr="002062E7">
        <w:rPr>
          <w:highlight w:val="yellow"/>
        </w:rPr>
        <w:t xml:space="preserve"> </w:t>
      </w:r>
      <w:r w:rsidRPr="005140B4"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(</w:t>
      </w:r>
      <w:r w:rsidR="008B34B5">
        <w:rPr>
          <w:highlight w:val="yellow"/>
        </w:rPr>
        <w:t>d</w:t>
      </w:r>
      <w:r w:rsidRPr="005140B4">
        <w:rPr>
          <w:highlight w:val="yellow"/>
        </w:rPr>
        <w:t>ay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0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ifferentiation).</w:t>
      </w:r>
      <w:r w:rsidR="00FC31AB">
        <w:rPr>
          <w:highlight w:val="yellow"/>
        </w:rPr>
        <w:t xml:space="preserve"> </w:t>
      </w:r>
      <w:r w:rsidRPr="00FC31AB">
        <w:rPr>
          <w:highlight w:val="yellow"/>
        </w:rPr>
        <w:t>At</w:t>
      </w:r>
      <w:r w:rsidR="002062E7" w:rsidRPr="00FC31AB">
        <w:rPr>
          <w:highlight w:val="yellow"/>
        </w:rPr>
        <w:t xml:space="preserve"> </w:t>
      </w:r>
      <w:r w:rsidRPr="00FC31AB">
        <w:rPr>
          <w:highlight w:val="yellow"/>
        </w:rPr>
        <w:t>the</w:t>
      </w:r>
      <w:r w:rsidR="002062E7" w:rsidRPr="00FC31AB">
        <w:rPr>
          <w:highlight w:val="yellow"/>
        </w:rPr>
        <w:t xml:space="preserve"> </w:t>
      </w:r>
      <w:r w:rsidRPr="00FC31AB">
        <w:rPr>
          <w:highlight w:val="yellow"/>
        </w:rPr>
        <w:t>desired</w:t>
      </w:r>
      <w:r w:rsidR="002062E7" w:rsidRPr="00FC31AB">
        <w:rPr>
          <w:highlight w:val="yellow"/>
        </w:rPr>
        <w:t xml:space="preserve"> </w:t>
      </w:r>
      <w:r w:rsidRPr="00FC31AB">
        <w:rPr>
          <w:highlight w:val="yellow"/>
        </w:rPr>
        <w:t>time</w:t>
      </w:r>
      <w:r w:rsidR="002062E7" w:rsidRPr="00FC31AB">
        <w:rPr>
          <w:highlight w:val="yellow"/>
        </w:rPr>
        <w:t xml:space="preserve"> </w:t>
      </w:r>
      <w:r w:rsidRPr="00FC31AB">
        <w:rPr>
          <w:highlight w:val="yellow"/>
        </w:rPr>
        <w:t>point</w:t>
      </w:r>
      <w:r w:rsidR="00722E8D" w:rsidRPr="00FC31AB">
        <w:rPr>
          <w:highlight w:val="yellow"/>
        </w:rPr>
        <w:t>(s)</w:t>
      </w:r>
      <w:r w:rsidRPr="00FC31AB">
        <w:rPr>
          <w:highlight w:val="yellow"/>
        </w:rPr>
        <w:t>,</w:t>
      </w:r>
      <w:r w:rsidR="002062E7" w:rsidRPr="00FC31AB">
        <w:rPr>
          <w:highlight w:val="yellow"/>
        </w:rPr>
        <w:t xml:space="preserve"> </w:t>
      </w:r>
      <w:r w:rsidR="00337475" w:rsidRPr="00FC31AB">
        <w:rPr>
          <w:highlight w:val="yellow"/>
        </w:rPr>
        <w:t>aspirate</w:t>
      </w:r>
      <w:r w:rsidR="002062E7" w:rsidRPr="00FC31AB">
        <w:rPr>
          <w:highlight w:val="yellow"/>
        </w:rPr>
        <w:t xml:space="preserve"> </w:t>
      </w:r>
      <w:r w:rsidR="00337475" w:rsidRPr="00FC31AB">
        <w:rPr>
          <w:highlight w:val="yellow"/>
        </w:rPr>
        <w:t>the</w:t>
      </w:r>
      <w:r w:rsidR="002062E7" w:rsidRPr="00FC31AB">
        <w:rPr>
          <w:highlight w:val="yellow"/>
        </w:rPr>
        <w:t xml:space="preserve"> </w:t>
      </w:r>
      <w:r w:rsidRPr="00FC31AB">
        <w:rPr>
          <w:highlight w:val="yellow"/>
        </w:rPr>
        <w:t>medium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and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rinse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cells</w:t>
      </w:r>
      <w:r w:rsidR="002062E7" w:rsidRPr="00FC31AB">
        <w:rPr>
          <w:highlight w:val="yellow"/>
        </w:rPr>
        <w:t xml:space="preserve"> </w:t>
      </w:r>
      <w:r w:rsidR="00517150" w:rsidRPr="00FC31AB">
        <w:rPr>
          <w:highlight w:val="yellow"/>
        </w:rPr>
        <w:t>3x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with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0.5</w:t>
      </w:r>
      <w:r w:rsidR="002062E7" w:rsidRPr="00FC31AB">
        <w:rPr>
          <w:highlight w:val="yellow"/>
        </w:rPr>
        <w:t xml:space="preserve"> </w:t>
      </w:r>
      <w:r w:rsidR="006D5901" w:rsidRPr="00FC31AB">
        <w:rPr>
          <w:highlight w:val="yellow"/>
        </w:rPr>
        <w:t>mL</w:t>
      </w:r>
      <w:r w:rsidR="008B34B5" w:rsidRPr="00FC31AB">
        <w:rPr>
          <w:highlight w:val="yellow"/>
        </w:rPr>
        <w:t xml:space="preserve"> of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PBS.</w:t>
      </w:r>
    </w:p>
    <w:p w14:paraId="2F89EDF6" w14:textId="77777777" w:rsidR="008B34B5" w:rsidRDefault="008B34B5" w:rsidP="008B34B5">
      <w:pPr>
        <w:pStyle w:val="ListParagraph"/>
        <w:ind w:left="0"/>
        <w:rPr>
          <w:highlight w:val="yellow"/>
        </w:rPr>
      </w:pPr>
    </w:p>
    <w:p w14:paraId="4DEEABC1" w14:textId="44299285" w:rsidR="00015B66" w:rsidRPr="00FC31AB" w:rsidRDefault="008B34B5" w:rsidP="008B34B5">
      <w:pPr>
        <w:pStyle w:val="ListParagraph"/>
        <w:ind w:left="0"/>
      </w:pPr>
      <w:r w:rsidRPr="00FC31AB">
        <w:t xml:space="preserve">NOTE: </w:t>
      </w:r>
      <w:r w:rsidR="00EA695E" w:rsidRPr="00FC31AB">
        <w:t>Perform a</w:t>
      </w:r>
      <w:r w:rsidR="00015B66" w:rsidRPr="00FC31AB">
        <w:t>ll</w:t>
      </w:r>
      <w:r w:rsidR="002062E7" w:rsidRPr="00FC31AB">
        <w:t xml:space="preserve"> </w:t>
      </w:r>
      <w:r w:rsidR="00722E8D" w:rsidRPr="00FC31AB">
        <w:t>following</w:t>
      </w:r>
      <w:r w:rsidR="002062E7" w:rsidRPr="00FC31AB">
        <w:t xml:space="preserve"> </w:t>
      </w:r>
      <w:r w:rsidR="00015B66" w:rsidRPr="00FC31AB">
        <w:t>steps</w:t>
      </w:r>
      <w:r w:rsidR="002062E7" w:rsidRPr="00FC31AB">
        <w:t xml:space="preserve"> </w:t>
      </w:r>
      <w:r w:rsidR="00015B66" w:rsidRPr="00FC31AB">
        <w:t>at</w:t>
      </w:r>
      <w:r w:rsidR="002062E7" w:rsidRPr="00FC31AB">
        <w:t xml:space="preserve"> </w:t>
      </w:r>
      <w:r w:rsidR="00015B66" w:rsidRPr="00FC31AB">
        <w:t>RT.</w:t>
      </w:r>
    </w:p>
    <w:p w14:paraId="583FF6A2" w14:textId="77777777" w:rsidR="00DD15A0" w:rsidRPr="005140B4" w:rsidRDefault="00DD15A0" w:rsidP="008B34B5">
      <w:pPr>
        <w:rPr>
          <w:highlight w:val="yellow"/>
        </w:rPr>
      </w:pPr>
    </w:p>
    <w:p w14:paraId="28E597CB" w14:textId="1EDD0EB3" w:rsidR="00015B66" w:rsidRDefault="00015B66" w:rsidP="008B34B5">
      <w:pPr>
        <w:pStyle w:val="ListParagraph"/>
        <w:numPr>
          <w:ilvl w:val="2"/>
          <w:numId w:val="56"/>
        </w:numPr>
        <w:ind w:left="0" w:firstLine="0"/>
      </w:pPr>
      <w:r w:rsidRPr="005140B4">
        <w:rPr>
          <w:highlight w:val="yellow"/>
        </w:rPr>
        <w:t>Fix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7D5337" w:rsidRPr="005140B4">
        <w:rPr>
          <w:highlight w:val="yellow"/>
        </w:rPr>
        <w:t>0.2</w:t>
      </w:r>
      <w:r w:rsidR="002062E7" w:rsidRPr="002062E7">
        <w:rPr>
          <w:highlight w:val="yellow"/>
        </w:rPr>
        <w:t xml:space="preserve"> </w:t>
      </w:r>
      <w:r w:rsidR="006D5901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292AC8">
        <w:rPr>
          <w:highlight w:val="yellow"/>
        </w:rPr>
        <w:t xml:space="preserve">of </w:t>
      </w:r>
      <w:r w:rsidRPr="005140B4">
        <w:rPr>
          <w:highlight w:val="yellow"/>
        </w:rPr>
        <w:t>4%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araformaldehyde</w:t>
      </w:r>
      <w:r w:rsidR="002062E7" w:rsidRPr="002062E7">
        <w:rPr>
          <w:highlight w:val="yellow"/>
        </w:rPr>
        <w:t xml:space="preserve"> </w:t>
      </w:r>
      <w:r w:rsidR="00717171">
        <w:rPr>
          <w:highlight w:val="yellow"/>
        </w:rPr>
        <w:t xml:space="preserve">(PFA) </w:t>
      </w:r>
      <w:r w:rsidRPr="005140B4">
        <w:rPr>
          <w:color w:val="000000" w:themeColor="text1"/>
          <w:highlight w:val="yellow"/>
        </w:rPr>
        <w:t>diluted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in</w:t>
      </w:r>
      <w:r w:rsidR="002062E7" w:rsidRPr="002062E7">
        <w:rPr>
          <w:color w:val="000000" w:themeColor="text1"/>
          <w:highlight w:val="yellow"/>
        </w:rPr>
        <w:t xml:space="preserve"> </w:t>
      </w:r>
      <w:r w:rsidR="007D5337" w:rsidRPr="005140B4">
        <w:rPr>
          <w:color w:val="000000" w:themeColor="text1"/>
          <w:highlight w:val="yellow"/>
        </w:rPr>
        <w:t>PBS</w:t>
      </w:r>
      <w:r w:rsidR="002062E7" w:rsidRPr="002062E7">
        <w:rPr>
          <w:rStyle w:val="CommentReference"/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for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15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highlight w:val="yellow"/>
        </w:rPr>
        <w:t>min.</w:t>
      </w:r>
      <w:r w:rsidR="002062E7" w:rsidRPr="002062E7">
        <w:rPr>
          <w:highlight w:val="yellow"/>
        </w:rPr>
        <w:t xml:space="preserve"> </w:t>
      </w:r>
      <w:r w:rsidR="00337475" w:rsidRPr="005140B4">
        <w:rPr>
          <w:highlight w:val="yellow"/>
        </w:rPr>
        <w:t>Rinse</w:t>
      </w:r>
      <w:r w:rsidR="002062E7" w:rsidRPr="002062E7">
        <w:rPr>
          <w:highlight w:val="yellow"/>
        </w:rPr>
        <w:t xml:space="preserve"> </w:t>
      </w:r>
      <w:r w:rsidR="00337475" w:rsidRPr="005140B4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292AC8" w:rsidRPr="005140B4">
        <w:rPr>
          <w:highlight w:val="yellow"/>
        </w:rPr>
        <w:t>with</w:t>
      </w:r>
      <w:r w:rsidR="00292AC8" w:rsidRPr="002062E7">
        <w:rPr>
          <w:highlight w:val="yellow"/>
        </w:rPr>
        <w:t xml:space="preserve"> </w:t>
      </w:r>
      <w:r w:rsidR="00292AC8" w:rsidRPr="005140B4">
        <w:rPr>
          <w:highlight w:val="yellow"/>
        </w:rPr>
        <w:t>0.5</w:t>
      </w:r>
      <w:r w:rsidR="00292AC8" w:rsidRPr="002062E7">
        <w:rPr>
          <w:highlight w:val="yellow"/>
        </w:rPr>
        <w:t xml:space="preserve"> </w:t>
      </w:r>
      <w:r w:rsidR="00292AC8">
        <w:rPr>
          <w:highlight w:val="yellow"/>
        </w:rPr>
        <w:t>mL</w:t>
      </w:r>
      <w:r w:rsidR="00292AC8" w:rsidRPr="002062E7">
        <w:rPr>
          <w:highlight w:val="yellow"/>
        </w:rPr>
        <w:t xml:space="preserve"> </w:t>
      </w:r>
      <w:r w:rsidR="00292AC8">
        <w:rPr>
          <w:highlight w:val="yellow"/>
        </w:rPr>
        <w:t xml:space="preserve">of </w:t>
      </w:r>
      <w:r w:rsidR="00292AC8" w:rsidRPr="005140B4">
        <w:rPr>
          <w:highlight w:val="yellow"/>
        </w:rPr>
        <w:t xml:space="preserve">PBS </w:t>
      </w:r>
      <w:r w:rsidR="00337475" w:rsidRPr="005140B4">
        <w:rPr>
          <w:highlight w:val="yellow"/>
        </w:rPr>
        <w:t>3x</w:t>
      </w:r>
      <w:r w:rsidR="002062E7" w:rsidRPr="002062E7">
        <w:rPr>
          <w:highlight w:val="yellow"/>
        </w:rPr>
        <w:t xml:space="preserve"> </w:t>
      </w:r>
      <w:r w:rsidR="00292AC8">
        <w:rPr>
          <w:highlight w:val="yellow"/>
        </w:rPr>
        <w:t xml:space="preserve">for </w:t>
      </w:r>
      <w:r w:rsidR="00337475" w:rsidRPr="005140B4">
        <w:rPr>
          <w:highlight w:val="yellow"/>
        </w:rPr>
        <w:t>5</w:t>
      </w:r>
      <w:r w:rsidR="002062E7" w:rsidRPr="002062E7">
        <w:rPr>
          <w:highlight w:val="yellow"/>
        </w:rPr>
        <w:t xml:space="preserve"> </w:t>
      </w:r>
      <w:r w:rsidR="00337475" w:rsidRPr="005140B4">
        <w:rPr>
          <w:highlight w:val="yellow"/>
        </w:rPr>
        <w:t>min</w:t>
      </w:r>
      <w:r w:rsidR="00292AC8">
        <w:rPr>
          <w:highlight w:val="yellow"/>
        </w:rPr>
        <w:t xml:space="preserve"> each</w:t>
      </w:r>
      <w:r w:rsidR="00337475" w:rsidRPr="005140B4">
        <w:rPr>
          <w:highlight w:val="yellow"/>
        </w:rPr>
        <w:t>.</w:t>
      </w:r>
    </w:p>
    <w:p w14:paraId="0AFD12A7" w14:textId="77777777" w:rsidR="00DD15A0" w:rsidRDefault="00DD15A0" w:rsidP="008B34B5"/>
    <w:p w14:paraId="4CC3C8D1" w14:textId="3A328E6E" w:rsidR="00DD15A0" w:rsidRPr="004F4749" w:rsidRDefault="00AF5AE8" w:rsidP="008B34B5">
      <w:pPr>
        <w:rPr>
          <w:highlight w:val="yellow"/>
        </w:rPr>
      </w:pPr>
      <w:r>
        <w:t>CAUTION:</w:t>
      </w:r>
      <w:r w:rsidR="002062E7" w:rsidRPr="002062E7">
        <w:t xml:space="preserve"> </w:t>
      </w:r>
      <w:r w:rsidR="00015B66">
        <w:t>P</w:t>
      </w:r>
      <w:r w:rsidR="00717171">
        <w:t>FA</w:t>
      </w:r>
      <w:r w:rsidR="002062E7" w:rsidRPr="002062E7">
        <w:t xml:space="preserve"> </w:t>
      </w:r>
      <w:r w:rsidR="00015B66">
        <w:t>is</w:t>
      </w:r>
      <w:r w:rsidR="002062E7" w:rsidRPr="002062E7">
        <w:t xml:space="preserve"> </w:t>
      </w:r>
      <w:r w:rsidR="00015B66">
        <w:t>hazardous.</w:t>
      </w:r>
      <w:r w:rsidR="002062E7" w:rsidRPr="002062E7">
        <w:t xml:space="preserve"> </w:t>
      </w:r>
      <w:r w:rsidR="00015B66">
        <w:t>Take</w:t>
      </w:r>
      <w:r w:rsidR="002062E7" w:rsidRPr="002062E7">
        <w:t xml:space="preserve"> </w:t>
      </w:r>
      <w:r w:rsidR="00015B66">
        <w:t>appropriate</w:t>
      </w:r>
      <w:r w:rsidR="002062E7" w:rsidRPr="002062E7">
        <w:t xml:space="preserve"> </w:t>
      </w:r>
      <w:r w:rsidR="00015B66">
        <w:t>precautions</w:t>
      </w:r>
      <w:r w:rsidR="002062E7" w:rsidRPr="002062E7">
        <w:t xml:space="preserve"> </w:t>
      </w:r>
      <w:r w:rsidR="00015B66">
        <w:t>and</w:t>
      </w:r>
      <w:r w:rsidR="002062E7" w:rsidRPr="002062E7">
        <w:t xml:space="preserve"> </w:t>
      </w:r>
      <w:r w:rsidR="00015B66">
        <w:t>discard</w:t>
      </w:r>
      <w:r w:rsidR="002062E7" w:rsidRPr="002062E7">
        <w:t xml:space="preserve"> </w:t>
      </w:r>
      <w:r w:rsidR="00015B66">
        <w:t>paraformaldehyde</w:t>
      </w:r>
      <w:r w:rsidR="002062E7" w:rsidRPr="002062E7">
        <w:t xml:space="preserve"> </w:t>
      </w:r>
      <w:r w:rsidR="00015B66">
        <w:t>solution</w:t>
      </w:r>
      <w:r w:rsidR="002062E7" w:rsidRPr="002062E7">
        <w:t xml:space="preserve"> </w:t>
      </w:r>
      <w:r w:rsidR="00015B66">
        <w:t>as</w:t>
      </w:r>
      <w:r w:rsidR="002062E7" w:rsidRPr="002062E7">
        <w:t xml:space="preserve"> </w:t>
      </w:r>
      <w:r w:rsidR="00015B66">
        <w:t>hazardous</w:t>
      </w:r>
      <w:r w:rsidR="002062E7" w:rsidRPr="002062E7">
        <w:t xml:space="preserve"> </w:t>
      </w:r>
      <w:r w:rsidR="00015B66">
        <w:t>waste.</w:t>
      </w:r>
      <w:r w:rsidR="002062E7" w:rsidRPr="002062E7">
        <w:t xml:space="preserve"> </w:t>
      </w:r>
    </w:p>
    <w:p w14:paraId="0DFBC8AE" w14:textId="77777777" w:rsidR="007D5337" w:rsidRPr="005140B4" w:rsidRDefault="007D5337" w:rsidP="008B34B5">
      <w:pPr>
        <w:pStyle w:val="ListParagraph"/>
        <w:ind w:left="0"/>
        <w:rPr>
          <w:highlight w:val="yellow"/>
        </w:rPr>
      </w:pPr>
    </w:p>
    <w:p w14:paraId="2BF7206C" w14:textId="3FD52E3D" w:rsidR="00015B66" w:rsidRPr="00574EC1" w:rsidRDefault="00015B66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Quench</w:t>
      </w:r>
      <w:r w:rsidR="002062E7" w:rsidRPr="002062E7">
        <w:rPr>
          <w:highlight w:val="yellow"/>
        </w:rPr>
        <w:t xml:space="preserve"> </w:t>
      </w:r>
      <w:r w:rsidR="00717171">
        <w:rPr>
          <w:highlight w:val="yellow"/>
        </w:rPr>
        <w:t>PFA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0.2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717171">
        <w:rPr>
          <w:highlight w:val="yellow"/>
        </w:rPr>
        <w:t xml:space="preserve">of </w:t>
      </w:r>
      <w:r w:rsidRPr="005140B4">
        <w:rPr>
          <w:highlight w:val="yellow"/>
        </w:rPr>
        <w:t>0.5</w:t>
      </w:r>
      <w:r w:rsidR="002062E7" w:rsidRPr="002062E7">
        <w:rPr>
          <w:highlight w:val="yellow"/>
        </w:rPr>
        <w:t xml:space="preserve"> </w:t>
      </w:r>
      <w:r w:rsidR="007D5337" w:rsidRPr="005140B4">
        <w:rPr>
          <w:highlight w:val="yellow"/>
        </w:rPr>
        <w:t>M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glycine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B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5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in.</w:t>
      </w:r>
      <w:r w:rsidR="002062E7" w:rsidRPr="002062E7">
        <w:rPr>
          <w:highlight w:val="yellow"/>
        </w:rPr>
        <w:t xml:space="preserve"> </w:t>
      </w:r>
      <w:r w:rsidR="007D5337" w:rsidRPr="00574EC1">
        <w:rPr>
          <w:highlight w:val="yellow"/>
        </w:rPr>
        <w:t>Rinse</w:t>
      </w:r>
      <w:r w:rsidR="002062E7" w:rsidRPr="002062E7">
        <w:rPr>
          <w:highlight w:val="yellow"/>
        </w:rPr>
        <w:t xml:space="preserve"> </w:t>
      </w:r>
      <w:r w:rsidR="007D5337" w:rsidRPr="00574EC1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7D5337" w:rsidRPr="00574EC1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7D5337" w:rsidRPr="00574EC1">
        <w:rPr>
          <w:highlight w:val="yellow"/>
        </w:rPr>
        <w:t>0.5</w:t>
      </w:r>
      <w:r w:rsidR="002062E7" w:rsidRPr="002062E7">
        <w:rPr>
          <w:highlight w:val="yellow"/>
        </w:rPr>
        <w:t xml:space="preserve"> </w:t>
      </w:r>
      <w:r w:rsidR="006D5901" w:rsidRPr="00574EC1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717171">
        <w:rPr>
          <w:highlight w:val="yellow"/>
        </w:rPr>
        <w:t xml:space="preserve">of </w:t>
      </w:r>
      <w:r w:rsidR="007D5337" w:rsidRPr="00574EC1">
        <w:rPr>
          <w:highlight w:val="yellow"/>
        </w:rPr>
        <w:t>PBS</w:t>
      </w:r>
      <w:r w:rsidR="00717171">
        <w:rPr>
          <w:highlight w:val="yellow"/>
        </w:rPr>
        <w:t xml:space="preserve"> </w:t>
      </w:r>
      <w:r w:rsidR="00717171" w:rsidRPr="00574EC1">
        <w:rPr>
          <w:highlight w:val="yellow"/>
        </w:rPr>
        <w:t>3x</w:t>
      </w:r>
      <w:r w:rsidR="00717171" w:rsidRPr="002062E7">
        <w:rPr>
          <w:highlight w:val="yellow"/>
        </w:rPr>
        <w:t xml:space="preserve"> </w:t>
      </w:r>
      <w:r w:rsidR="00717171">
        <w:rPr>
          <w:highlight w:val="yellow"/>
        </w:rPr>
        <w:t xml:space="preserve">for </w:t>
      </w:r>
      <w:r w:rsidR="00717171" w:rsidRPr="00574EC1">
        <w:rPr>
          <w:highlight w:val="yellow"/>
        </w:rPr>
        <w:t>5</w:t>
      </w:r>
      <w:r w:rsidR="00717171" w:rsidRPr="002062E7">
        <w:rPr>
          <w:highlight w:val="yellow"/>
        </w:rPr>
        <w:t xml:space="preserve"> </w:t>
      </w:r>
      <w:r w:rsidR="00717171" w:rsidRPr="00574EC1">
        <w:rPr>
          <w:highlight w:val="yellow"/>
        </w:rPr>
        <w:t>min</w:t>
      </w:r>
      <w:r w:rsidR="00717171">
        <w:rPr>
          <w:highlight w:val="yellow"/>
        </w:rPr>
        <w:t xml:space="preserve"> each</w:t>
      </w:r>
      <w:r w:rsidR="007D5337" w:rsidRPr="00574EC1">
        <w:rPr>
          <w:highlight w:val="yellow"/>
        </w:rPr>
        <w:t>.</w:t>
      </w:r>
    </w:p>
    <w:p w14:paraId="42A38B1A" w14:textId="77777777" w:rsidR="00DD15A0" w:rsidRPr="005140B4" w:rsidRDefault="00DD15A0" w:rsidP="008B34B5">
      <w:pPr>
        <w:rPr>
          <w:highlight w:val="yellow"/>
        </w:rPr>
      </w:pPr>
    </w:p>
    <w:p w14:paraId="5D2AE504" w14:textId="70DE18FD" w:rsidR="006A5BF3" w:rsidRPr="00FC31AB" w:rsidRDefault="007D5337" w:rsidP="00FC31AB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0.2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mL</w:t>
      </w:r>
      <w:r w:rsidR="00725F64">
        <w:rPr>
          <w:highlight w:val="yellow"/>
        </w:rPr>
        <w:t xml:space="preserve"> of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highlight w:val="yellow"/>
        </w:rPr>
        <w:t>0.1</w:t>
      </w:r>
      <w:r w:rsidR="00725F64">
        <w:rPr>
          <w:highlight w:val="yellow"/>
        </w:rPr>
        <w:t xml:space="preserve">% </w:t>
      </w:r>
      <w:r w:rsidR="00E854E5">
        <w:rPr>
          <w:highlight w:val="yellow"/>
        </w:rPr>
        <w:t>non-ionic</w:t>
      </w:r>
      <w:r w:rsidR="002062E7" w:rsidRPr="002062E7">
        <w:rPr>
          <w:highlight w:val="yellow"/>
        </w:rPr>
        <w:t xml:space="preserve"> </w:t>
      </w:r>
      <w:r w:rsidR="00E854E5">
        <w:rPr>
          <w:highlight w:val="yellow"/>
        </w:rPr>
        <w:t>surfactant/detergent</w:t>
      </w:r>
      <w:r w:rsidR="002062E7" w:rsidRPr="002062E7">
        <w:rPr>
          <w:highlight w:val="yellow"/>
        </w:rPr>
        <w:t xml:space="preserve"> </w:t>
      </w:r>
      <w:r w:rsidR="00E854E5">
        <w:rPr>
          <w:highlight w:val="yellow"/>
        </w:rPr>
        <w:t>(</w:t>
      </w:r>
      <w:r w:rsidR="00CE5E1C" w:rsidRPr="00CE5E1C">
        <w:rPr>
          <w:b/>
          <w:bCs/>
          <w:highlight w:val="yellow"/>
        </w:rPr>
        <w:t>Table of Materials</w:t>
      </w:r>
      <w:r w:rsidR="00E854E5">
        <w:rPr>
          <w:highlight w:val="yellow"/>
        </w:rPr>
        <w:t>)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in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PBS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for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10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color w:val="000000" w:themeColor="text1"/>
          <w:highlight w:val="yellow"/>
        </w:rPr>
        <w:t>min</w:t>
      </w:r>
      <w:r w:rsidR="002062E7" w:rsidRPr="002062E7">
        <w:rPr>
          <w:color w:val="000000" w:themeColor="text1"/>
          <w:highlight w:val="yellow"/>
        </w:rPr>
        <w:t xml:space="preserve"> </w:t>
      </w:r>
      <w:r w:rsidR="00015B66" w:rsidRPr="005140B4">
        <w:rPr>
          <w:color w:val="000000" w:themeColor="text1"/>
          <w:highlight w:val="yellow"/>
        </w:rPr>
        <w:t>to</w:t>
      </w:r>
      <w:r w:rsidR="002062E7" w:rsidRPr="002062E7">
        <w:rPr>
          <w:color w:val="000000" w:themeColor="text1"/>
          <w:highlight w:val="yellow"/>
        </w:rPr>
        <w:t xml:space="preserve"> </w:t>
      </w:r>
      <w:r w:rsidR="00015B66" w:rsidRPr="005140B4">
        <w:rPr>
          <w:color w:val="000000" w:themeColor="text1"/>
          <w:highlight w:val="yellow"/>
        </w:rPr>
        <w:t>permeabilize</w:t>
      </w:r>
      <w:r w:rsidR="002062E7" w:rsidRPr="002062E7">
        <w:rPr>
          <w:color w:val="000000" w:themeColor="text1"/>
          <w:highlight w:val="yellow"/>
        </w:rPr>
        <w:t xml:space="preserve"> </w:t>
      </w:r>
      <w:r w:rsidR="00015B66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015B66" w:rsidRPr="005140B4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015B66" w:rsidRPr="005140B4">
        <w:rPr>
          <w:highlight w:val="yellow"/>
        </w:rPr>
        <w:t>membrane.</w:t>
      </w:r>
      <w:r w:rsid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Block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with</w:t>
      </w:r>
      <w:r w:rsidR="002062E7" w:rsidRPr="00FC31AB">
        <w:rPr>
          <w:highlight w:val="yellow"/>
        </w:rPr>
        <w:t xml:space="preserve"> </w:t>
      </w:r>
      <w:r w:rsidR="004F4749" w:rsidRPr="00FC31AB">
        <w:rPr>
          <w:highlight w:val="yellow"/>
        </w:rPr>
        <w:t>0.</w:t>
      </w:r>
      <w:r w:rsidR="00722E8D" w:rsidRPr="00FC31AB">
        <w:rPr>
          <w:highlight w:val="yellow"/>
        </w:rPr>
        <w:t>2</w:t>
      </w:r>
      <w:r w:rsidR="002062E7" w:rsidRPr="00FC31AB">
        <w:rPr>
          <w:highlight w:val="yellow"/>
        </w:rPr>
        <w:t xml:space="preserve"> </w:t>
      </w:r>
      <w:r w:rsidR="004647CD" w:rsidRPr="00FC31AB">
        <w:rPr>
          <w:highlight w:val="yellow"/>
        </w:rPr>
        <w:t>mL</w:t>
      </w:r>
      <w:r w:rsidR="002062E7" w:rsidRPr="00FC31AB">
        <w:rPr>
          <w:highlight w:val="yellow"/>
        </w:rPr>
        <w:t xml:space="preserve"> </w:t>
      </w:r>
      <w:r w:rsidR="005645D3" w:rsidRPr="00FC31AB">
        <w:rPr>
          <w:highlight w:val="yellow"/>
        </w:rPr>
        <w:t>of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5</w:t>
      </w:r>
      <w:r w:rsidR="00725F64" w:rsidRPr="00FC31AB">
        <w:rPr>
          <w:highlight w:val="yellow"/>
        </w:rPr>
        <w:t xml:space="preserve">% </w:t>
      </w:r>
      <w:r w:rsidR="00015B66" w:rsidRPr="00FC31AB">
        <w:rPr>
          <w:highlight w:val="yellow"/>
        </w:rPr>
        <w:t>bovine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serum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albumin</w:t>
      </w:r>
      <w:r w:rsidR="002062E7" w:rsidRPr="00FC31AB">
        <w:rPr>
          <w:highlight w:val="yellow"/>
        </w:rPr>
        <w:t xml:space="preserve"> </w:t>
      </w:r>
      <w:r w:rsidR="00015B66" w:rsidRPr="00FC31AB">
        <w:rPr>
          <w:highlight w:val="yellow"/>
        </w:rPr>
        <w:t>in</w:t>
      </w:r>
      <w:r w:rsidR="002062E7" w:rsidRPr="00FC31AB">
        <w:rPr>
          <w:highlight w:val="yellow"/>
        </w:rPr>
        <w:t xml:space="preserve"> </w:t>
      </w:r>
      <w:r w:rsidRPr="00FC31AB">
        <w:rPr>
          <w:color w:val="000000" w:themeColor="text1"/>
          <w:highlight w:val="yellow"/>
        </w:rPr>
        <w:t>PBS</w:t>
      </w:r>
      <w:r w:rsidR="002062E7" w:rsidRPr="00FC31AB">
        <w:rPr>
          <w:color w:val="000000" w:themeColor="text1"/>
          <w:highlight w:val="yellow"/>
        </w:rPr>
        <w:t xml:space="preserve"> </w:t>
      </w:r>
      <w:r w:rsidR="006A5BF3" w:rsidRPr="00FC31AB">
        <w:rPr>
          <w:highlight w:val="yellow"/>
        </w:rPr>
        <w:t>for</w:t>
      </w:r>
      <w:r w:rsidR="002062E7" w:rsidRPr="00FC31AB">
        <w:rPr>
          <w:highlight w:val="yellow"/>
        </w:rPr>
        <w:t xml:space="preserve"> </w:t>
      </w:r>
      <w:r w:rsidR="006A5BF3" w:rsidRPr="00FC31AB">
        <w:rPr>
          <w:highlight w:val="yellow"/>
        </w:rPr>
        <w:t>1</w:t>
      </w:r>
      <w:r w:rsidR="002062E7" w:rsidRPr="00FC31AB">
        <w:rPr>
          <w:highlight w:val="yellow"/>
        </w:rPr>
        <w:t xml:space="preserve"> </w:t>
      </w:r>
      <w:r w:rsidR="006A5BF3" w:rsidRPr="00FC31AB">
        <w:rPr>
          <w:highlight w:val="yellow"/>
        </w:rPr>
        <w:t>h</w:t>
      </w:r>
      <w:r w:rsidR="00DD15A0" w:rsidRPr="00FC31AB">
        <w:rPr>
          <w:highlight w:val="yellow"/>
        </w:rPr>
        <w:t>.</w:t>
      </w:r>
      <w:r w:rsidR="002062E7" w:rsidRPr="00FC31AB">
        <w:rPr>
          <w:highlight w:val="yellow"/>
        </w:rPr>
        <w:t xml:space="preserve"> </w:t>
      </w:r>
      <w:r w:rsidR="00725F64" w:rsidRPr="00FC31AB">
        <w:rPr>
          <w:highlight w:val="yellow"/>
        </w:rPr>
        <w:t>Rinse cells with 0.5 mL of PBS 3x for 5 min each.</w:t>
      </w:r>
    </w:p>
    <w:p w14:paraId="51A0BD78" w14:textId="77777777" w:rsidR="00DD15A0" w:rsidRPr="005140B4" w:rsidRDefault="00DD15A0" w:rsidP="008B34B5">
      <w:pPr>
        <w:rPr>
          <w:highlight w:val="yellow"/>
        </w:rPr>
      </w:pPr>
    </w:p>
    <w:p w14:paraId="30A54D32" w14:textId="29971048" w:rsidR="00F96CE2" w:rsidRPr="00574EC1" w:rsidRDefault="00F96CE2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0.2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2600CB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proofErr w:type="spellStart"/>
      <w:r w:rsidRPr="005140B4">
        <w:rPr>
          <w:highlight w:val="yellow"/>
        </w:rPr>
        <w:t>MyHC</w:t>
      </w:r>
      <w:proofErr w:type="spellEnd"/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ntibody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(1:200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7D5337" w:rsidRPr="005140B4">
        <w:rPr>
          <w:highlight w:val="yellow"/>
        </w:rPr>
        <w:t>PBS</w:t>
      </w:r>
      <w:r w:rsidRPr="005140B4">
        <w:rPr>
          <w:highlight w:val="yellow"/>
        </w:rPr>
        <w:t>)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2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h.</w:t>
      </w:r>
      <w:r w:rsidR="002062E7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Rinse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cells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with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0.5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mL</w:t>
      </w:r>
      <w:r w:rsidR="00725F64" w:rsidRPr="002062E7">
        <w:rPr>
          <w:highlight w:val="yellow"/>
        </w:rPr>
        <w:t xml:space="preserve"> </w:t>
      </w:r>
      <w:r w:rsidR="00725F64">
        <w:rPr>
          <w:highlight w:val="yellow"/>
        </w:rPr>
        <w:t xml:space="preserve">of </w:t>
      </w:r>
      <w:r w:rsidR="00725F64" w:rsidRPr="00574EC1">
        <w:rPr>
          <w:highlight w:val="yellow"/>
        </w:rPr>
        <w:t>PBS</w:t>
      </w:r>
      <w:r w:rsidR="00725F64">
        <w:rPr>
          <w:highlight w:val="yellow"/>
        </w:rPr>
        <w:t xml:space="preserve"> </w:t>
      </w:r>
      <w:r w:rsidR="00725F64" w:rsidRPr="00574EC1">
        <w:rPr>
          <w:highlight w:val="yellow"/>
        </w:rPr>
        <w:t>3x</w:t>
      </w:r>
      <w:r w:rsidR="00725F64" w:rsidRPr="002062E7">
        <w:rPr>
          <w:highlight w:val="yellow"/>
        </w:rPr>
        <w:t xml:space="preserve"> </w:t>
      </w:r>
      <w:r w:rsidR="00725F64">
        <w:rPr>
          <w:highlight w:val="yellow"/>
        </w:rPr>
        <w:t xml:space="preserve">for </w:t>
      </w:r>
      <w:r w:rsidR="00725F64" w:rsidRPr="00574EC1">
        <w:rPr>
          <w:highlight w:val="yellow"/>
        </w:rPr>
        <w:t>5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min</w:t>
      </w:r>
      <w:r w:rsidR="00725F64">
        <w:rPr>
          <w:highlight w:val="yellow"/>
        </w:rPr>
        <w:t xml:space="preserve"> each</w:t>
      </w:r>
      <w:r w:rsidR="007D5337" w:rsidRPr="00574EC1">
        <w:rPr>
          <w:highlight w:val="yellow"/>
        </w:rPr>
        <w:t>.</w:t>
      </w:r>
    </w:p>
    <w:p w14:paraId="508F48E9" w14:textId="77777777" w:rsidR="00DD15A0" w:rsidRPr="005140B4" w:rsidRDefault="00DD15A0" w:rsidP="008B34B5">
      <w:pPr>
        <w:rPr>
          <w:highlight w:val="yellow"/>
        </w:rPr>
      </w:pPr>
    </w:p>
    <w:p w14:paraId="667E8AD6" w14:textId="697F4D05" w:rsidR="006F7109" w:rsidRPr="00574EC1" w:rsidRDefault="00F96CE2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lastRenderedPageBreak/>
        <w:t>Incubate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0.2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2600CB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goat-anti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ous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rhodamin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red</w:t>
      </w:r>
      <w:r w:rsidR="00686C32">
        <w:rPr>
          <w:highlight w:val="yellow"/>
        </w:rPr>
        <w:t>-conjugated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secondary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ntibody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(1:200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7D5337" w:rsidRPr="005140B4">
        <w:rPr>
          <w:highlight w:val="yellow"/>
        </w:rPr>
        <w:t>PBS</w:t>
      </w:r>
      <w:r w:rsidRPr="005140B4">
        <w:rPr>
          <w:highlight w:val="yellow"/>
        </w:rPr>
        <w:t>).</w:t>
      </w:r>
      <w:r w:rsidR="002062E7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Rinse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cells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with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0.5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mL</w:t>
      </w:r>
      <w:r w:rsidR="00725F64" w:rsidRPr="002062E7">
        <w:rPr>
          <w:highlight w:val="yellow"/>
        </w:rPr>
        <w:t xml:space="preserve"> </w:t>
      </w:r>
      <w:r w:rsidR="00725F64">
        <w:rPr>
          <w:highlight w:val="yellow"/>
        </w:rPr>
        <w:t xml:space="preserve">of </w:t>
      </w:r>
      <w:r w:rsidR="00725F64" w:rsidRPr="00574EC1">
        <w:rPr>
          <w:highlight w:val="yellow"/>
        </w:rPr>
        <w:t>PBS</w:t>
      </w:r>
      <w:r w:rsidR="00725F64">
        <w:rPr>
          <w:highlight w:val="yellow"/>
        </w:rPr>
        <w:t xml:space="preserve"> </w:t>
      </w:r>
      <w:r w:rsidR="00725F64" w:rsidRPr="00574EC1">
        <w:rPr>
          <w:highlight w:val="yellow"/>
        </w:rPr>
        <w:t>3x</w:t>
      </w:r>
      <w:r w:rsidR="00725F64" w:rsidRPr="002062E7">
        <w:rPr>
          <w:highlight w:val="yellow"/>
        </w:rPr>
        <w:t xml:space="preserve"> </w:t>
      </w:r>
      <w:r w:rsidR="00725F64">
        <w:rPr>
          <w:highlight w:val="yellow"/>
        </w:rPr>
        <w:t xml:space="preserve">for </w:t>
      </w:r>
      <w:r w:rsidR="00725F64" w:rsidRPr="00574EC1">
        <w:rPr>
          <w:highlight w:val="yellow"/>
        </w:rPr>
        <w:t>5</w:t>
      </w:r>
      <w:r w:rsidR="00725F64" w:rsidRPr="002062E7">
        <w:rPr>
          <w:highlight w:val="yellow"/>
        </w:rPr>
        <w:t xml:space="preserve"> </w:t>
      </w:r>
      <w:r w:rsidR="00725F64" w:rsidRPr="00574EC1">
        <w:rPr>
          <w:highlight w:val="yellow"/>
        </w:rPr>
        <w:t>min</w:t>
      </w:r>
      <w:r w:rsidR="00725F64">
        <w:rPr>
          <w:highlight w:val="yellow"/>
        </w:rPr>
        <w:t xml:space="preserve"> each</w:t>
      </w:r>
      <w:r w:rsidRPr="00574EC1">
        <w:rPr>
          <w:highlight w:val="yellow"/>
        </w:rPr>
        <w:t>.</w:t>
      </w:r>
    </w:p>
    <w:p w14:paraId="2932C549" w14:textId="77777777" w:rsidR="006F7109" w:rsidRPr="006F7109" w:rsidRDefault="006F7109" w:rsidP="008B34B5">
      <w:pPr>
        <w:pStyle w:val="ListParagraph"/>
        <w:ind w:left="0"/>
        <w:rPr>
          <w:highlight w:val="yellow"/>
        </w:rPr>
      </w:pPr>
    </w:p>
    <w:p w14:paraId="652420FC" w14:textId="62798612" w:rsidR="00F96CE2" w:rsidRPr="00574EC1" w:rsidRDefault="008C35C0" w:rsidP="00AE3ADF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>
        <w:rPr>
          <w:highlight w:val="yellow"/>
        </w:rPr>
        <w:t>After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removing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PBS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quantitatively,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a</w:t>
      </w:r>
      <w:r w:rsidR="00F96CE2" w:rsidRPr="006F7109">
        <w:rPr>
          <w:highlight w:val="yellow"/>
        </w:rPr>
        <w:t>dd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one</w:t>
      </w:r>
      <w:r w:rsidR="002062E7" w:rsidRPr="002062E7">
        <w:rPr>
          <w:highlight w:val="yellow"/>
        </w:rPr>
        <w:t xml:space="preserve"> </w:t>
      </w:r>
      <w:r w:rsidR="004E3627" w:rsidRPr="006F7109">
        <w:rPr>
          <w:highlight w:val="yellow"/>
        </w:rPr>
        <w:t>drop</w:t>
      </w:r>
      <w:r w:rsidR="002062E7" w:rsidRPr="002062E7">
        <w:rPr>
          <w:highlight w:val="yellow"/>
        </w:rPr>
        <w:t xml:space="preserve"> </w:t>
      </w:r>
      <w:r w:rsidR="004E3627" w:rsidRPr="006F7109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4E3627" w:rsidRPr="006F7109">
        <w:rPr>
          <w:highlight w:val="yellow"/>
        </w:rPr>
        <w:t>mounting</w:t>
      </w:r>
      <w:r w:rsidR="002062E7" w:rsidRPr="002062E7">
        <w:rPr>
          <w:highlight w:val="yellow"/>
        </w:rPr>
        <w:t xml:space="preserve"> </w:t>
      </w:r>
      <w:r w:rsidR="004E3627" w:rsidRPr="006F7109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containing</w:t>
      </w:r>
      <w:r w:rsidR="002062E7" w:rsidRPr="002062E7">
        <w:rPr>
          <w:highlight w:val="yellow"/>
        </w:rPr>
        <w:t xml:space="preserve"> </w:t>
      </w:r>
      <w:r w:rsidR="00AE3ADF" w:rsidRPr="00AE3ADF">
        <w:rPr>
          <w:highlight w:val="yellow"/>
        </w:rPr>
        <w:t xml:space="preserve">4′,6-diamidino-2-phenylindole </w:t>
      </w:r>
      <w:r w:rsidR="00AE3ADF">
        <w:rPr>
          <w:highlight w:val="yellow"/>
        </w:rPr>
        <w:t>(</w:t>
      </w:r>
      <w:r w:rsidR="004C0B72" w:rsidRPr="006F7109">
        <w:rPr>
          <w:highlight w:val="yellow"/>
        </w:rPr>
        <w:t>DAPI</w:t>
      </w:r>
      <w:r w:rsidR="00AE3ADF">
        <w:rPr>
          <w:highlight w:val="yellow"/>
        </w:rPr>
        <w:t>)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per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chamber</w:t>
      </w:r>
      <w:r w:rsidR="006F7109" w:rsidRPr="006F7109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Coverslip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cure</w:t>
      </w:r>
      <w:r w:rsidR="002062E7" w:rsidRPr="002062E7">
        <w:rPr>
          <w:highlight w:val="yellow"/>
        </w:rPr>
        <w:t xml:space="preserve"> </w:t>
      </w:r>
      <w:r w:rsidR="004F4749">
        <w:rPr>
          <w:highlight w:val="yellow"/>
        </w:rPr>
        <w:t>mounting</w:t>
      </w:r>
      <w:r w:rsidR="002062E7" w:rsidRPr="002062E7">
        <w:rPr>
          <w:highlight w:val="yellow"/>
        </w:rPr>
        <w:t xml:space="preserve"> </w:t>
      </w:r>
      <w:r w:rsidR="004F4749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according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manufacturer’s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instruction</w:t>
      </w:r>
      <w:r w:rsidR="003463FE">
        <w:rPr>
          <w:highlight w:val="yellow"/>
        </w:rPr>
        <w:t>s</w:t>
      </w:r>
      <w:r w:rsidR="00F96CE2" w:rsidRPr="00574EC1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Seal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nail</w:t>
      </w:r>
      <w:r w:rsidR="002062E7" w:rsidRPr="002062E7">
        <w:rPr>
          <w:highlight w:val="yellow"/>
        </w:rPr>
        <w:t xml:space="preserve"> </w:t>
      </w:r>
      <w:r w:rsidR="00F96CE2" w:rsidRPr="00574EC1">
        <w:rPr>
          <w:highlight w:val="yellow"/>
        </w:rPr>
        <w:t>polish</w:t>
      </w:r>
      <w:r w:rsidR="00DD15A0" w:rsidRPr="00574EC1">
        <w:rPr>
          <w:highlight w:val="yellow"/>
        </w:rPr>
        <w:t>.</w:t>
      </w:r>
    </w:p>
    <w:p w14:paraId="3612536A" w14:textId="77777777" w:rsidR="00DD15A0" w:rsidRPr="005140B4" w:rsidRDefault="00DD15A0" w:rsidP="008B34B5">
      <w:pPr>
        <w:rPr>
          <w:highlight w:val="yellow"/>
        </w:rPr>
      </w:pPr>
    </w:p>
    <w:p w14:paraId="7816EA9D" w14:textId="064DAFA1" w:rsidR="00F96CE2" w:rsidRPr="005140B4" w:rsidRDefault="00F96CE2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Observe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using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4647CD">
        <w:rPr>
          <w:highlight w:val="yellow"/>
        </w:rPr>
        <w:t>fluorescenc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icroscope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using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appropriate</w:t>
      </w:r>
      <w:r w:rsidR="002062E7" w:rsidRPr="002062E7">
        <w:rPr>
          <w:highlight w:val="yellow"/>
        </w:rPr>
        <w:t xml:space="preserve"> </w:t>
      </w:r>
      <w:r w:rsidR="00722E8D">
        <w:rPr>
          <w:highlight w:val="yellow"/>
        </w:rPr>
        <w:t>filter</w:t>
      </w:r>
      <w:r w:rsidR="002062E7" w:rsidRPr="002062E7">
        <w:rPr>
          <w:highlight w:val="yellow"/>
        </w:rPr>
        <w:t xml:space="preserve"> </w:t>
      </w:r>
      <w:r w:rsidR="004F4749">
        <w:rPr>
          <w:highlight w:val="yellow"/>
        </w:rPr>
        <w:t>set</w:t>
      </w:r>
      <w:r w:rsidRPr="005140B4">
        <w:rPr>
          <w:highlight w:val="yellow"/>
        </w:rPr>
        <w:t>.</w:t>
      </w:r>
    </w:p>
    <w:p w14:paraId="22337276" w14:textId="77777777" w:rsidR="00015B66" w:rsidRPr="004A3C77" w:rsidRDefault="00015B66" w:rsidP="008B34B5">
      <w:pPr>
        <w:pStyle w:val="ListParagraph"/>
        <w:ind w:left="0"/>
      </w:pPr>
    </w:p>
    <w:p w14:paraId="2ABAE239" w14:textId="43FAE774" w:rsidR="00F96CE2" w:rsidRDefault="00261D74" w:rsidP="008B34B5">
      <w:pPr>
        <w:pStyle w:val="ListParagraph"/>
        <w:numPr>
          <w:ilvl w:val="1"/>
          <w:numId w:val="56"/>
        </w:numPr>
        <w:ind w:left="0" w:firstLine="0"/>
      </w:pPr>
      <w:r>
        <w:t>Assessing</w:t>
      </w:r>
      <w:r w:rsidR="002062E7" w:rsidRPr="002062E7">
        <w:t xml:space="preserve"> </w:t>
      </w:r>
      <w:r>
        <w:t>knockdown</w:t>
      </w:r>
      <w:r w:rsidR="002062E7" w:rsidRPr="002062E7">
        <w:t xml:space="preserve"> </w:t>
      </w:r>
      <w:r>
        <w:t>efficiency</w:t>
      </w:r>
      <w:r w:rsidR="002062E7" w:rsidRPr="002062E7">
        <w:t xml:space="preserve"> </w:t>
      </w:r>
      <w:r>
        <w:t>by</w:t>
      </w:r>
      <w:r w:rsidR="002062E7" w:rsidRPr="002062E7">
        <w:t xml:space="preserve"> </w:t>
      </w:r>
      <w:r>
        <w:t>quantitative</w:t>
      </w:r>
      <w:r w:rsidR="002062E7" w:rsidRPr="002062E7">
        <w:t xml:space="preserve"> </w:t>
      </w:r>
      <w:r>
        <w:t>real-time</w:t>
      </w:r>
      <w:r w:rsidR="002062E7" w:rsidRPr="002062E7">
        <w:t xml:space="preserve"> </w:t>
      </w:r>
      <w:r w:rsidR="00FC31AB" w:rsidRPr="00A32C08">
        <w:t xml:space="preserve">polymerase chain reaction </w:t>
      </w:r>
      <w:r>
        <w:t>(</w:t>
      </w:r>
      <w:proofErr w:type="spellStart"/>
      <w:r>
        <w:t>qRT</w:t>
      </w:r>
      <w:proofErr w:type="spellEnd"/>
      <w:r w:rsidR="00FC31AB">
        <w:t>-</w:t>
      </w:r>
      <w:r w:rsidRPr="00261D74">
        <w:t>PCR</w:t>
      </w:r>
      <w:r w:rsidR="00FC31AB">
        <w:t>)</w:t>
      </w:r>
    </w:p>
    <w:p w14:paraId="5E8577E0" w14:textId="77777777" w:rsidR="00DD15A0" w:rsidRDefault="00DD15A0" w:rsidP="008B34B5">
      <w:pPr>
        <w:pStyle w:val="ListParagraph"/>
        <w:ind w:left="0"/>
      </w:pPr>
    </w:p>
    <w:p w14:paraId="4154BE0B" w14:textId="70E0C1F1" w:rsidR="00F96CE2" w:rsidRDefault="00F96CE2" w:rsidP="008B34B5">
      <w:pPr>
        <w:pStyle w:val="ListParagraph"/>
        <w:numPr>
          <w:ilvl w:val="2"/>
          <w:numId w:val="56"/>
        </w:numPr>
        <w:ind w:left="0" w:firstLine="0"/>
      </w:pPr>
      <w:r>
        <w:t>Culture</w:t>
      </w:r>
      <w:r w:rsidR="002062E7" w:rsidRPr="002062E7">
        <w:t xml:space="preserve"> </w:t>
      </w:r>
      <w:r>
        <w:t>C2C12</w:t>
      </w:r>
      <w:r w:rsidR="002062E7" w:rsidRPr="002062E7">
        <w:t xml:space="preserve"> </w:t>
      </w:r>
      <w:r>
        <w:t>cells</w:t>
      </w:r>
      <w:r w:rsidR="002062E7" w:rsidRPr="002062E7">
        <w:t xml:space="preserve"> </w:t>
      </w:r>
      <w:r>
        <w:t>under</w:t>
      </w:r>
      <w:r w:rsidR="002062E7" w:rsidRPr="002062E7">
        <w:t xml:space="preserve"> </w:t>
      </w:r>
      <w:r>
        <w:t>differentiation</w:t>
      </w:r>
      <w:r w:rsidR="002062E7" w:rsidRPr="002062E7">
        <w:t xml:space="preserve"> </w:t>
      </w:r>
      <w:r>
        <w:t>conditions</w:t>
      </w:r>
      <w:r w:rsidR="002062E7" w:rsidRPr="002062E7">
        <w:t xml:space="preserve"> </w:t>
      </w:r>
      <w:r w:rsidR="000A10BE">
        <w:t>in</w:t>
      </w:r>
      <w:r w:rsidR="002062E7" w:rsidRPr="002062E7">
        <w:t xml:space="preserve"> </w:t>
      </w:r>
      <w:r w:rsidR="000A10BE">
        <w:t>12</w:t>
      </w:r>
      <w:r w:rsidR="00EE17FA">
        <w:t xml:space="preserve"> </w:t>
      </w:r>
      <w:r w:rsidR="000A10BE">
        <w:t>well</w:t>
      </w:r>
      <w:r w:rsidR="002062E7" w:rsidRPr="002062E7">
        <w:t xml:space="preserve"> </w:t>
      </w:r>
      <w:r w:rsidR="000A10BE">
        <w:t>plates</w:t>
      </w:r>
      <w:r w:rsidR="002062E7" w:rsidRPr="002062E7">
        <w:t xml:space="preserve"> </w:t>
      </w:r>
      <w:r>
        <w:t>as</w:t>
      </w:r>
      <w:r w:rsidR="002062E7" w:rsidRPr="002062E7">
        <w:t xml:space="preserve"> </w:t>
      </w:r>
      <w:r>
        <w:t>described</w:t>
      </w:r>
      <w:r w:rsidR="002062E7" w:rsidRPr="002062E7">
        <w:t xml:space="preserve"> </w:t>
      </w:r>
      <w:r w:rsidR="008C35C0">
        <w:t>in</w:t>
      </w:r>
      <w:r w:rsidR="002062E7" w:rsidRPr="002062E7">
        <w:t xml:space="preserve"> </w:t>
      </w:r>
      <w:r w:rsidR="008C35C0">
        <w:t>section</w:t>
      </w:r>
      <w:r w:rsidR="002062E7" w:rsidRPr="002062E7">
        <w:t xml:space="preserve"> </w:t>
      </w:r>
      <w:r w:rsidR="008C35C0">
        <w:t>3.1.</w:t>
      </w:r>
    </w:p>
    <w:p w14:paraId="6B0B7486" w14:textId="77777777" w:rsidR="00DD15A0" w:rsidRDefault="00DD15A0" w:rsidP="008B34B5">
      <w:pPr>
        <w:pStyle w:val="ListParagraph"/>
        <w:ind w:left="0"/>
      </w:pPr>
    </w:p>
    <w:p w14:paraId="4B7E89D0" w14:textId="75CA9418" w:rsidR="00F96CE2" w:rsidRDefault="00F96CE2" w:rsidP="008B34B5">
      <w:pPr>
        <w:pStyle w:val="ListParagraph"/>
        <w:numPr>
          <w:ilvl w:val="2"/>
          <w:numId w:val="56"/>
        </w:numPr>
        <w:ind w:left="0" w:firstLine="0"/>
      </w:pPr>
      <w:r>
        <w:t>At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desired</w:t>
      </w:r>
      <w:r w:rsidR="002062E7" w:rsidRPr="002062E7">
        <w:t xml:space="preserve"> </w:t>
      </w:r>
      <w:r>
        <w:t>time</w:t>
      </w:r>
      <w:r w:rsidR="002062E7" w:rsidRPr="002062E7">
        <w:t xml:space="preserve"> </w:t>
      </w:r>
      <w:r>
        <w:t>point</w:t>
      </w:r>
      <w:r w:rsidR="00722E8D">
        <w:t>(</w:t>
      </w:r>
      <w:r>
        <w:t>s</w:t>
      </w:r>
      <w:r w:rsidR="00722E8D">
        <w:t>)</w:t>
      </w:r>
      <w:r>
        <w:t>,</w:t>
      </w:r>
      <w:r w:rsidR="002062E7" w:rsidRPr="002062E7">
        <w:t xml:space="preserve"> </w:t>
      </w:r>
      <w:r>
        <w:t>remov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differentiation</w:t>
      </w:r>
      <w:r w:rsidR="002062E7" w:rsidRPr="002062E7">
        <w:t xml:space="preserve"> </w:t>
      </w:r>
      <w:r>
        <w:t>medium,</w:t>
      </w:r>
      <w:r w:rsidR="002062E7" w:rsidRPr="002062E7">
        <w:t xml:space="preserve"> </w:t>
      </w:r>
      <w:r>
        <w:t>rins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cells</w:t>
      </w:r>
      <w:r w:rsidR="002062E7" w:rsidRPr="002062E7">
        <w:t xml:space="preserve"> </w:t>
      </w:r>
      <w:r>
        <w:t>once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>
        <w:t>1</w:t>
      </w:r>
      <w:r w:rsidR="002062E7" w:rsidRPr="002062E7">
        <w:t xml:space="preserve"> </w:t>
      </w:r>
      <w:r w:rsidR="006D5901">
        <w:t>mL</w:t>
      </w:r>
      <w:r w:rsidR="00EE17FA">
        <w:t xml:space="preserve"> of</w:t>
      </w:r>
      <w:r w:rsidR="002062E7" w:rsidRPr="002062E7">
        <w:t xml:space="preserve"> </w:t>
      </w:r>
      <w:r>
        <w:t>PBS</w:t>
      </w:r>
      <w:r w:rsidR="00EE17FA">
        <w:t>,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add</w:t>
      </w:r>
      <w:r w:rsidR="002062E7" w:rsidRPr="002062E7">
        <w:t xml:space="preserve"> </w:t>
      </w:r>
      <w:r w:rsidR="000A10BE">
        <w:t>0.5</w:t>
      </w:r>
      <w:r w:rsidR="002062E7" w:rsidRPr="002062E7">
        <w:t xml:space="preserve"> </w:t>
      </w:r>
      <w:r w:rsidR="000A10BE">
        <w:t>m</w:t>
      </w:r>
      <w:r w:rsidRPr="00F96CE2">
        <w:t>L</w:t>
      </w:r>
      <w:r w:rsidR="002062E7" w:rsidRPr="002062E7">
        <w:t xml:space="preserve"> </w:t>
      </w:r>
      <w:r w:rsidRPr="00F96CE2">
        <w:t>of</w:t>
      </w:r>
      <w:r w:rsidR="002062E7" w:rsidRPr="002062E7">
        <w:t xml:space="preserve"> </w:t>
      </w:r>
      <w:r w:rsidR="00686C32">
        <w:t>RNA</w:t>
      </w:r>
      <w:r w:rsidR="002062E7" w:rsidRPr="002062E7">
        <w:t xml:space="preserve"> </w:t>
      </w:r>
      <w:r w:rsidR="00686C32">
        <w:t>extraction</w:t>
      </w:r>
      <w:r w:rsidR="002062E7" w:rsidRPr="002062E7">
        <w:t xml:space="preserve"> </w:t>
      </w:r>
      <w:r w:rsidR="00686C32">
        <w:t>reagent</w:t>
      </w:r>
      <w:r w:rsidR="002062E7" w:rsidRPr="002062E7">
        <w:t xml:space="preserve"> </w:t>
      </w:r>
      <w:r w:rsidR="00EE17FA">
        <w:t>(</w:t>
      </w:r>
      <w:r w:rsidR="00EE17FA" w:rsidRPr="00CE5E1C">
        <w:rPr>
          <w:b/>
          <w:bCs/>
        </w:rPr>
        <w:t>Table of Materials</w:t>
      </w:r>
      <w:r w:rsidR="00EE17FA">
        <w:t xml:space="preserve">) </w:t>
      </w:r>
      <w:r>
        <w:t>per</w:t>
      </w:r>
      <w:r w:rsidR="002062E7" w:rsidRPr="002062E7">
        <w:t xml:space="preserve"> </w:t>
      </w:r>
      <w:r w:rsidRPr="00F96CE2">
        <w:t>well</w:t>
      </w:r>
      <w:r w:rsidR="00DD15A0">
        <w:t>.</w:t>
      </w:r>
      <w:r w:rsidR="002062E7" w:rsidRPr="002062E7">
        <w:t xml:space="preserve"> </w:t>
      </w:r>
      <w:r>
        <w:t>Lys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cells</w:t>
      </w:r>
      <w:r w:rsidR="002062E7" w:rsidRPr="002062E7">
        <w:t xml:space="preserve"> </w:t>
      </w:r>
      <w:r>
        <w:t>by</w:t>
      </w:r>
      <w:r w:rsidR="002062E7" w:rsidRPr="002062E7">
        <w:t xml:space="preserve"> </w:t>
      </w:r>
      <w:r>
        <w:t>carefully</w:t>
      </w:r>
      <w:r w:rsidR="002062E7" w:rsidRPr="002062E7">
        <w:t xml:space="preserve"> </w:t>
      </w:r>
      <w:r>
        <w:t>pipetting</w:t>
      </w:r>
      <w:r w:rsidR="002062E7" w:rsidRPr="002062E7">
        <w:t xml:space="preserve"> </w:t>
      </w:r>
      <w:r>
        <w:t>up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down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transfer</w:t>
      </w:r>
      <w:r w:rsidR="002062E7" w:rsidRPr="002062E7">
        <w:t xml:space="preserve"> </w:t>
      </w:r>
      <w:r>
        <w:t>cell</w:t>
      </w:r>
      <w:r w:rsidR="002062E7" w:rsidRPr="002062E7">
        <w:t xml:space="preserve"> </w:t>
      </w:r>
      <w:r>
        <w:t>lysate</w:t>
      </w:r>
      <w:r w:rsidR="002062E7" w:rsidRPr="002062E7">
        <w:t xml:space="preserve"> </w:t>
      </w:r>
      <w:r>
        <w:t>to</w:t>
      </w:r>
      <w:r w:rsidR="002062E7" w:rsidRPr="002062E7">
        <w:t xml:space="preserve"> </w:t>
      </w:r>
      <w:r w:rsidR="00EE17FA">
        <w:t xml:space="preserve">a </w:t>
      </w:r>
      <w:r>
        <w:t>sterile</w:t>
      </w:r>
      <w:r w:rsidR="002062E7" w:rsidRPr="002062E7">
        <w:t xml:space="preserve"> </w:t>
      </w:r>
      <w:r w:rsidR="00722E8D">
        <w:t>1.5</w:t>
      </w:r>
      <w:r w:rsidR="002062E7" w:rsidRPr="002062E7">
        <w:t xml:space="preserve"> </w:t>
      </w:r>
      <w:r w:rsidR="00722E8D">
        <w:t>mL</w:t>
      </w:r>
      <w:r w:rsidR="002062E7" w:rsidRPr="002062E7">
        <w:t xml:space="preserve"> </w:t>
      </w:r>
      <w:r w:rsidR="00686C32">
        <w:t>r</w:t>
      </w:r>
      <w:r w:rsidR="00D92549">
        <w:t>eaction</w:t>
      </w:r>
      <w:r w:rsidR="002062E7" w:rsidRPr="002062E7">
        <w:t xml:space="preserve"> </w:t>
      </w:r>
      <w:r>
        <w:t>tube.</w:t>
      </w:r>
      <w:r w:rsidR="002062E7" w:rsidRPr="002062E7">
        <w:t xml:space="preserve"> </w:t>
      </w:r>
      <w:r w:rsidR="008C35C0">
        <w:t>Isolate</w:t>
      </w:r>
      <w:r w:rsidR="002062E7" w:rsidRPr="002062E7">
        <w:t xml:space="preserve"> </w:t>
      </w:r>
      <w:r w:rsidR="008C35C0">
        <w:t>the</w:t>
      </w:r>
      <w:r w:rsidR="002062E7" w:rsidRPr="002062E7">
        <w:t xml:space="preserve"> </w:t>
      </w:r>
      <w:r w:rsidR="008C35C0">
        <w:t>RNA</w:t>
      </w:r>
      <w:r w:rsidR="002062E7" w:rsidRPr="002062E7">
        <w:t xml:space="preserve"> </w:t>
      </w:r>
      <w:r w:rsidR="008C35C0">
        <w:t>by</w:t>
      </w:r>
      <w:r w:rsidR="002062E7" w:rsidRPr="002062E7">
        <w:t xml:space="preserve"> </w:t>
      </w:r>
      <w:r w:rsidR="008C35C0">
        <w:t>carefully</w:t>
      </w:r>
      <w:r w:rsidR="002062E7" w:rsidRPr="002062E7">
        <w:t xml:space="preserve"> </w:t>
      </w:r>
      <w:r w:rsidR="008C35C0">
        <w:t>following</w:t>
      </w:r>
      <w:r w:rsidR="002062E7" w:rsidRPr="002062E7">
        <w:t xml:space="preserve"> </w:t>
      </w:r>
      <w:r w:rsidR="008C35C0">
        <w:t>the</w:t>
      </w:r>
      <w:r w:rsidR="002062E7" w:rsidRPr="002062E7">
        <w:t xml:space="preserve"> </w:t>
      </w:r>
      <w:r w:rsidR="008C35C0">
        <w:t>manufacturer’s</w:t>
      </w:r>
      <w:r w:rsidR="002062E7" w:rsidRPr="002062E7">
        <w:t xml:space="preserve"> </w:t>
      </w:r>
      <w:r w:rsidR="008C35C0">
        <w:t>protocol.</w:t>
      </w:r>
    </w:p>
    <w:p w14:paraId="5079C036" w14:textId="77777777" w:rsidR="00DD15A0" w:rsidRDefault="00DD15A0" w:rsidP="008B34B5"/>
    <w:p w14:paraId="6053419D" w14:textId="26BD585F" w:rsidR="00F96CE2" w:rsidRDefault="00AF5AE8" w:rsidP="008B34B5">
      <w:r>
        <w:t>CAUTION:</w:t>
      </w:r>
      <w:r w:rsidR="002062E7" w:rsidRPr="002062E7">
        <w:t xml:space="preserve"> </w:t>
      </w:r>
      <w:r w:rsidR="00686C32">
        <w:t>The</w:t>
      </w:r>
      <w:r w:rsidR="002062E7" w:rsidRPr="002062E7">
        <w:t xml:space="preserve"> </w:t>
      </w:r>
      <w:r w:rsidR="00686C32">
        <w:t>RNA</w:t>
      </w:r>
      <w:r w:rsidR="002062E7" w:rsidRPr="002062E7">
        <w:t xml:space="preserve"> </w:t>
      </w:r>
      <w:r w:rsidR="00686C32">
        <w:t>extraction</w:t>
      </w:r>
      <w:r w:rsidR="002062E7" w:rsidRPr="002062E7">
        <w:t xml:space="preserve"> </w:t>
      </w:r>
      <w:r w:rsidR="00686C32">
        <w:t>reagent</w:t>
      </w:r>
      <w:r w:rsidR="002062E7" w:rsidRPr="002062E7">
        <w:t xml:space="preserve"> </w:t>
      </w:r>
      <w:r w:rsidR="00F96CE2">
        <w:t>contains</w:t>
      </w:r>
      <w:r w:rsidR="002062E7" w:rsidRPr="002062E7">
        <w:t xml:space="preserve"> </w:t>
      </w:r>
      <w:r w:rsidR="00F96CE2">
        <w:t>phenol</w:t>
      </w:r>
      <w:r w:rsidR="00AA4F8E">
        <w:t>.</w:t>
      </w:r>
      <w:r w:rsidR="002062E7" w:rsidRPr="002062E7">
        <w:t xml:space="preserve"> </w:t>
      </w:r>
      <w:r w:rsidR="00AA4F8E">
        <w:t>It</w:t>
      </w:r>
      <w:r w:rsidR="002062E7" w:rsidRPr="002062E7">
        <w:t xml:space="preserve"> </w:t>
      </w:r>
      <w:r w:rsidR="00F96CE2">
        <w:t>should</w:t>
      </w:r>
      <w:r w:rsidR="002062E7" w:rsidRPr="002062E7">
        <w:t xml:space="preserve"> </w:t>
      </w:r>
      <w:r w:rsidR="00F96CE2">
        <w:t>be</w:t>
      </w:r>
      <w:r w:rsidR="002062E7" w:rsidRPr="002062E7">
        <w:t xml:space="preserve"> </w:t>
      </w:r>
      <w:r w:rsidR="00F96CE2">
        <w:t>used</w:t>
      </w:r>
      <w:r w:rsidR="002062E7" w:rsidRPr="002062E7">
        <w:t xml:space="preserve"> </w:t>
      </w:r>
      <w:r>
        <w:t>under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fume</w:t>
      </w:r>
      <w:r w:rsidR="002062E7" w:rsidRPr="002062E7">
        <w:t xml:space="preserve"> </w:t>
      </w:r>
      <w:r>
        <w:t>hood</w:t>
      </w:r>
      <w:r w:rsidR="00F96CE2">
        <w:t>.</w:t>
      </w:r>
      <w:r w:rsidR="002062E7" w:rsidRPr="002062E7">
        <w:t xml:space="preserve"> </w:t>
      </w:r>
      <w:r w:rsidR="00F96CE2">
        <w:t>Collect</w:t>
      </w:r>
      <w:r w:rsidR="002062E7" w:rsidRPr="002062E7">
        <w:t xml:space="preserve"> </w:t>
      </w:r>
      <w:r w:rsidR="00F96CE2">
        <w:t>the</w:t>
      </w:r>
      <w:r w:rsidR="002062E7" w:rsidRPr="002062E7">
        <w:t xml:space="preserve"> </w:t>
      </w:r>
      <w:r w:rsidR="00686C32">
        <w:t>RNA</w:t>
      </w:r>
      <w:r w:rsidR="002062E7" w:rsidRPr="002062E7">
        <w:t xml:space="preserve"> </w:t>
      </w:r>
      <w:r w:rsidR="00686C32">
        <w:t>extraction</w:t>
      </w:r>
      <w:r w:rsidR="002062E7" w:rsidRPr="002062E7">
        <w:t xml:space="preserve"> </w:t>
      </w:r>
      <w:r w:rsidR="00686C32">
        <w:t>reagent</w:t>
      </w:r>
      <w:r w:rsidR="002062E7" w:rsidRPr="002062E7">
        <w:t xml:space="preserve"> </w:t>
      </w:r>
      <w:r w:rsidR="00AA4F8E">
        <w:t>waste</w:t>
      </w:r>
      <w:r w:rsidR="002062E7" w:rsidRPr="002062E7">
        <w:t xml:space="preserve"> </w:t>
      </w:r>
      <w:r w:rsidR="00AA4F8E">
        <w:t>and</w:t>
      </w:r>
      <w:r w:rsidR="002062E7" w:rsidRPr="002062E7">
        <w:t xml:space="preserve"> </w:t>
      </w:r>
      <w:r w:rsidR="00AA4F8E">
        <w:t>dispose</w:t>
      </w:r>
      <w:r w:rsidR="002062E7" w:rsidRPr="002062E7">
        <w:t xml:space="preserve"> </w:t>
      </w:r>
      <w:r w:rsidR="00672EBC">
        <w:t xml:space="preserve">of </w:t>
      </w:r>
      <w:r w:rsidR="00AA4F8E">
        <w:t>as</w:t>
      </w:r>
      <w:r w:rsidR="002062E7" w:rsidRPr="002062E7">
        <w:t xml:space="preserve"> </w:t>
      </w:r>
      <w:r w:rsidR="00AA4F8E">
        <w:t>hazardous</w:t>
      </w:r>
      <w:r w:rsidR="002062E7" w:rsidRPr="002062E7">
        <w:t xml:space="preserve"> </w:t>
      </w:r>
      <w:r w:rsidR="00AA4F8E">
        <w:t>waste.</w:t>
      </w:r>
      <w:r w:rsidR="002062E7" w:rsidRPr="002062E7">
        <w:t xml:space="preserve"> </w:t>
      </w:r>
      <w:r>
        <w:t>Investigators</w:t>
      </w:r>
      <w:r w:rsidR="002062E7" w:rsidRPr="002062E7">
        <w:t xml:space="preserve"> </w:t>
      </w:r>
      <w:r>
        <w:t>should</w:t>
      </w:r>
      <w:r w:rsidR="002062E7" w:rsidRPr="002062E7">
        <w:t xml:space="preserve"> </w:t>
      </w:r>
      <w:r>
        <w:t>wear</w:t>
      </w:r>
      <w:r w:rsidR="002062E7" w:rsidRPr="002062E7">
        <w:t xml:space="preserve"> </w:t>
      </w:r>
      <w:r>
        <w:t>appropriate</w:t>
      </w:r>
      <w:r w:rsidR="002062E7" w:rsidRPr="002062E7">
        <w:t xml:space="preserve"> </w:t>
      </w:r>
      <w:r>
        <w:t>personal</w:t>
      </w:r>
      <w:r w:rsidR="002062E7" w:rsidRPr="002062E7">
        <w:t xml:space="preserve"> </w:t>
      </w:r>
      <w:r>
        <w:t>protective</w:t>
      </w:r>
      <w:r w:rsidR="002062E7" w:rsidRPr="002062E7">
        <w:t xml:space="preserve"> </w:t>
      </w:r>
      <w:r>
        <w:t>equipment.</w:t>
      </w:r>
      <w:r w:rsidR="002062E7" w:rsidRPr="002062E7">
        <w:t xml:space="preserve"> </w:t>
      </w:r>
    </w:p>
    <w:p w14:paraId="771F939A" w14:textId="77777777" w:rsidR="00DD15A0" w:rsidRDefault="00DD15A0" w:rsidP="008B34B5">
      <w:pPr>
        <w:pStyle w:val="ListParagraph"/>
        <w:ind w:left="0"/>
      </w:pPr>
    </w:p>
    <w:p w14:paraId="40A48023" w14:textId="15F8438B" w:rsidR="004F4749" w:rsidRDefault="00AA4F8E" w:rsidP="008B34B5">
      <w:pPr>
        <w:pStyle w:val="ListParagraph"/>
        <w:numPr>
          <w:ilvl w:val="2"/>
          <w:numId w:val="56"/>
        </w:numPr>
        <w:ind w:left="0" w:firstLine="0"/>
      </w:pPr>
      <w:r w:rsidRPr="00AA4F8E">
        <w:t>Dissolv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final</w:t>
      </w:r>
      <w:r w:rsidR="002062E7" w:rsidRPr="002062E7">
        <w:t xml:space="preserve"> </w:t>
      </w:r>
      <w:r w:rsidRPr="00AA4F8E">
        <w:t>RNA</w:t>
      </w:r>
      <w:r w:rsidR="002062E7" w:rsidRPr="002062E7">
        <w:t xml:space="preserve"> </w:t>
      </w:r>
      <w:r>
        <w:t>pellet</w:t>
      </w:r>
      <w:r w:rsidR="002062E7" w:rsidRPr="002062E7">
        <w:t xml:space="preserve"> </w:t>
      </w:r>
      <w:r w:rsidRPr="00AA4F8E">
        <w:t>in</w:t>
      </w:r>
      <w:r w:rsidR="002062E7" w:rsidRPr="002062E7">
        <w:t xml:space="preserve"> </w:t>
      </w:r>
      <w:r w:rsidRPr="00AA4F8E">
        <w:t>20</w:t>
      </w:r>
      <w:r w:rsidR="002062E7" w:rsidRPr="002062E7">
        <w:t xml:space="preserve"> </w:t>
      </w:r>
      <w:r w:rsidRPr="00AA4F8E">
        <w:t>µL</w:t>
      </w:r>
      <w:r w:rsidR="002062E7" w:rsidRPr="002062E7">
        <w:t xml:space="preserve"> </w:t>
      </w:r>
      <w:r w:rsidR="00F61FE8">
        <w:t xml:space="preserve">of </w:t>
      </w:r>
      <w:r w:rsidR="00F61FE8" w:rsidRPr="00EE17FA">
        <w:t xml:space="preserve">diethyl </w:t>
      </w:r>
      <w:proofErr w:type="spellStart"/>
      <w:r w:rsidR="00F61FE8" w:rsidRPr="00EE17FA">
        <w:t>pyrocarbonate</w:t>
      </w:r>
      <w:proofErr w:type="spellEnd"/>
      <w:r w:rsidR="00F61FE8" w:rsidRPr="00EE17FA">
        <w:t xml:space="preserve"> </w:t>
      </w:r>
      <w:r w:rsidR="00F61FE8">
        <w:t>(</w:t>
      </w:r>
      <w:r w:rsidRPr="00AA4F8E">
        <w:t>DEPC</w:t>
      </w:r>
      <w:r w:rsidR="00F61FE8">
        <w:t>)</w:t>
      </w:r>
      <w:r w:rsidRPr="00AA4F8E">
        <w:t>-treated</w:t>
      </w:r>
      <w:r w:rsidR="002062E7" w:rsidRPr="002062E7">
        <w:t xml:space="preserve"> </w:t>
      </w:r>
      <w:r w:rsidRPr="00AA4F8E">
        <w:t>water</w:t>
      </w:r>
      <w:r w:rsidR="004C0B72">
        <w:t>.</w:t>
      </w:r>
      <w:r w:rsidR="002062E7" w:rsidRPr="002062E7">
        <w:t xml:space="preserve"> </w:t>
      </w:r>
      <w:r>
        <w:t>Determine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quantity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quality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RNA</w:t>
      </w:r>
      <w:r w:rsidR="002062E7" w:rsidRPr="002062E7">
        <w:t xml:space="preserve"> </w:t>
      </w:r>
      <w:r>
        <w:t>preparation</w:t>
      </w:r>
      <w:r w:rsidR="002062E7" w:rsidRPr="002062E7">
        <w:t xml:space="preserve"> </w:t>
      </w:r>
      <w:r>
        <w:t>using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spectrophotometer</w:t>
      </w:r>
      <w:r w:rsidR="002062E7" w:rsidRPr="002062E7">
        <w:t xml:space="preserve"> </w:t>
      </w:r>
      <w:r w:rsidR="00722E8D">
        <w:t>and</w:t>
      </w:r>
      <w:r w:rsidR="002062E7" w:rsidRPr="002062E7">
        <w:t xml:space="preserve"> </w:t>
      </w:r>
      <w:r w:rsidR="008C35C0">
        <w:t>determine</w:t>
      </w:r>
      <w:r w:rsidR="002062E7" w:rsidRPr="002062E7">
        <w:t xml:space="preserve"> </w:t>
      </w:r>
      <w:r w:rsidR="00AF5AE8">
        <w:t>the</w:t>
      </w:r>
      <w:r w:rsidR="002062E7" w:rsidRPr="002062E7">
        <w:t xml:space="preserve"> </w:t>
      </w:r>
      <w:r w:rsidR="00722E8D">
        <w:t>A</w:t>
      </w:r>
      <w:r w:rsidR="00AF5AE8" w:rsidRPr="00B1201E">
        <w:rPr>
          <w:vertAlign w:val="subscript"/>
        </w:rPr>
        <w:t>260</w:t>
      </w:r>
      <w:r w:rsidR="00AF5AE8">
        <w:t>/</w:t>
      </w:r>
      <w:r w:rsidR="00722E8D">
        <w:t>A</w:t>
      </w:r>
      <w:r w:rsidR="00AF5AE8" w:rsidRPr="00B1201E">
        <w:rPr>
          <w:vertAlign w:val="subscript"/>
        </w:rPr>
        <w:t>280</w:t>
      </w:r>
      <w:r w:rsidR="002062E7" w:rsidRPr="002062E7">
        <w:t xml:space="preserve"> </w:t>
      </w:r>
      <w:r w:rsidR="00AF5AE8">
        <w:t>ratio</w:t>
      </w:r>
      <w:r w:rsidR="002062E7" w:rsidRPr="002062E7">
        <w:t xml:space="preserve"> </w:t>
      </w:r>
      <w:r w:rsidR="00AF5AE8">
        <w:t>as</w:t>
      </w:r>
      <w:r w:rsidR="002062E7" w:rsidRPr="002062E7">
        <w:t xml:space="preserve"> </w:t>
      </w:r>
      <w:r w:rsidR="00AF5AE8">
        <w:t>a</w:t>
      </w:r>
      <w:r w:rsidR="002062E7" w:rsidRPr="002062E7">
        <w:t xml:space="preserve"> </w:t>
      </w:r>
      <w:r w:rsidR="00AF5AE8">
        <w:t>quality</w:t>
      </w:r>
      <w:r w:rsidR="002062E7" w:rsidRPr="002062E7">
        <w:t xml:space="preserve"> </w:t>
      </w:r>
      <w:r w:rsidR="00AF5AE8">
        <w:t>measure</w:t>
      </w:r>
      <w:r>
        <w:t>.</w:t>
      </w:r>
      <w:r w:rsidR="002062E7" w:rsidRPr="002062E7">
        <w:t xml:space="preserve"> </w:t>
      </w:r>
    </w:p>
    <w:p w14:paraId="71052AC4" w14:textId="77777777" w:rsidR="004F4749" w:rsidRDefault="004F4749" w:rsidP="008B34B5"/>
    <w:p w14:paraId="49D8FD13" w14:textId="1FC4227C" w:rsidR="00AA4F8E" w:rsidRDefault="00CE5E1C" w:rsidP="008B34B5">
      <w:r>
        <w:t>NOTE:</w:t>
      </w:r>
      <w:r w:rsidR="002062E7" w:rsidRPr="002062E7">
        <w:t xml:space="preserve"> </w:t>
      </w:r>
      <w:r w:rsidR="00D92549">
        <w:t>A</w:t>
      </w:r>
      <w:r w:rsidR="002062E7" w:rsidRPr="002062E7">
        <w:t xml:space="preserve"> </w:t>
      </w:r>
      <w:r w:rsidR="00D92549">
        <w:t>typical</w:t>
      </w:r>
      <w:r w:rsidR="002062E7" w:rsidRPr="002062E7">
        <w:t xml:space="preserve"> </w:t>
      </w:r>
      <w:r w:rsidR="00D92549">
        <w:t>yield</w:t>
      </w:r>
      <w:r w:rsidR="002062E7" w:rsidRPr="002062E7">
        <w:t xml:space="preserve"> </w:t>
      </w:r>
      <w:r w:rsidR="008C35C0">
        <w:t>from</w:t>
      </w:r>
      <w:r w:rsidR="002062E7" w:rsidRPr="002062E7">
        <w:t xml:space="preserve"> </w:t>
      </w:r>
      <w:r w:rsidR="008C35C0">
        <w:t>1</w:t>
      </w:r>
      <w:r w:rsidR="002062E7" w:rsidRPr="002062E7">
        <w:t xml:space="preserve"> </w:t>
      </w:r>
      <w:r w:rsidR="008C35C0">
        <w:t>well</w:t>
      </w:r>
      <w:r w:rsidR="002062E7" w:rsidRPr="002062E7">
        <w:t xml:space="preserve"> </w:t>
      </w:r>
      <w:r w:rsidR="008C35C0">
        <w:t>of</w:t>
      </w:r>
      <w:r w:rsidR="002062E7" w:rsidRPr="002062E7">
        <w:t xml:space="preserve"> </w:t>
      </w:r>
      <w:r w:rsidR="008C35C0">
        <w:t>a</w:t>
      </w:r>
      <w:r w:rsidR="002062E7" w:rsidRPr="002062E7">
        <w:t xml:space="preserve"> </w:t>
      </w:r>
      <w:r w:rsidR="008C35C0">
        <w:t>12</w:t>
      </w:r>
      <w:r w:rsidR="00326D42">
        <w:t xml:space="preserve"> </w:t>
      </w:r>
      <w:r w:rsidR="008C35C0">
        <w:t>well</w:t>
      </w:r>
      <w:r w:rsidR="002062E7" w:rsidRPr="002062E7">
        <w:t xml:space="preserve"> </w:t>
      </w:r>
      <w:r w:rsidR="008C35C0">
        <w:t>plate</w:t>
      </w:r>
      <w:r w:rsidR="002062E7" w:rsidRPr="002062E7">
        <w:t xml:space="preserve"> </w:t>
      </w:r>
      <w:r w:rsidR="00D92549">
        <w:t>is</w:t>
      </w:r>
      <w:r w:rsidR="002062E7" w:rsidRPr="002062E7">
        <w:t xml:space="preserve"> </w:t>
      </w:r>
      <w:r w:rsidR="00D92549">
        <w:t>5</w:t>
      </w:r>
      <w:r w:rsidR="00326D42">
        <w:t>−</w:t>
      </w:r>
      <w:r w:rsidR="00D92549">
        <w:t>7</w:t>
      </w:r>
      <w:r w:rsidR="002062E7" w:rsidRPr="002062E7">
        <w:t xml:space="preserve"> </w:t>
      </w:r>
      <w:r w:rsidR="00326D42">
        <w:t>µ</w:t>
      </w:r>
      <w:r w:rsidR="00D92549">
        <w:t>g</w:t>
      </w:r>
      <w:r w:rsidR="002062E7" w:rsidRPr="002062E7">
        <w:t xml:space="preserve"> </w:t>
      </w:r>
      <w:r w:rsidR="00326D42">
        <w:t xml:space="preserve">of </w:t>
      </w:r>
      <w:r w:rsidR="00D92549">
        <w:t>total</w:t>
      </w:r>
      <w:r w:rsidR="002062E7" w:rsidRPr="002062E7">
        <w:t xml:space="preserve"> </w:t>
      </w:r>
      <w:r w:rsidR="00D92549">
        <w:t>RNA</w:t>
      </w:r>
      <w:r w:rsidR="002062E7" w:rsidRPr="002062E7">
        <w:t xml:space="preserve"> </w:t>
      </w:r>
      <w:r w:rsidR="00D92549">
        <w:t>with</w:t>
      </w:r>
      <w:r w:rsidR="002062E7" w:rsidRPr="002062E7">
        <w:t xml:space="preserve"> </w:t>
      </w:r>
      <w:r w:rsidR="00D92549">
        <w:t>a</w:t>
      </w:r>
      <w:r w:rsidR="00722E8D">
        <w:t>n</w:t>
      </w:r>
      <w:r w:rsidR="002062E7" w:rsidRPr="002062E7">
        <w:t xml:space="preserve"> </w:t>
      </w:r>
      <w:r w:rsidR="00722E8D">
        <w:t>A</w:t>
      </w:r>
      <w:r w:rsidR="00D92549" w:rsidRPr="00B1201E">
        <w:rPr>
          <w:vertAlign w:val="subscript"/>
        </w:rPr>
        <w:t>260</w:t>
      </w:r>
      <w:r w:rsidR="00D92549">
        <w:t>/</w:t>
      </w:r>
      <w:r w:rsidR="00722E8D">
        <w:t>A</w:t>
      </w:r>
      <w:r w:rsidR="00D92549" w:rsidRPr="00B1201E">
        <w:rPr>
          <w:vertAlign w:val="subscript"/>
        </w:rPr>
        <w:t>280</w:t>
      </w:r>
      <w:r w:rsidR="002062E7" w:rsidRPr="002062E7">
        <w:t xml:space="preserve"> </w:t>
      </w:r>
      <w:r w:rsidR="00722E8D">
        <w:t>ratio</w:t>
      </w:r>
      <w:r w:rsidR="002062E7" w:rsidRPr="002062E7">
        <w:t xml:space="preserve"> </w:t>
      </w:r>
      <w:r w:rsidR="00D92549">
        <w:t>of</w:t>
      </w:r>
      <w:r w:rsidR="002062E7" w:rsidRPr="002062E7">
        <w:t xml:space="preserve"> </w:t>
      </w:r>
      <w:r w:rsidR="00D92549">
        <w:t>1.8</w:t>
      </w:r>
      <w:r w:rsidR="00326D42">
        <w:t>−</w:t>
      </w:r>
      <w:r w:rsidR="00D92549">
        <w:t>2.</w:t>
      </w:r>
    </w:p>
    <w:p w14:paraId="24719CCB" w14:textId="77777777" w:rsidR="00DD15A0" w:rsidRDefault="00DD15A0" w:rsidP="008B34B5"/>
    <w:p w14:paraId="17A45499" w14:textId="0248FD5D" w:rsidR="00AA4F8E" w:rsidRDefault="00AA4F8E" w:rsidP="008B34B5">
      <w:pPr>
        <w:pStyle w:val="ListParagraph"/>
        <w:numPr>
          <w:ilvl w:val="2"/>
          <w:numId w:val="56"/>
        </w:numPr>
        <w:ind w:left="0" w:firstLine="0"/>
      </w:pPr>
      <w:r>
        <w:t>To</w:t>
      </w:r>
      <w:r w:rsidR="002062E7" w:rsidRPr="002062E7">
        <w:t xml:space="preserve"> </w:t>
      </w:r>
      <w:r>
        <w:t>digest</w:t>
      </w:r>
      <w:r w:rsidR="002062E7" w:rsidRPr="002062E7">
        <w:t xml:space="preserve"> </w:t>
      </w:r>
      <w:r w:rsidR="000A10BE">
        <w:t>residual</w:t>
      </w:r>
      <w:r w:rsidR="002062E7" w:rsidRPr="002062E7">
        <w:t xml:space="preserve"> </w:t>
      </w:r>
      <w:r w:rsidR="000A10BE">
        <w:t>co-purified</w:t>
      </w:r>
      <w:r w:rsidR="002062E7" w:rsidRPr="002062E7">
        <w:t xml:space="preserve"> </w:t>
      </w:r>
      <w:r>
        <w:t>genomic</w:t>
      </w:r>
      <w:r w:rsidR="002062E7" w:rsidRPr="002062E7">
        <w:t xml:space="preserve"> </w:t>
      </w:r>
      <w:r>
        <w:t>DNA,</w:t>
      </w:r>
      <w:r w:rsidR="002062E7" w:rsidRPr="002062E7">
        <w:t xml:space="preserve"> </w:t>
      </w:r>
      <w:r>
        <w:t>dilute</w:t>
      </w:r>
      <w:r w:rsidR="002062E7" w:rsidRPr="002062E7">
        <w:t xml:space="preserve"> </w:t>
      </w:r>
      <w:r w:rsidRPr="00AA4F8E">
        <w:t>1</w:t>
      </w:r>
      <w:r w:rsidR="002062E7" w:rsidRPr="002062E7">
        <w:t xml:space="preserve"> </w:t>
      </w:r>
      <w:r w:rsidR="00EE17FA" w:rsidRPr="00AA4F8E">
        <w:t>µ</w:t>
      </w:r>
      <w:r>
        <w:t>g</w:t>
      </w:r>
      <w:r w:rsidR="002062E7" w:rsidRPr="002062E7">
        <w:t xml:space="preserve"> </w:t>
      </w:r>
      <w:r w:rsidRPr="00AA4F8E">
        <w:t>of</w:t>
      </w:r>
      <w:r w:rsidR="002062E7" w:rsidRPr="002062E7">
        <w:t xml:space="preserve"> </w:t>
      </w:r>
      <w:r w:rsidRPr="00AA4F8E">
        <w:t>RNA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total</w:t>
      </w:r>
      <w:r w:rsidR="002062E7" w:rsidRPr="002062E7">
        <w:t xml:space="preserve"> </w:t>
      </w:r>
      <w:r w:rsidRPr="00AA4F8E">
        <w:t>volume</w:t>
      </w:r>
      <w:r w:rsidR="002062E7" w:rsidRPr="002062E7">
        <w:t xml:space="preserve"> </w:t>
      </w:r>
      <w:r w:rsidR="000A10BE">
        <w:t>of</w:t>
      </w:r>
      <w:r w:rsidR="002062E7" w:rsidRPr="002062E7">
        <w:t xml:space="preserve"> </w:t>
      </w:r>
      <w:r w:rsidRPr="00AA4F8E">
        <w:t>8</w:t>
      </w:r>
      <w:r w:rsidR="002062E7" w:rsidRPr="002062E7">
        <w:t xml:space="preserve"> </w:t>
      </w:r>
      <w:r w:rsidRPr="00AA4F8E">
        <w:t>µL</w:t>
      </w:r>
      <w:r w:rsidR="002062E7" w:rsidRPr="002062E7">
        <w:t xml:space="preserve"> </w:t>
      </w:r>
      <w:r w:rsidR="00EE17FA">
        <w:t xml:space="preserve">of </w:t>
      </w:r>
      <w:r>
        <w:t>DEPC-treated</w:t>
      </w:r>
      <w:r w:rsidR="002062E7" w:rsidRPr="002062E7">
        <w:t xml:space="preserve"> </w:t>
      </w:r>
      <w:r>
        <w:t>water</w:t>
      </w:r>
      <w:r w:rsidR="002062E7" w:rsidRPr="002062E7">
        <w:t xml:space="preserve"> </w:t>
      </w:r>
      <w:r w:rsidR="00722E8D">
        <w:t>in</w:t>
      </w:r>
      <w:r w:rsidR="002062E7" w:rsidRPr="002062E7">
        <w:t xml:space="preserve"> </w:t>
      </w:r>
      <w:r w:rsidR="00722E8D">
        <w:t>a</w:t>
      </w:r>
      <w:r w:rsidR="002062E7" w:rsidRPr="002062E7">
        <w:t xml:space="preserve"> </w:t>
      </w:r>
      <w:r w:rsidR="00722E8D">
        <w:t>PCR</w:t>
      </w:r>
      <w:r w:rsidR="002062E7" w:rsidRPr="002062E7">
        <w:t xml:space="preserve"> </w:t>
      </w:r>
      <w:r w:rsidR="00722E8D">
        <w:t>tube.</w:t>
      </w:r>
      <w:r w:rsidR="002062E7" w:rsidRPr="002062E7">
        <w:t xml:space="preserve"> </w:t>
      </w:r>
      <w:r w:rsidR="00722E8D">
        <w:t>A</w:t>
      </w:r>
      <w:r w:rsidRPr="00AA4F8E">
        <w:t>dd</w:t>
      </w:r>
      <w:r w:rsidR="002062E7" w:rsidRPr="002062E7">
        <w:t xml:space="preserve"> </w:t>
      </w:r>
      <w:r w:rsidRPr="00AA4F8E">
        <w:t>1</w:t>
      </w:r>
      <w:r w:rsidR="002062E7" w:rsidRPr="002062E7">
        <w:t xml:space="preserve"> </w:t>
      </w:r>
      <w:r w:rsidRPr="00AA4F8E">
        <w:t>µL</w:t>
      </w:r>
      <w:r w:rsidR="002062E7" w:rsidRPr="002062E7">
        <w:t xml:space="preserve"> </w:t>
      </w:r>
      <w:r w:rsidRPr="00AA4F8E">
        <w:t>of</w:t>
      </w:r>
      <w:r w:rsidR="002062E7" w:rsidRPr="002062E7">
        <w:t xml:space="preserve"> </w:t>
      </w:r>
      <w:r w:rsidRPr="00AA4F8E">
        <w:t>10x</w:t>
      </w:r>
      <w:r w:rsidR="002062E7" w:rsidRPr="002062E7">
        <w:t xml:space="preserve"> </w:t>
      </w:r>
      <w:r>
        <w:t>r</w:t>
      </w:r>
      <w:r w:rsidRPr="00AA4F8E">
        <w:t>eaction</w:t>
      </w:r>
      <w:r w:rsidR="002062E7" w:rsidRPr="002062E7">
        <w:t xml:space="preserve"> </w:t>
      </w:r>
      <w:r>
        <w:t>b</w:t>
      </w:r>
      <w:r w:rsidRPr="00AA4F8E">
        <w:t>uffer</w:t>
      </w:r>
      <w:r w:rsidR="002062E7" w:rsidRPr="002062E7">
        <w:t xml:space="preserve"> </w:t>
      </w:r>
      <w:r w:rsidRPr="00AA4F8E">
        <w:t>and</w:t>
      </w:r>
      <w:r w:rsidR="002062E7" w:rsidRPr="002062E7">
        <w:t xml:space="preserve"> </w:t>
      </w:r>
      <w:r w:rsidRPr="00AA4F8E">
        <w:t>1</w:t>
      </w:r>
      <w:r w:rsidR="002062E7" w:rsidRPr="002062E7">
        <w:t xml:space="preserve"> </w:t>
      </w:r>
      <w:r w:rsidRPr="00AA4F8E">
        <w:t>µL</w:t>
      </w:r>
      <w:r w:rsidR="002062E7" w:rsidRPr="002062E7">
        <w:t xml:space="preserve"> </w:t>
      </w:r>
      <w:r w:rsidRPr="00AA4F8E">
        <w:t>of</w:t>
      </w:r>
      <w:r w:rsidR="002062E7" w:rsidRPr="002062E7">
        <w:t xml:space="preserve"> </w:t>
      </w:r>
      <w:r w:rsidRPr="00AA4F8E">
        <w:t>DNase</w:t>
      </w:r>
      <w:r w:rsidR="002062E7" w:rsidRPr="002062E7">
        <w:t xml:space="preserve"> </w:t>
      </w:r>
      <w:r w:rsidRPr="00AA4F8E">
        <w:t>I</w:t>
      </w:r>
      <w:r w:rsidR="002062E7" w:rsidRPr="002062E7">
        <w:t xml:space="preserve"> </w:t>
      </w:r>
      <w:r>
        <w:t>(</w:t>
      </w:r>
      <w:r w:rsidRPr="00AA4F8E">
        <w:t>1</w:t>
      </w:r>
      <w:r w:rsidR="002062E7" w:rsidRPr="002062E7">
        <w:t xml:space="preserve"> </w:t>
      </w:r>
      <w:r w:rsidRPr="00AA4F8E">
        <w:t>unit/µL</w:t>
      </w:r>
      <w:r>
        <w:t>)</w:t>
      </w:r>
      <w:r w:rsidR="002062E7" w:rsidRPr="002062E7">
        <w:t xml:space="preserve"> </w:t>
      </w:r>
      <w:r w:rsidRPr="00AA4F8E">
        <w:t>(</w:t>
      </w:r>
      <w:r w:rsidR="00CE5E1C" w:rsidRPr="00CE5E1C">
        <w:rPr>
          <w:b/>
          <w:bCs/>
        </w:rPr>
        <w:t>Table of Materials</w:t>
      </w:r>
      <w:r w:rsidRPr="00AA4F8E">
        <w:t>)</w:t>
      </w:r>
      <w:r w:rsidR="002062E7" w:rsidRPr="002062E7">
        <w:t xml:space="preserve"> </w:t>
      </w:r>
      <w:r w:rsidR="00722E8D">
        <w:t>and</w:t>
      </w:r>
      <w:r w:rsidR="002062E7" w:rsidRPr="002062E7">
        <w:t xml:space="preserve"> </w:t>
      </w:r>
      <w:r w:rsidR="00722E8D">
        <w:t>i</w:t>
      </w:r>
      <w:r>
        <w:t>ncubate</w:t>
      </w:r>
      <w:r w:rsidR="002062E7" w:rsidRPr="002062E7">
        <w:t xml:space="preserve"> </w:t>
      </w:r>
      <w:r w:rsidR="00AF5AE8">
        <w:t>for</w:t>
      </w:r>
      <w:r w:rsidR="002062E7" w:rsidRPr="002062E7">
        <w:t xml:space="preserve"> </w:t>
      </w:r>
      <w:r w:rsidR="00AF5AE8">
        <w:t>15</w:t>
      </w:r>
      <w:r w:rsidR="002062E7" w:rsidRPr="002062E7">
        <w:t xml:space="preserve"> </w:t>
      </w:r>
      <w:r w:rsidR="00AF5AE8">
        <w:t>min</w:t>
      </w:r>
      <w:r w:rsidR="002062E7" w:rsidRPr="002062E7">
        <w:t xml:space="preserve"> </w:t>
      </w:r>
      <w:r w:rsidR="00AF5AE8">
        <w:t>at</w:t>
      </w:r>
      <w:r w:rsidR="002062E7" w:rsidRPr="002062E7">
        <w:t xml:space="preserve"> </w:t>
      </w:r>
      <w:r w:rsidR="00AF5AE8">
        <w:t>RT.</w:t>
      </w:r>
      <w:r w:rsidR="002062E7" w:rsidRPr="002062E7">
        <w:t xml:space="preserve"> </w:t>
      </w:r>
      <w:r>
        <w:t>A</w:t>
      </w:r>
      <w:r w:rsidRPr="00AA4F8E">
        <w:t>dd</w:t>
      </w:r>
      <w:r w:rsidR="002062E7" w:rsidRPr="002062E7">
        <w:t xml:space="preserve"> </w:t>
      </w:r>
      <w:r w:rsidRPr="00AA4F8E">
        <w:t>1</w:t>
      </w:r>
      <w:r w:rsidR="002062E7" w:rsidRPr="002062E7">
        <w:t xml:space="preserve"> </w:t>
      </w:r>
      <w:r w:rsidRPr="00AA4F8E">
        <w:t>µL</w:t>
      </w:r>
      <w:r w:rsidR="002062E7" w:rsidRPr="002062E7">
        <w:t xml:space="preserve"> </w:t>
      </w:r>
      <w:r w:rsidRPr="00AA4F8E">
        <w:t>of</w:t>
      </w:r>
      <w:r w:rsidR="002062E7" w:rsidRPr="002062E7">
        <w:t xml:space="preserve"> </w:t>
      </w:r>
      <w:r>
        <w:t>stop</w:t>
      </w:r>
      <w:r w:rsidR="002062E7" w:rsidRPr="002062E7">
        <w:t xml:space="preserve"> </w:t>
      </w:r>
      <w:r>
        <w:t>solution</w:t>
      </w:r>
      <w:r w:rsidR="002062E7" w:rsidRPr="002062E7">
        <w:t xml:space="preserve"> </w:t>
      </w:r>
      <w:r>
        <w:t>(25</w:t>
      </w:r>
      <w:r w:rsidR="002062E7" w:rsidRPr="002062E7">
        <w:t xml:space="preserve"> </w:t>
      </w:r>
      <w:r>
        <w:t>mM</w:t>
      </w:r>
      <w:r w:rsidR="002062E7" w:rsidRPr="002062E7">
        <w:t xml:space="preserve"> </w:t>
      </w:r>
      <w:r>
        <w:t>EDTA)</w:t>
      </w:r>
      <w:r w:rsidR="002062E7" w:rsidRPr="002062E7">
        <w:t xml:space="preserve"> </w:t>
      </w:r>
      <w:r w:rsidRPr="00AA4F8E">
        <w:t>and</w:t>
      </w:r>
      <w:r w:rsidR="002062E7" w:rsidRPr="002062E7">
        <w:t xml:space="preserve"> </w:t>
      </w:r>
      <w:r>
        <w:t>incubate</w:t>
      </w:r>
      <w:r w:rsidR="002062E7" w:rsidRPr="002062E7">
        <w:t xml:space="preserve"> </w:t>
      </w:r>
      <w:r>
        <w:t>at</w:t>
      </w:r>
      <w:r w:rsidR="002062E7" w:rsidRPr="002062E7">
        <w:t xml:space="preserve"> </w:t>
      </w:r>
      <w:r>
        <w:t>70</w:t>
      </w:r>
      <w:r w:rsidR="00EE17FA">
        <w:t xml:space="preserve"> </w:t>
      </w:r>
      <w:r>
        <w:t>°C</w:t>
      </w:r>
      <w:r w:rsidR="002062E7" w:rsidRPr="002062E7">
        <w:t xml:space="preserve"> </w:t>
      </w:r>
      <w:r w:rsidRPr="00AA4F8E">
        <w:t>for</w:t>
      </w:r>
      <w:r w:rsidR="002062E7" w:rsidRPr="002062E7">
        <w:t xml:space="preserve"> </w:t>
      </w:r>
      <w:r w:rsidRPr="00AA4F8E">
        <w:t>10</w:t>
      </w:r>
      <w:r w:rsidR="002062E7" w:rsidRPr="002062E7">
        <w:t xml:space="preserve"> </w:t>
      </w:r>
      <w:r w:rsidRPr="00AA4F8E">
        <w:t>min.</w:t>
      </w:r>
    </w:p>
    <w:p w14:paraId="164E1FF7" w14:textId="77777777" w:rsidR="00DD15A0" w:rsidRDefault="00DD15A0" w:rsidP="008B34B5"/>
    <w:p w14:paraId="31BF5F1B" w14:textId="21ADF543" w:rsidR="00DD15A0" w:rsidRDefault="00AA4F8E" w:rsidP="008B34B5">
      <w:pPr>
        <w:pStyle w:val="ListParagraph"/>
        <w:numPr>
          <w:ilvl w:val="2"/>
          <w:numId w:val="56"/>
        </w:numPr>
        <w:ind w:left="0" w:firstLine="0"/>
      </w:pPr>
      <w:r>
        <w:t>To</w:t>
      </w:r>
      <w:r w:rsidR="002062E7" w:rsidRPr="002062E7">
        <w:t xml:space="preserve"> </w:t>
      </w:r>
      <w:r>
        <w:t>generate</w:t>
      </w:r>
      <w:r w:rsidR="002062E7" w:rsidRPr="002062E7">
        <w:t xml:space="preserve"> </w:t>
      </w:r>
      <w:r>
        <w:t>cDNA,</w:t>
      </w:r>
      <w:r w:rsidR="002062E7" w:rsidRPr="002062E7">
        <w:t xml:space="preserve"> </w:t>
      </w:r>
      <w:r w:rsidR="00722E8D">
        <w:t>combine</w:t>
      </w:r>
      <w:r w:rsidR="002062E7" w:rsidRPr="002062E7">
        <w:t xml:space="preserve"> </w:t>
      </w:r>
      <w:r>
        <w:t>10</w:t>
      </w:r>
      <w:r w:rsidR="002062E7" w:rsidRPr="002062E7">
        <w:t xml:space="preserve"> </w:t>
      </w:r>
      <w:r w:rsidRPr="00AA4F8E">
        <w:t>µL</w:t>
      </w:r>
      <w:r w:rsidR="00EE17FA">
        <w:t xml:space="preserve"> of</w:t>
      </w:r>
      <w:r w:rsidR="002062E7" w:rsidRPr="002062E7">
        <w:t xml:space="preserve"> </w:t>
      </w:r>
      <w:r>
        <w:t>DN</w:t>
      </w:r>
      <w:r w:rsidR="00EE17FA">
        <w:t>a</w:t>
      </w:r>
      <w:r>
        <w:t>se</w:t>
      </w:r>
      <w:r w:rsidR="002062E7" w:rsidRPr="002062E7">
        <w:t xml:space="preserve"> </w:t>
      </w:r>
      <w:r>
        <w:t>treated</w:t>
      </w:r>
      <w:r w:rsidR="002062E7" w:rsidRPr="002062E7">
        <w:t xml:space="preserve"> </w:t>
      </w:r>
      <w:r>
        <w:t>RNA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>
        <w:t>10</w:t>
      </w:r>
      <w:r w:rsidR="002062E7" w:rsidRPr="002062E7">
        <w:t xml:space="preserve"> </w:t>
      </w:r>
      <w:r w:rsidRPr="00AA4F8E">
        <w:t>µL</w:t>
      </w:r>
      <w:r w:rsidR="00F61FE8">
        <w:t xml:space="preserve"> of</w:t>
      </w:r>
      <w:r w:rsidR="002062E7" w:rsidRPr="002062E7">
        <w:t xml:space="preserve"> </w:t>
      </w:r>
      <w:r>
        <w:t>2x</w:t>
      </w:r>
      <w:r w:rsidR="002062E7" w:rsidRPr="002062E7">
        <w:t xml:space="preserve"> </w:t>
      </w:r>
      <w:r>
        <w:t>reverse</w:t>
      </w:r>
      <w:r w:rsidR="002062E7" w:rsidRPr="002062E7">
        <w:t xml:space="preserve"> </w:t>
      </w:r>
      <w:r>
        <w:t>transcriptase</w:t>
      </w:r>
      <w:r w:rsidR="002062E7" w:rsidRPr="002062E7">
        <w:t xml:space="preserve"> </w:t>
      </w:r>
      <w:r>
        <w:t>master</w:t>
      </w:r>
      <w:r w:rsidR="002062E7" w:rsidRPr="002062E7">
        <w:t xml:space="preserve"> </w:t>
      </w:r>
      <w:r>
        <w:t>mix</w:t>
      </w:r>
      <w:r w:rsidR="007E40A4">
        <w:t>,</w:t>
      </w:r>
      <w:r w:rsidR="002062E7" w:rsidRPr="002062E7">
        <w:t xml:space="preserve"> </w:t>
      </w:r>
      <w:r w:rsidR="007E40A4">
        <w:t>containing</w:t>
      </w:r>
      <w:r w:rsidR="002062E7" w:rsidRPr="002062E7">
        <w:t xml:space="preserve"> </w:t>
      </w:r>
      <w:r w:rsidR="00014A0B">
        <w:t>the</w:t>
      </w:r>
      <w:r w:rsidR="002062E7" w:rsidRPr="002062E7">
        <w:t xml:space="preserve"> </w:t>
      </w:r>
      <w:r w:rsidR="007E40A4">
        <w:t>reverse</w:t>
      </w:r>
      <w:r w:rsidR="002062E7" w:rsidRPr="002062E7">
        <w:t xml:space="preserve"> </w:t>
      </w:r>
      <w:r w:rsidR="007E40A4">
        <w:t>transcript</w:t>
      </w:r>
      <w:r w:rsidR="001B5A1D">
        <w:t>ase</w:t>
      </w:r>
      <w:r w:rsidR="007E40A4">
        <w:t>,</w:t>
      </w:r>
      <w:r w:rsidR="002062E7" w:rsidRPr="002062E7">
        <w:t xml:space="preserve"> </w:t>
      </w:r>
      <w:r w:rsidR="007E40A4">
        <w:t>random</w:t>
      </w:r>
      <w:r w:rsidR="002062E7" w:rsidRPr="002062E7">
        <w:t xml:space="preserve"> </w:t>
      </w:r>
      <w:r w:rsidR="007E40A4">
        <w:t>primers,</w:t>
      </w:r>
      <w:r w:rsidR="002062E7" w:rsidRPr="002062E7">
        <w:t xml:space="preserve"> </w:t>
      </w:r>
      <w:r w:rsidR="001B5A1D">
        <w:t>4</w:t>
      </w:r>
      <w:r w:rsidR="002062E7" w:rsidRPr="002062E7">
        <w:t xml:space="preserve"> </w:t>
      </w:r>
      <w:r w:rsidR="001B5A1D">
        <w:t>mM</w:t>
      </w:r>
      <w:r w:rsidR="002062E7" w:rsidRPr="002062E7">
        <w:t xml:space="preserve"> </w:t>
      </w:r>
      <w:r w:rsidR="007E40A4">
        <w:t>d</w:t>
      </w:r>
      <w:r w:rsidR="001B5A1D">
        <w:t>NTP</w:t>
      </w:r>
      <w:r w:rsidR="002062E7" w:rsidRPr="002062E7">
        <w:t xml:space="preserve"> </w:t>
      </w:r>
      <w:r w:rsidR="001B5A1D">
        <w:t>mix</w:t>
      </w:r>
      <w:r w:rsidR="002062E7" w:rsidRPr="002062E7">
        <w:t xml:space="preserve"> </w:t>
      </w:r>
      <w:r w:rsidR="00014A0B">
        <w:t>(1</w:t>
      </w:r>
      <w:r w:rsidR="002062E7" w:rsidRPr="002062E7">
        <w:t xml:space="preserve"> </w:t>
      </w:r>
      <w:r w:rsidR="00014A0B">
        <w:t>mM</w:t>
      </w:r>
      <w:r w:rsidR="002062E7" w:rsidRPr="002062E7">
        <w:t xml:space="preserve"> </w:t>
      </w:r>
      <w:r w:rsidR="00014A0B">
        <w:t>each</w:t>
      </w:r>
      <w:r w:rsidR="002062E7" w:rsidRPr="002062E7">
        <w:t xml:space="preserve"> </w:t>
      </w:r>
      <w:r w:rsidR="00014A0B">
        <w:t>of</w:t>
      </w:r>
      <w:r w:rsidR="002062E7" w:rsidRPr="002062E7">
        <w:t xml:space="preserve"> </w:t>
      </w:r>
      <w:proofErr w:type="spellStart"/>
      <w:r w:rsidR="00014A0B">
        <w:t>dATP</w:t>
      </w:r>
      <w:proofErr w:type="spellEnd"/>
      <w:r w:rsidR="00014A0B">
        <w:t>,</w:t>
      </w:r>
      <w:r w:rsidR="002062E7" w:rsidRPr="002062E7">
        <w:t xml:space="preserve"> </w:t>
      </w:r>
      <w:r w:rsidR="00014A0B">
        <w:t>dTTP,</w:t>
      </w:r>
      <w:r w:rsidR="002062E7" w:rsidRPr="002062E7">
        <w:t xml:space="preserve"> </w:t>
      </w:r>
      <w:proofErr w:type="spellStart"/>
      <w:r w:rsidR="00014A0B">
        <w:t>dGTP</w:t>
      </w:r>
      <w:proofErr w:type="spellEnd"/>
      <w:r w:rsidR="00014A0B">
        <w:t>,</w:t>
      </w:r>
      <w:r w:rsidR="002062E7" w:rsidRPr="002062E7">
        <w:t xml:space="preserve"> </w:t>
      </w:r>
      <w:r w:rsidR="00F61FE8">
        <w:t xml:space="preserve">and </w:t>
      </w:r>
      <w:proofErr w:type="spellStart"/>
      <w:r w:rsidR="00014A0B">
        <w:t>dCTP</w:t>
      </w:r>
      <w:proofErr w:type="spellEnd"/>
      <w:r w:rsidR="00014A0B">
        <w:t>)</w:t>
      </w:r>
      <w:r w:rsidR="007E40A4">
        <w:t>,</w:t>
      </w:r>
      <w:r w:rsidR="002062E7" w:rsidRPr="002062E7">
        <w:t xml:space="preserve"> </w:t>
      </w:r>
      <w:r w:rsidR="007E40A4">
        <w:t>and</w:t>
      </w:r>
      <w:r w:rsidR="002062E7" w:rsidRPr="002062E7">
        <w:t xml:space="preserve"> </w:t>
      </w:r>
      <w:r w:rsidR="001B5A1D">
        <w:t>reverse</w:t>
      </w:r>
      <w:r w:rsidR="002062E7" w:rsidRPr="002062E7">
        <w:t xml:space="preserve"> </w:t>
      </w:r>
      <w:r w:rsidR="001B5A1D">
        <w:t>transcriptase</w:t>
      </w:r>
      <w:r w:rsidR="002062E7" w:rsidRPr="002062E7">
        <w:t xml:space="preserve"> </w:t>
      </w:r>
      <w:r w:rsidR="007E40A4">
        <w:t>reaction</w:t>
      </w:r>
      <w:r w:rsidR="002062E7" w:rsidRPr="002062E7">
        <w:t xml:space="preserve"> </w:t>
      </w:r>
      <w:r w:rsidR="007E40A4">
        <w:t>buffer</w:t>
      </w:r>
      <w:r w:rsidR="005B544B">
        <w:t>.</w:t>
      </w:r>
      <w:r w:rsidR="002062E7" w:rsidRPr="002062E7">
        <w:t xml:space="preserve"> </w:t>
      </w:r>
      <w:r w:rsidR="005B544B">
        <w:t>I</w:t>
      </w:r>
      <w:r>
        <w:t>ncubate</w:t>
      </w:r>
      <w:r w:rsidR="002062E7" w:rsidRPr="002062E7">
        <w:t xml:space="preserve"> </w:t>
      </w:r>
      <w:r w:rsidR="005B544B">
        <w:t>the</w:t>
      </w:r>
      <w:r w:rsidR="002062E7" w:rsidRPr="002062E7">
        <w:t xml:space="preserve"> </w:t>
      </w:r>
      <w:r w:rsidR="005B544B">
        <w:t>reaction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thermocycler</w:t>
      </w:r>
      <w:r w:rsidR="002062E7" w:rsidRPr="002062E7">
        <w:t xml:space="preserve"> </w:t>
      </w:r>
      <w:r>
        <w:t>using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program</w:t>
      </w:r>
      <w:r w:rsidR="002062E7" w:rsidRPr="002062E7">
        <w:t xml:space="preserve"> </w:t>
      </w:r>
      <w:r>
        <w:t>as</w:t>
      </w:r>
      <w:r w:rsidR="002062E7" w:rsidRPr="002062E7">
        <w:t xml:space="preserve"> </w:t>
      </w:r>
      <w:r>
        <w:t>recommended</w:t>
      </w:r>
      <w:r w:rsidR="002062E7" w:rsidRPr="002062E7">
        <w:t xml:space="preserve"> </w:t>
      </w:r>
      <w:r>
        <w:t>by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manufacturer.</w:t>
      </w:r>
      <w:r w:rsidR="002062E7" w:rsidRPr="002062E7">
        <w:t xml:space="preserve"> </w:t>
      </w:r>
      <w:r w:rsidR="005B544B" w:rsidRPr="005B544B">
        <w:t>Dilute</w:t>
      </w:r>
      <w:r w:rsidR="002062E7" w:rsidRPr="002062E7">
        <w:t xml:space="preserve"> </w:t>
      </w:r>
      <w:r w:rsidR="005B544B" w:rsidRPr="005B544B">
        <w:t>cDNA</w:t>
      </w:r>
      <w:r w:rsidR="002062E7" w:rsidRPr="002062E7">
        <w:t xml:space="preserve"> </w:t>
      </w:r>
      <w:r w:rsidR="005B544B" w:rsidRPr="005B544B">
        <w:t>with</w:t>
      </w:r>
      <w:r w:rsidR="002062E7" w:rsidRPr="002062E7">
        <w:t xml:space="preserve"> </w:t>
      </w:r>
      <w:r w:rsidR="005B544B" w:rsidRPr="005B544B">
        <w:t>water</w:t>
      </w:r>
      <w:r w:rsidR="002062E7" w:rsidRPr="002062E7">
        <w:t xml:space="preserve"> </w:t>
      </w:r>
      <w:r w:rsidR="005B544B" w:rsidRPr="005B544B">
        <w:t>in</w:t>
      </w:r>
      <w:r w:rsidR="002062E7" w:rsidRPr="002062E7">
        <w:t xml:space="preserve"> </w:t>
      </w:r>
      <w:r w:rsidR="005B544B" w:rsidRPr="005B544B">
        <w:t>a</w:t>
      </w:r>
      <w:r w:rsidR="002062E7" w:rsidRPr="002062E7">
        <w:t xml:space="preserve"> </w:t>
      </w:r>
      <w:r w:rsidR="005B544B" w:rsidRPr="005B544B">
        <w:t>1:5</w:t>
      </w:r>
      <w:r w:rsidR="002062E7" w:rsidRPr="002062E7">
        <w:t xml:space="preserve"> </w:t>
      </w:r>
      <w:r w:rsidR="005B544B" w:rsidRPr="005B544B">
        <w:t>ratio</w:t>
      </w:r>
      <w:r w:rsidR="00DD15A0">
        <w:t>.</w:t>
      </w:r>
    </w:p>
    <w:p w14:paraId="15B063DB" w14:textId="1B36C826" w:rsidR="005B544B" w:rsidRDefault="002062E7" w:rsidP="008B34B5">
      <w:r w:rsidRPr="002062E7">
        <w:t xml:space="preserve"> </w:t>
      </w:r>
    </w:p>
    <w:p w14:paraId="2AF38241" w14:textId="26AEC1F6" w:rsidR="004728F0" w:rsidRDefault="00574EC1" w:rsidP="008B34B5">
      <w:pPr>
        <w:pStyle w:val="ListParagraph"/>
        <w:numPr>
          <w:ilvl w:val="2"/>
          <w:numId w:val="56"/>
        </w:numPr>
        <w:ind w:left="0" w:firstLine="0"/>
      </w:pPr>
      <w:r>
        <w:t>To</w:t>
      </w:r>
      <w:r w:rsidR="002062E7" w:rsidRPr="002062E7">
        <w:t xml:space="preserve"> </w:t>
      </w:r>
      <w:r>
        <w:t>prepare</w:t>
      </w:r>
      <w:r w:rsidR="002062E7" w:rsidRPr="002062E7">
        <w:t xml:space="preserve"> </w:t>
      </w:r>
      <w:r w:rsidR="005B544B">
        <w:t>the</w:t>
      </w:r>
      <w:r w:rsidR="002062E7" w:rsidRPr="002062E7">
        <w:t xml:space="preserve"> </w:t>
      </w:r>
      <w:proofErr w:type="spellStart"/>
      <w:r w:rsidR="005B544B">
        <w:t>q</w:t>
      </w:r>
      <w:r>
        <w:t>RT</w:t>
      </w:r>
      <w:proofErr w:type="spellEnd"/>
      <w:r>
        <w:t>-</w:t>
      </w:r>
      <w:r w:rsidR="005B544B">
        <w:t>PCR</w:t>
      </w:r>
      <w:r w:rsidR="002062E7" w:rsidRPr="002062E7">
        <w:t xml:space="preserve"> </w:t>
      </w:r>
      <w:r w:rsidR="004728F0">
        <w:t>reaction</w:t>
      </w:r>
      <w:r w:rsidR="005B544B">
        <w:t>,</w:t>
      </w:r>
      <w:r w:rsidR="002062E7" w:rsidRPr="002062E7">
        <w:t xml:space="preserve"> </w:t>
      </w:r>
      <w:r w:rsidR="005B544B">
        <w:t>combine</w:t>
      </w:r>
      <w:r w:rsidR="002062E7" w:rsidRPr="002062E7">
        <w:t xml:space="preserve"> </w:t>
      </w:r>
      <w:r w:rsidR="004728F0">
        <w:t>5</w:t>
      </w:r>
      <w:r w:rsidR="002062E7" w:rsidRPr="002062E7">
        <w:t xml:space="preserve"> </w:t>
      </w:r>
      <w:r w:rsidR="005B544B">
        <w:t>µL</w:t>
      </w:r>
      <w:r w:rsidR="002062E7" w:rsidRPr="002062E7">
        <w:t xml:space="preserve"> </w:t>
      </w:r>
      <w:r w:rsidR="00326D42">
        <w:t xml:space="preserve">of </w:t>
      </w:r>
      <w:r w:rsidR="005B544B">
        <w:t>SYBR</w:t>
      </w:r>
      <w:r w:rsidR="002062E7" w:rsidRPr="002062E7">
        <w:t xml:space="preserve"> </w:t>
      </w:r>
      <w:r w:rsidR="005B544B">
        <w:t>green</w:t>
      </w:r>
      <w:r w:rsidR="002062E7" w:rsidRPr="002062E7">
        <w:t xml:space="preserve"> </w:t>
      </w:r>
      <w:r w:rsidR="005B544B" w:rsidRPr="005B544B">
        <w:t>qPCR</w:t>
      </w:r>
      <w:r w:rsidR="002062E7" w:rsidRPr="002062E7">
        <w:t xml:space="preserve"> </w:t>
      </w:r>
      <w:r w:rsidR="005B544B">
        <w:t>m</w:t>
      </w:r>
      <w:r w:rsidR="005B544B" w:rsidRPr="005B544B">
        <w:t>aster</w:t>
      </w:r>
      <w:r w:rsidR="002062E7" w:rsidRPr="002062E7">
        <w:t xml:space="preserve"> </w:t>
      </w:r>
      <w:r w:rsidR="005B544B">
        <w:t>m</w:t>
      </w:r>
      <w:r w:rsidR="000A10BE">
        <w:t>ix</w:t>
      </w:r>
      <w:r w:rsidR="002062E7" w:rsidRPr="002062E7">
        <w:t xml:space="preserve"> </w:t>
      </w:r>
      <w:r w:rsidR="005B544B">
        <w:t>with</w:t>
      </w:r>
      <w:r w:rsidR="002062E7" w:rsidRPr="002062E7">
        <w:t xml:space="preserve"> </w:t>
      </w:r>
      <w:r w:rsidR="005B544B">
        <w:t>0.5</w:t>
      </w:r>
      <w:r w:rsidR="002062E7" w:rsidRPr="002062E7">
        <w:t xml:space="preserve"> </w:t>
      </w:r>
      <w:r w:rsidR="005B544B">
        <w:t>µL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rPr>
          <w:color w:val="000000" w:themeColor="text1"/>
        </w:rPr>
        <w:t>gene-specific</w:t>
      </w:r>
      <w:r w:rsidR="002062E7" w:rsidRPr="002062E7">
        <w:rPr>
          <w:color w:val="000000" w:themeColor="text1"/>
        </w:rPr>
        <w:t xml:space="preserve"> </w:t>
      </w:r>
      <w:r w:rsidR="005B544B">
        <w:t>forward</w:t>
      </w:r>
      <w:r w:rsidR="002062E7" w:rsidRPr="002062E7">
        <w:t xml:space="preserve"> </w:t>
      </w:r>
      <w:r w:rsidR="005B544B">
        <w:t>and</w:t>
      </w:r>
      <w:r w:rsidR="002062E7" w:rsidRPr="002062E7">
        <w:t xml:space="preserve"> </w:t>
      </w:r>
      <w:r w:rsidR="005B544B" w:rsidRPr="005B544B">
        <w:t>reverse</w:t>
      </w:r>
      <w:r w:rsidR="002062E7" w:rsidRPr="002062E7">
        <w:t xml:space="preserve"> </w:t>
      </w:r>
      <w:r w:rsidR="005B544B" w:rsidRPr="004F7F6E">
        <w:rPr>
          <w:color w:val="000000" w:themeColor="text1"/>
        </w:rPr>
        <w:t>primer</w:t>
      </w:r>
      <w:r w:rsidR="008C35C0">
        <w:rPr>
          <w:color w:val="000000" w:themeColor="text1"/>
        </w:rPr>
        <w:t>s</w:t>
      </w:r>
      <w:r w:rsidR="002062E7" w:rsidRPr="002062E7">
        <w:rPr>
          <w:color w:val="000000" w:themeColor="text1"/>
        </w:rPr>
        <w:t xml:space="preserve"> </w:t>
      </w:r>
      <w:r w:rsidR="004F7F6E" w:rsidRPr="004F7F6E">
        <w:rPr>
          <w:color w:val="000000" w:themeColor="text1"/>
        </w:rPr>
        <w:t>(stock:</w:t>
      </w:r>
      <w:r w:rsidR="002062E7" w:rsidRPr="002062E7">
        <w:rPr>
          <w:color w:val="000000" w:themeColor="text1"/>
        </w:rPr>
        <w:t xml:space="preserve"> </w:t>
      </w:r>
      <w:r w:rsidR="004D6097" w:rsidRPr="004F7F6E">
        <w:rPr>
          <w:color w:val="000000" w:themeColor="text1"/>
        </w:rPr>
        <w:t>10</w:t>
      </w:r>
      <w:r w:rsidR="002062E7" w:rsidRPr="002062E7">
        <w:rPr>
          <w:color w:val="000000" w:themeColor="text1"/>
        </w:rPr>
        <w:t xml:space="preserve"> </w:t>
      </w:r>
      <w:r w:rsidR="004D6097" w:rsidRPr="004F7F6E">
        <w:rPr>
          <w:color w:val="000000" w:themeColor="text1"/>
        </w:rPr>
        <w:t>µM)</w:t>
      </w:r>
      <w:r w:rsidR="008C35C0">
        <w:rPr>
          <w:color w:val="000000" w:themeColor="text1"/>
        </w:rPr>
        <w:t>,</w:t>
      </w:r>
      <w:r w:rsidR="002062E7" w:rsidRPr="002062E7">
        <w:rPr>
          <w:color w:val="000000" w:themeColor="text1"/>
        </w:rPr>
        <w:t xml:space="preserve"> </w:t>
      </w:r>
      <w:r w:rsidR="008C35C0">
        <w:rPr>
          <w:color w:val="000000" w:themeColor="text1"/>
        </w:rPr>
        <w:t>respectively,</w:t>
      </w:r>
      <w:r w:rsidR="002062E7" w:rsidRPr="002062E7">
        <w:rPr>
          <w:color w:val="000000" w:themeColor="text1"/>
        </w:rPr>
        <w:t xml:space="preserve"> </w:t>
      </w:r>
      <w:r w:rsidR="005B544B" w:rsidRPr="004F7F6E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="005B544B" w:rsidRPr="005B544B">
        <w:t>2</w:t>
      </w:r>
      <w:r w:rsidR="002062E7" w:rsidRPr="002062E7">
        <w:t xml:space="preserve"> </w:t>
      </w:r>
      <w:r w:rsidR="005B544B" w:rsidRPr="005B544B">
        <w:t>µL</w:t>
      </w:r>
      <w:r w:rsidR="002062E7" w:rsidRPr="002062E7">
        <w:t xml:space="preserve"> </w:t>
      </w:r>
      <w:r w:rsidR="005B544B" w:rsidRPr="005B544B">
        <w:t>of</w:t>
      </w:r>
      <w:r w:rsidR="002062E7" w:rsidRPr="002062E7">
        <w:t xml:space="preserve"> </w:t>
      </w:r>
      <w:r w:rsidR="005B544B" w:rsidRPr="005B544B">
        <w:t>DEPC-</w:t>
      </w:r>
      <w:r w:rsidR="005B544B" w:rsidRPr="005B544B">
        <w:lastRenderedPageBreak/>
        <w:t>treated</w:t>
      </w:r>
      <w:r w:rsidR="002062E7" w:rsidRPr="002062E7">
        <w:t xml:space="preserve"> </w:t>
      </w:r>
      <w:r w:rsidR="005B544B" w:rsidRPr="005B544B">
        <w:t>water</w:t>
      </w:r>
      <w:r w:rsidR="002062E7" w:rsidRPr="002062E7">
        <w:t xml:space="preserve"> </w:t>
      </w:r>
      <w:r w:rsidR="004728F0">
        <w:t>per</w:t>
      </w:r>
      <w:r w:rsidR="002062E7" w:rsidRPr="002062E7">
        <w:t xml:space="preserve"> </w:t>
      </w:r>
      <w:r w:rsidR="004728F0">
        <w:t>reaction</w:t>
      </w:r>
      <w:r w:rsidR="005B544B" w:rsidRPr="005B544B">
        <w:t>.</w:t>
      </w:r>
      <w:r w:rsidR="002062E7" w:rsidRPr="002062E7">
        <w:t xml:space="preserve"> </w:t>
      </w:r>
      <w:r>
        <w:t>Pipette</w:t>
      </w:r>
      <w:r w:rsidR="002062E7" w:rsidRPr="002062E7">
        <w:t xml:space="preserve"> </w:t>
      </w:r>
      <w:r>
        <w:t>qPCR</w:t>
      </w:r>
      <w:r w:rsidR="002062E7" w:rsidRPr="002062E7">
        <w:t xml:space="preserve"> </w:t>
      </w:r>
      <w:r>
        <w:t>reaction</w:t>
      </w:r>
      <w:r w:rsidR="002062E7" w:rsidRPr="002062E7">
        <w:t xml:space="preserve"> </w:t>
      </w:r>
      <w:r>
        <w:t>in</w:t>
      </w:r>
      <w:r w:rsidR="002062E7" w:rsidRPr="002062E7">
        <w:t xml:space="preserve"> </w:t>
      </w:r>
      <w:r>
        <w:t>one</w:t>
      </w:r>
      <w:r w:rsidR="002062E7" w:rsidRPr="002062E7">
        <w:t xml:space="preserve"> </w:t>
      </w:r>
      <w:r>
        <w:t>well</w:t>
      </w:r>
      <w:r w:rsidR="002062E7" w:rsidRPr="002062E7">
        <w:t xml:space="preserve"> </w:t>
      </w:r>
      <w:r>
        <w:t>of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96</w:t>
      </w:r>
      <w:r w:rsidR="00326D42">
        <w:t xml:space="preserve"> </w:t>
      </w:r>
      <w:r>
        <w:t>well</w:t>
      </w:r>
      <w:r w:rsidR="002062E7" w:rsidRPr="002062E7">
        <w:t xml:space="preserve"> </w:t>
      </w:r>
      <w:proofErr w:type="spellStart"/>
      <w:r>
        <w:t>qRT</w:t>
      </w:r>
      <w:proofErr w:type="spellEnd"/>
      <w:r>
        <w:t>-PCR</w:t>
      </w:r>
      <w:r w:rsidR="002062E7" w:rsidRPr="002062E7">
        <w:t xml:space="preserve"> </w:t>
      </w:r>
      <w:r>
        <w:t>plate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add</w:t>
      </w:r>
      <w:r w:rsidR="002062E7" w:rsidRPr="002062E7">
        <w:t xml:space="preserve"> </w:t>
      </w:r>
      <w:r>
        <w:t>2</w:t>
      </w:r>
      <w:r w:rsidR="002062E7" w:rsidRPr="002062E7">
        <w:t xml:space="preserve"> </w:t>
      </w:r>
      <w:r w:rsidR="00326D42">
        <w:t>µL</w:t>
      </w:r>
      <w:r w:rsidR="00326D42" w:rsidRPr="002062E7">
        <w:t xml:space="preserve"> </w:t>
      </w:r>
      <w:r w:rsidR="00326D42">
        <w:t xml:space="preserve">of </w:t>
      </w:r>
      <w:r>
        <w:t>diluted</w:t>
      </w:r>
      <w:r w:rsidR="002062E7" w:rsidRPr="002062E7">
        <w:t xml:space="preserve"> </w:t>
      </w:r>
      <w:r>
        <w:t>cDNA.</w:t>
      </w:r>
      <w:r w:rsidR="002062E7" w:rsidRPr="002062E7">
        <w:t xml:space="preserve"> </w:t>
      </w:r>
      <w:r w:rsidR="004728F0">
        <w:t>Set</w:t>
      </w:r>
      <w:r w:rsidR="00326D42">
        <w:t xml:space="preserve"> </w:t>
      </w:r>
      <w:r w:rsidR="004728F0">
        <w:t>up</w:t>
      </w:r>
      <w:r w:rsidR="002062E7" w:rsidRPr="002062E7">
        <w:t xml:space="preserve"> </w:t>
      </w:r>
      <w:r w:rsidR="004728F0">
        <w:t>three</w:t>
      </w:r>
      <w:r w:rsidR="002062E7" w:rsidRPr="002062E7">
        <w:t xml:space="preserve"> </w:t>
      </w:r>
      <w:r w:rsidR="004728F0">
        <w:t>technical</w:t>
      </w:r>
      <w:r w:rsidR="002062E7" w:rsidRPr="002062E7">
        <w:t xml:space="preserve"> </w:t>
      </w:r>
      <w:r w:rsidR="004728F0">
        <w:t>replicates</w:t>
      </w:r>
      <w:r w:rsidR="002062E7" w:rsidRPr="002062E7">
        <w:t xml:space="preserve"> </w:t>
      </w:r>
      <w:r w:rsidR="004728F0">
        <w:t>for</w:t>
      </w:r>
      <w:r w:rsidR="002062E7" w:rsidRPr="002062E7">
        <w:t xml:space="preserve"> </w:t>
      </w:r>
      <w:r w:rsidR="004728F0">
        <w:t>each</w:t>
      </w:r>
      <w:r w:rsidR="002062E7" w:rsidRPr="002062E7">
        <w:t xml:space="preserve"> </w:t>
      </w:r>
      <w:r w:rsidR="004728F0">
        <w:t>biological</w:t>
      </w:r>
      <w:r w:rsidR="002062E7" w:rsidRPr="002062E7">
        <w:t xml:space="preserve"> </w:t>
      </w:r>
      <w:r w:rsidR="004728F0">
        <w:t>replicate</w:t>
      </w:r>
      <w:r w:rsidR="002062E7" w:rsidRPr="002062E7">
        <w:t xml:space="preserve"> </w:t>
      </w:r>
      <w:r>
        <w:t>and</w:t>
      </w:r>
      <w:r w:rsidR="002062E7" w:rsidRPr="002062E7">
        <w:t xml:space="preserve"> </w:t>
      </w:r>
      <w:r>
        <w:t>include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r>
        <w:t>housekeeping</w:t>
      </w:r>
      <w:r w:rsidR="002062E7" w:rsidRPr="002062E7">
        <w:t xml:space="preserve"> </w:t>
      </w:r>
      <w:r>
        <w:t>gene</w:t>
      </w:r>
      <w:r w:rsidR="002062E7" w:rsidRPr="002062E7">
        <w:t xml:space="preserve"> </w:t>
      </w:r>
      <w:r>
        <w:t>such</w:t>
      </w:r>
      <w:r w:rsidR="002062E7" w:rsidRPr="002062E7">
        <w:t xml:space="preserve"> </w:t>
      </w:r>
      <w:r>
        <w:t>as</w:t>
      </w:r>
      <w:r w:rsidR="002062E7" w:rsidRPr="002062E7">
        <w:t xml:space="preserve"> </w:t>
      </w:r>
      <w:proofErr w:type="spellStart"/>
      <w:r w:rsidRPr="00B1201E">
        <w:rPr>
          <w:i/>
        </w:rPr>
        <w:t>Gapdh</w:t>
      </w:r>
      <w:proofErr w:type="spellEnd"/>
      <w:r w:rsidR="002062E7" w:rsidRPr="002062E7">
        <w:t xml:space="preserve"> </w:t>
      </w:r>
      <w:r>
        <w:t>or</w:t>
      </w:r>
      <w:r w:rsidR="002062E7" w:rsidRPr="002062E7">
        <w:t xml:space="preserve"> </w:t>
      </w:r>
      <w:r w:rsidRPr="00B1201E">
        <w:rPr>
          <w:i/>
        </w:rPr>
        <w:t>Hprt1</w:t>
      </w:r>
      <w:r>
        <w:t>.</w:t>
      </w:r>
    </w:p>
    <w:p w14:paraId="1EFEB09C" w14:textId="7D655E43" w:rsidR="005B544B" w:rsidRDefault="005B544B" w:rsidP="008B34B5"/>
    <w:p w14:paraId="2BCA04AC" w14:textId="2C237EFC" w:rsidR="005B544B" w:rsidRDefault="00574EC1" w:rsidP="008B34B5">
      <w:pPr>
        <w:pStyle w:val="ListParagraph"/>
        <w:numPr>
          <w:ilvl w:val="2"/>
          <w:numId w:val="56"/>
        </w:numPr>
        <w:ind w:left="0" w:firstLine="0"/>
      </w:pPr>
      <w:r>
        <w:t>Amplify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PCR</w:t>
      </w:r>
      <w:r w:rsidR="002062E7" w:rsidRPr="002062E7">
        <w:t xml:space="preserve"> </w:t>
      </w:r>
      <w:r>
        <w:t>product</w:t>
      </w:r>
      <w:r w:rsidR="002062E7" w:rsidRPr="002062E7">
        <w:t xml:space="preserve"> </w:t>
      </w:r>
      <w:r>
        <w:t>with</w:t>
      </w:r>
      <w:r w:rsidR="002062E7" w:rsidRPr="002062E7">
        <w:t xml:space="preserve"> </w:t>
      </w:r>
      <w:r>
        <w:t>a</w:t>
      </w:r>
      <w:r w:rsidR="002062E7" w:rsidRPr="002062E7">
        <w:t xml:space="preserve"> </w:t>
      </w:r>
      <w:proofErr w:type="spellStart"/>
      <w:r>
        <w:t>q</w:t>
      </w:r>
      <w:r w:rsidR="00090D79">
        <w:t>RT</w:t>
      </w:r>
      <w:proofErr w:type="spellEnd"/>
      <w:r w:rsidR="00090D79">
        <w:t>-PCR</w:t>
      </w:r>
      <w:r w:rsidR="002062E7" w:rsidRPr="002062E7">
        <w:t xml:space="preserve"> </w:t>
      </w:r>
      <w:r w:rsidR="00090D79">
        <w:t>thermocycler</w:t>
      </w:r>
      <w:r w:rsidR="002062E7" w:rsidRPr="002062E7">
        <w:t xml:space="preserve"> </w:t>
      </w:r>
      <w:r>
        <w:t>using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t>following</w:t>
      </w:r>
      <w:r w:rsidR="002062E7" w:rsidRPr="002062E7">
        <w:t xml:space="preserve"> </w:t>
      </w:r>
      <w:r>
        <w:t>program</w:t>
      </w:r>
      <w:r w:rsidR="005B544B">
        <w:t>:</w:t>
      </w:r>
      <w:r w:rsidR="002062E7" w:rsidRPr="002062E7">
        <w:t xml:space="preserve"> </w:t>
      </w:r>
      <w:r w:rsidR="005B544B">
        <w:t>50</w:t>
      </w:r>
      <w:r w:rsidR="002062E7" w:rsidRPr="002062E7">
        <w:t xml:space="preserve"> </w:t>
      </w:r>
      <w:r w:rsidR="005B544B">
        <w:t>°C</w:t>
      </w:r>
      <w:r w:rsidR="002062E7" w:rsidRPr="002062E7">
        <w:t xml:space="preserve"> </w:t>
      </w:r>
      <w:r w:rsidR="005B544B">
        <w:t>for</w:t>
      </w:r>
      <w:r w:rsidR="002062E7" w:rsidRPr="002062E7">
        <w:t xml:space="preserve"> </w:t>
      </w:r>
      <w:r w:rsidR="005B544B">
        <w:t>2</w:t>
      </w:r>
      <w:r w:rsidR="002062E7" w:rsidRPr="002062E7">
        <w:t xml:space="preserve"> </w:t>
      </w:r>
      <w:r w:rsidR="005B544B">
        <w:t>min</w:t>
      </w:r>
      <w:r w:rsidR="002062E7" w:rsidRPr="002062E7">
        <w:t xml:space="preserve"> </w:t>
      </w:r>
      <w:r w:rsidR="00090D79">
        <w:t>(</w:t>
      </w:r>
      <w:r w:rsidR="007877E0">
        <w:t>u</w:t>
      </w:r>
      <w:r w:rsidR="007877E0" w:rsidRPr="007877E0">
        <w:t xml:space="preserve">racil-DNA glycosylase </w:t>
      </w:r>
      <w:r w:rsidR="007877E0">
        <w:t>[</w:t>
      </w:r>
      <w:r w:rsidR="005B544B" w:rsidRPr="00090D79">
        <w:t>UDG</w:t>
      </w:r>
      <w:r w:rsidR="007877E0">
        <w:t>]</w:t>
      </w:r>
      <w:r w:rsidR="002062E7" w:rsidRPr="002062E7">
        <w:t xml:space="preserve"> </w:t>
      </w:r>
      <w:r w:rsidR="005B544B" w:rsidRPr="00090D79">
        <w:t>activation</w:t>
      </w:r>
      <w:r w:rsidR="00090D79">
        <w:t>)</w:t>
      </w:r>
      <w:r w:rsidR="00010FF2">
        <w:t>,</w:t>
      </w:r>
      <w:r w:rsidR="002062E7" w:rsidRPr="002062E7">
        <w:t xml:space="preserve"> </w:t>
      </w:r>
      <w:r w:rsidR="00010FF2">
        <w:t>95</w:t>
      </w:r>
      <w:r w:rsidR="002062E7" w:rsidRPr="002062E7">
        <w:t xml:space="preserve"> </w:t>
      </w:r>
      <w:r w:rsidR="00010FF2">
        <w:t>°C</w:t>
      </w:r>
      <w:r w:rsidR="002062E7" w:rsidRPr="002062E7">
        <w:t xml:space="preserve"> </w:t>
      </w:r>
      <w:r w:rsidR="00010FF2">
        <w:t>for</w:t>
      </w:r>
      <w:r w:rsidR="002062E7" w:rsidRPr="002062E7">
        <w:t xml:space="preserve"> </w:t>
      </w:r>
      <w:r w:rsidR="00010FF2">
        <w:t>2</w:t>
      </w:r>
      <w:r w:rsidR="002062E7" w:rsidRPr="002062E7">
        <w:t xml:space="preserve"> </w:t>
      </w:r>
      <w:r w:rsidR="00010FF2">
        <w:t>min</w:t>
      </w:r>
      <w:r w:rsidR="002062E7" w:rsidRPr="002062E7">
        <w:t xml:space="preserve"> </w:t>
      </w:r>
      <w:r w:rsidR="00010FF2">
        <w:t>(d</w:t>
      </w:r>
      <w:r w:rsidR="005B544B">
        <w:t>ual-</w:t>
      </w:r>
      <w:r w:rsidR="00010FF2">
        <w:t>l</w:t>
      </w:r>
      <w:r w:rsidR="005B544B">
        <w:t>oc</w:t>
      </w:r>
      <w:r w:rsidR="00010FF2">
        <w:t>k</w:t>
      </w:r>
      <w:r w:rsidR="002062E7" w:rsidRPr="002062E7">
        <w:t xml:space="preserve"> </w:t>
      </w:r>
      <w:r w:rsidR="00AF5AE8">
        <w:t>DNA</w:t>
      </w:r>
      <w:r w:rsidR="002062E7" w:rsidRPr="002062E7">
        <w:t xml:space="preserve"> </w:t>
      </w:r>
      <w:r w:rsidR="00AF5AE8">
        <w:t>p</w:t>
      </w:r>
      <w:r w:rsidR="005B544B">
        <w:t>olymerase</w:t>
      </w:r>
      <w:r w:rsidR="002062E7" w:rsidRPr="002062E7">
        <w:t xml:space="preserve"> </w:t>
      </w:r>
      <w:r w:rsidR="00010FF2">
        <w:t>activation),</w:t>
      </w:r>
      <w:r w:rsidR="002062E7" w:rsidRPr="002062E7">
        <w:t xml:space="preserve"> </w:t>
      </w:r>
      <w:r w:rsidR="005B544B">
        <w:t>40</w:t>
      </w:r>
      <w:r w:rsidR="002062E7" w:rsidRPr="002062E7">
        <w:t xml:space="preserve"> </w:t>
      </w:r>
      <w:r w:rsidR="005B544B">
        <w:t>cycles</w:t>
      </w:r>
      <w:r w:rsidR="002062E7" w:rsidRPr="002062E7">
        <w:t xml:space="preserve"> </w:t>
      </w:r>
      <w:r w:rsidR="00010FF2">
        <w:t>of</w:t>
      </w:r>
      <w:r w:rsidR="002062E7" w:rsidRPr="002062E7">
        <w:t xml:space="preserve"> </w:t>
      </w:r>
      <w:r w:rsidR="005B544B">
        <w:t>95</w:t>
      </w:r>
      <w:r w:rsidR="002062E7" w:rsidRPr="002062E7">
        <w:t xml:space="preserve"> </w:t>
      </w:r>
      <w:r w:rsidR="005B544B">
        <w:t>°C</w:t>
      </w:r>
      <w:r w:rsidR="002062E7" w:rsidRPr="002062E7">
        <w:t xml:space="preserve"> </w:t>
      </w:r>
      <w:r w:rsidR="005B544B">
        <w:t>for</w:t>
      </w:r>
      <w:r w:rsidR="002062E7" w:rsidRPr="002062E7">
        <w:t xml:space="preserve"> </w:t>
      </w:r>
      <w:r w:rsidR="005B544B">
        <w:t>15</w:t>
      </w:r>
      <w:r w:rsidR="002062E7" w:rsidRPr="002062E7">
        <w:t xml:space="preserve"> </w:t>
      </w:r>
      <w:r w:rsidR="005B544B">
        <w:t>s,</w:t>
      </w:r>
      <w:r w:rsidR="002062E7" w:rsidRPr="002062E7">
        <w:t xml:space="preserve"> </w:t>
      </w:r>
      <w:r w:rsidR="005B544B">
        <w:t>60</w:t>
      </w:r>
      <w:r w:rsidR="002062E7" w:rsidRPr="002062E7">
        <w:t xml:space="preserve"> </w:t>
      </w:r>
      <w:r w:rsidR="005B544B">
        <w:t>°C</w:t>
      </w:r>
      <w:r w:rsidR="002062E7" w:rsidRPr="002062E7">
        <w:t xml:space="preserve"> </w:t>
      </w:r>
      <w:r w:rsidR="005B544B">
        <w:t>for</w:t>
      </w:r>
      <w:r w:rsidR="002062E7" w:rsidRPr="002062E7">
        <w:t xml:space="preserve"> </w:t>
      </w:r>
      <w:r w:rsidR="005B544B">
        <w:t>30</w:t>
      </w:r>
      <w:r w:rsidR="002062E7" w:rsidRPr="002062E7">
        <w:t xml:space="preserve"> </w:t>
      </w:r>
      <w:r w:rsidR="005B544B">
        <w:t>s,</w:t>
      </w:r>
      <w:r w:rsidR="002062E7" w:rsidRPr="002062E7">
        <w:t xml:space="preserve"> </w:t>
      </w:r>
      <w:r w:rsidR="00326D42">
        <w:t xml:space="preserve">and </w:t>
      </w:r>
      <w:r w:rsidR="005B544B">
        <w:t>72</w:t>
      </w:r>
      <w:r w:rsidR="002062E7" w:rsidRPr="002062E7">
        <w:t xml:space="preserve"> </w:t>
      </w:r>
      <w:r w:rsidR="005B544B">
        <w:t>°C</w:t>
      </w:r>
      <w:r w:rsidR="002062E7" w:rsidRPr="002062E7">
        <w:t xml:space="preserve"> </w:t>
      </w:r>
      <w:r w:rsidR="005B544B">
        <w:t>for</w:t>
      </w:r>
      <w:r w:rsidR="002062E7" w:rsidRPr="002062E7">
        <w:t xml:space="preserve"> </w:t>
      </w:r>
      <w:r w:rsidR="005B544B">
        <w:t>1</w:t>
      </w:r>
      <w:r w:rsidR="002062E7" w:rsidRPr="002062E7">
        <w:t xml:space="preserve"> </w:t>
      </w:r>
      <w:r w:rsidR="005B544B">
        <w:t>min.</w:t>
      </w:r>
    </w:p>
    <w:p w14:paraId="00221693" w14:textId="77777777" w:rsidR="00DD15A0" w:rsidRDefault="00DD15A0" w:rsidP="008B34B5"/>
    <w:p w14:paraId="36C8C1F2" w14:textId="5E77919F" w:rsidR="00010FF2" w:rsidRDefault="00010FF2" w:rsidP="008B34B5">
      <w:pPr>
        <w:pStyle w:val="ListParagraph"/>
        <w:numPr>
          <w:ilvl w:val="2"/>
          <w:numId w:val="56"/>
        </w:numPr>
        <w:ind w:left="0" w:firstLine="0"/>
      </w:pPr>
      <w:r>
        <w:t>Quantify</w:t>
      </w:r>
      <w:r w:rsidR="002062E7" w:rsidRPr="002062E7">
        <w:t xml:space="preserve"> </w:t>
      </w:r>
      <w:proofErr w:type="spellStart"/>
      <w:r>
        <w:t>q</w:t>
      </w:r>
      <w:r w:rsidR="007224F6">
        <w:t>RT</w:t>
      </w:r>
      <w:proofErr w:type="spellEnd"/>
      <w:r w:rsidR="007224F6">
        <w:t>-</w:t>
      </w:r>
      <w:r>
        <w:t>PCR</w:t>
      </w:r>
      <w:r w:rsidR="002062E7" w:rsidRPr="002062E7">
        <w:t xml:space="preserve"> </w:t>
      </w:r>
      <w:r>
        <w:t>results</w:t>
      </w:r>
      <w:r w:rsidR="002062E7" w:rsidRPr="002062E7">
        <w:t xml:space="preserve"> </w:t>
      </w:r>
      <w:r>
        <w:t>using</w:t>
      </w:r>
      <w:r w:rsidR="002062E7" w:rsidRPr="002062E7">
        <w:t xml:space="preserve"> </w:t>
      </w:r>
      <w:r>
        <w:t>the</w:t>
      </w:r>
      <w:r w:rsidR="002062E7" w:rsidRPr="002062E7">
        <w:t xml:space="preserve"> </w:t>
      </w:r>
      <w:r>
        <w:rPr>
          <w:rFonts w:ascii="Symbol" w:hAnsi="Symbol"/>
        </w:rPr>
        <w:t></w:t>
      </w:r>
      <w:r>
        <w:rPr>
          <w:rFonts w:ascii="Symbol" w:hAnsi="Symbol"/>
        </w:rPr>
        <w:t></w:t>
      </w:r>
      <w:r>
        <w:t>C</w:t>
      </w:r>
      <w:r w:rsidR="000A10BE">
        <w:t>t</w:t>
      </w:r>
      <w:r w:rsidR="002062E7" w:rsidRPr="002062E7">
        <w:t xml:space="preserve"> </w:t>
      </w:r>
      <w:r>
        <w:t>method</w:t>
      </w:r>
      <w:r w:rsidR="002062E7" w:rsidRPr="002062E7">
        <w:t xml:space="preserve"> </w:t>
      </w:r>
      <w:r w:rsidR="007224F6">
        <w:t>normalizing</w:t>
      </w:r>
      <w:r w:rsidR="002062E7" w:rsidRPr="002062E7">
        <w:t xml:space="preserve"> </w:t>
      </w:r>
      <w:r w:rsidR="007224F6">
        <w:t>to</w:t>
      </w:r>
      <w:r w:rsidR="002062E7" w:rsidRPr="002062E7">
        <w:t xml:space="preserve"> </w:t>
      </w:r>
      <w:r w:rsidR="007224F6">
        <w:t>a</w:t>
      </w:r>
      <w:r w:rsidR="002062E7" w:rsidRPr="002062E7">
        <w:t xml:space="preserve"> </w:t>
      </w:r>
      <w:r w:rsidR="007224F6">
        <w:t>housekeeping</w:t>
      </w:r>
      <w:r w:rsidR="002062E7" w:rsidRPr="002062E7">
        <w:t xml:space="preserve"> </w:t>
      </w:r>
      <w:r w:rsidR="007224F6">
        <w:t>gene,</w:t>
      </w:r>
      <w:r w:rsidR="002062E7" w:rsidRPr="002062E7">
        <w:t xml:space="preserve"> </w:t>
      </w:r>
      <w:r w:rsidR="007224F6">
        <w:t>such</w:t>
      </w:r>
      <w:r w:rsidR="002062E7" w:rsidRPr="002062E7">
        <w:t xml:space="preserve"> </w:t>
      </w:r>
      <w:r w:rsidR="007224F6">
        <w:t>as</w:t>
      </w:r>
      <w:r w:rsidR="002062E7" w:rsidRPr="002062E7">
        <w:t xml:space="preserve"> </w:t>
      </w:r>
      <w:proofErr w:type="spellStart"/>
      <w:r w:rsidR="007224F6" w:rsidRPr="00B1201E">
        <w:rPr>
          <w:i/>
        </w:rPr>
        <w:t>Gapdh</w:t>
      </w:r>
      <w:proofErr w:type="spellEnd"/>
      <w:r w:rsidR="002062E7" w:rsidRPr="002062E7">
        <w:t xml:space="preserve"> </w:t>
      </w:r>
      <w:r w:rsidR="007224F6">
        <w:t>or</w:t>
      </w:r>
      <w:r w:rsidR="002062E7" w:rsidRPr="002062E7">
        <w:t xml:space="preserve"> </w:t>
      </w:r>
      <w:r w:rsidR="007224F6" w:rsidRPr="00B1201E">
        <w:rPr>
          <w:i/>
        </w:rPr>
        <w:t>Hprt1</w:t>
      </w:r>
      <w:r w:rsidR="007224F6">
        <w:t>.</w:t>
      </w:r>
    </w:p>
    <w:p w14:paraId="4EC531C3" w14:textId="77777777" w:rsidR="00AA4F8E" w:rsidRDefault="00AA4F8E" w:rsidP="008B34B5"/>
    <w:p w14:paraId="7E12EDB0" w14:textId="6DE702E7" w:rsidR="00B92A4A" w:rsidRPr="005140B4" w:rsidRDefault="00261D74" w:rsidP="008B34B5">
      <w:pPr>
        <w:pStyle w:val="ListParagraph"/>
        <w:numPr>
          <w:ilvl w:val="1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Assessing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knockdow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efficiency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="005C378D">
        <w:rPr>
          <w:highlight w:val="yellow"/>
        </w:rPr>
        <w:t>Western blotting</w:t>
      </w:r>
    </w:p>
    <w:p w14:paraId="37356FB3" w14:textId="77777777" w:rsidR="00DD15A0" w:rsidRDefault="00DD15A0" w:rsidP="008B34B5">
      <w:pPr>
        <w:pStyle w:val="ListParagraph"/>
        <w:ind w:left="0"/>
      </w:pPr>
    </w:p>
    <w:p w14:paraId="180AFC1F" w14:textId="7FCE62B9" w:rsidR="00B92A4A" w:rsidRPr="005140B4" w:rsidRDefault="007224F6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>
        <w:rPr>
          <w:highlight w:val="yellow"/>
        </w:rPr>
        <w:t>Seed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300,000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puromycin-resistant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2C12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per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well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proofErr w:type="gramStart"/>
      <w:r>
        <w:rPr>
          <w:highlight w:val="yellow"/>
        </w:rPr>
        <w:t>6</w:t>
      </w:r>
      <w:r w:rsidR="007877E0">
        <w:rPr>
          <w:highlight w:val="yellow"/>
        </w:rPr>
        <w:t xml:space="preserve"> </w:t>
      </w:r>
      <w:r>
        <w:rPr>
          <w:highlight w:val="yellow"/>
        </w:rPr>
        <w:t>well</w:t>
      </w:r>
      <w:proofErr w:type="gramEnd"/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plat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7877E0">
        <w:rPr>
          <w:highlight w:val="yellow"/>
        </w:rPr>
        <w:t>W</w:t>
      </w:r>
      <w:r>
        <w:rPr>
          <w:highlight w:val="yellow"/>
        </w:rPr>
        <w:t>estern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blot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analysis.</w:t>
      </w:r>
      <w:r w:rsidR="002062E7" w:rsidRPr="002062E7">
        <w:rPr>
          <w:highlight w:val="yellow"/>
        </w:rPr>
        <w:t xml:space="preserve"> </w:t>
      </w:r>
      <w:r w:rsidR="008C35C0">
        <w:rPr>
          <w:highlight w:val="yellow"/>
        </w:rPr>
        <w:t>After</w:t>
      </w:r>
      <w:r w:rsidR="002062E7" w:rsidRPr="002062E7">
        <w:rPr>
          <w:highlight w:val="yellow"/>
        </w:rPr>
        <w:t xml:space="preserve"> </w:t>
      </w:r>
      <w:r w:rsidR="008C35C0">
        <w:rPr>
          <w:highlight w:val="yellow"/>
        </w:rPr>
        <w:t>24</w:t>
      </w:r>
      <w:r w:rsidR="002062E7" w:rsidRPr="002062E7">
        <w:rPr>
          <w:highlight w:val="yellow"/>
        </w:rPr>
        <w:t xml:space="preserve"> </w:t>
      </w:r>
      <w:r w:rsidR="008C35C0">
        <w:rPr>
          <w:highlight w:val="yellow"/>
        </w:rPr>
        <w:t>h,</w:t>
      </w:r>
      <w:r w:rsidR="002062E7" w:rsidRPr="002062E7">
        <w:rPr>
          <w:highlight w:val="yellow"/>
        </w:rPr>
        <w:t xml:space="preserve"> </w:t>
      </w:r>
      <w:r w:rsidR="008C35C0">
        <w:rPr>
          <w:highlight w:val="yellow"/>
        </w:rPr>
        <w:t>c</w:t>
      </w:r>
      <w:r>
        <w:rPr>
          <w:highlight w:val="yellow"/>
        </w:rPr>
        <w:t>hang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serum-fre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DMEM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initiate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differentiation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(</w:t>
      </w:r>
      <w:r w:rsidR="007877E0">
        <w:rPr>
          <w:highlight w:val="yellow"/>
        </w:rPr>
        <w:t>d</w:t>
      </w:r>
      <w:r>
        <w:rPr>
          <w:highlight w:val="yellow"/>
        </w:rPr>
        <w:t>ay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0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differentiation)</w:t>
      </w:r>
      <w:r w:rsidR="00B92A4A" w:rsidRPr="005140B4">
        <w:rPr>
          <w:highlight w:val="yellow"/>
        </w:rPr>
        <w:t>.</w:t>
      </w:r>
    </w:p>
    <w:p w14:paraId="7876FFC9" w14:textId="77777777" w:rsidR="00DD15A0" w:rsidRPr="005140B4" w:rsidRDefault="00DD15A0" w:rsidP="008B34B5">
      <w:pPr>
        <w:pStyle w:val="ListParagraph"/>
        <w:ind w:left="0"/>
        <w:rPr>
          <w:highlight w:val="yellow"/>
        </w:rPr>
      </w:pPr>
    </w:p>
    <w:p w14:paraId="083FA9A6" w14:textId="4D892C20" w:rsidR="00B92A4A" w:rsidRDefault="00B92A4A" w:rsidP="008B34B5">
      <w:pPr>
        <w:pStyle w:val="ListParagraph"/>
        <w:numPr>
          <w:ilvl w:val="2"/>
          <w:numId w:val="56"/>
        </w:numPr>
        <w:ind w:left="0" w:firstLine="0"/>
      </w:pPr>
      <w:r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esired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im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oint</w:t>
      </w:r>
      <w:r w:rsidR="007224F6">
        <w:rPr>
          <w:highlight w:val="yellow"/>
        </w:rPr>
        <w:t>(</w:t>
      </w:r>
      <w:r w:rsidRPr="005140B4">
        <w:rPr>
          <w:highlight w:val="yellow"/>
        </w:rPr>
        <w:t>s</w:t>
      </w:r>
      <w:r w:rsidR="007224F6">
        <w:rPr>
          <w:highlight w:val="yellow"/>
        </w:rPr>
        <w:t>)</w:t>
      </w:r>
      <w:r w:rsidRPr="005140B4">
        <w:rPr>
          <w:highlight w:val="yellow"/>
        </w:rPr>
        <w:t>,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ollect</w:t>
      </w:r>
      <w:r w:rsidR="002062E7" w:rsidRPr="002062E7">
        <w:rPr>
          <w:highlight w:val="yellow"/>
        </w:rPr>
        <w:t xml:space="preserve"> </w:t>
      </w:r>
      <w:r w:rsidR="007877E0">
        <w:rPr>
          <w:highlight w:val="yellow"/>
        </w:rPr>
        <w:t>two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1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serum-fre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conditioned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1.5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reactio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ub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centrifug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highlight w:val="yellow"/>
        </w:rPr>
        <w:t>5</w:t>
      </w:r>
      <w:r w:rsidR="002062E7" w:rsidRPr="002062E7">
        <w:rPr>
          <w:highlight w:val="yellow"/>
        </w:rPr>
        <w:t xml:space="preserve"> </w:t>
      </w:r>
      <w:r w:rsidR="00AF5AE8" w:rsidRPr="005140B4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500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x</w:t>
      </w:r>
      <w:r w:rsidR="002062E7" w:rsidRPr="002062E7">
        <w:rPr>
          <w:highlight w:val="yellow"/>
        </w:rPr>
        <w:t xml:space="preserve"> </w:t>
      </w:r>
      <w:r w:rsidR="002062E7" w:rsidRPr="002062E7">
        <w:rPr>
          <w:i/>
          <w:iCs/>
          <w:highlight w:val="yellow"/>
        </w:rPr>
        <w:t>g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RT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remove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detached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7224F6">
        <w:rPr>
          <w:highlight w:val="yellow"/>
        </w:rPr>
        <w:t>debris</w:t>
      </w:r>
      <w:r w:rsidRPr="005140B4">
        <w:rPr>
          <w:highlight w:val="yellow"/>
        </w:rPr>
        <w:t>.</w:t>
      </w:r>
      <w:r w:rsidR="002062E7" w:rsidRPr="002062E7">
        <w:t xml:space="preserve"> </w:t>
      </w:r>
    </w:p>
    <w:p w14:paraId="0D5C00E0" w14:textId="77777777" w:rsidR="004F7F6E" w:rsidRDefault="004F7F6E" w:rsidP="008B34B5">
      <w:pPr>
        <w:pStyle w:val="ListParagraph"/>
        <w:ind w:left="0"/>
      </w:pPr>
    </w:p>
    <w:p w14:paraId="1D9A545D" w14:textId="1C15CD00" w:rsidR="004F7F6E" w:rsidRDefault="00CE5E1C" w:rsidP="008B34B5">
      <w:r>
        <w:t>NOTE:</w:t>
      </w:r>
      <w:r w:rsidR="002062E7" w:rsidRPr="002062E7">
        <w:t xml:space="preserve"> </w:t>
      </w:r>
      <w:r w:rsidR="004F7F6E">
        <w:t>This</w:t>
      </w:r>
      <w:r w:rsidR="002062E7" w:rsidRPr="002062E7">
        <w:t xml:space="preserve"> </w:t>
      </w:r>
      <w:r w:rsidR="004F7F6E">
        <w:t>step</w:t>
      </w:r>
      <w:r w:rsidR="002062E7" w:rsidRPr="002062E7">
        <w:t xml:space="preserve"> </w:t>
      </w:r>
      <w:r w:rsidR="004F7F6E">
        <w:t>is</w:t>
      </w:r>
      <w:r w:rsidR="002062E7" w:rsidRPr="002062E7">
        <w:t xml:space="preserve"> </w:t>
      </w:r>
      <w:r w:rsidR="004F7F6E">
        <w:t>necessary</w:t>
      </w:r>
      <w:r w:rsidR="002062E7" w:rsidRPr="002062E7">
        <w:t xml:space="preserve"> </w:t>
      </w:r>
      <w:r w:rsidR="008C35C0">
        <w:t>only</w:t>
      </w:r>
      <w:r w:rsidR="002062E7" w:rsidRPr="002062E7">
        <w:t xml:space="preserve"> </w:t>
      </w:r>
      <w:r w:rsidR="004F7F6E">
        <w:t>if</w:t>
      </w:r>
      <w:r w:rsidR="002062E7" w:rsidRPr="002062E7">
        <w:t xml:space="preserve"> </w:t>
      </w:r>
      <w:r w:rsidR="008C35C0">
        <w:t>EMC</w:t>
      </w:r>
      <w:r w:rsidR="002062E7" w:rsidRPr="002062E7">
        <w:t xml:space="preserve"> </w:t>
      </w:r>
      <w:r w:rsidR="004F7F6E">
        <w:t>protein</w:t>
      </w:r>
      <w:r w:rsidR="008C35C0">
        <w:t>s</w:t>
      </w:r>
      <w:r w:rsidR="002062E7" w:rsidRPr="002062E7">
        <w:t xml:space="preserve"> </w:t>
      </w:r>
      <w:r w:rsidR="004F7F6E">
        <w:t>or</w:t>
      </w:r>
      <w:r w:rsidR="002062E7" w:rsidRPr="002062E7">
        <w:t xml:space="preserve"> </w:t>
      </w:r>
      <w:r w:rsidR="004F7F6E">
        <w:t>other</w:t>
      </w:r>
      <w:r w:rsidR="002062E7" w:rsidRPr="002062E7">
        <w:t xml:space="preserve"> </w:t>
      </w:r>
      <w:r w:rsidR="004F7F6E">
        <w:t>secreted</w:t>
      </w:r>
      <w:r w:rsidR="002062E7" w:rsidRPr="002062E7">
        <w:t xml:space="preserve"> </w:t>
      </w:r>
      <w:r w:rsidR="004F7F6E">
        <w:t>protein</w:t>
      </w:r>
      <w:r w:rsidR="008C35C0">
        <w:t>s</w:t>
      </w:r>
      <w:r w:rsidR="002062E7" w:rsidRPr="002062E7">
        <w:t xml:space="preserve"> </w:t>
      </w:r>
      <w:r w:rsidR="008C35C0">
        <w:t>in</w:t>
      </w:r>
      <w:r w:rsidR="002062E7" w:rsidRPr="002062E7">
        <w:t xml:space="preserve"> </w:t>
      </w:r>
      <w:r w:rsidR="008C35C0">
        <w:t>conditioned</w:t>
      </w:r>
      <w:r w:rsidR="002062E7" w:rsidRPr="002062E7">
        <w:t xml:space="preserve"> </w:t>
      </w:r>
      <w:r w:rsidR="008C35C0">
        <w:t>medium</w:t>
      </w:r>
      <w:r w:rsidR="002062E7" w:rsidRPr="002062E7">
        <w:t xml:space="preserve"> </w:t>
      </w:r>
      <w:r w:rsidR="008C35C0">
        <w:t>are</w:t>
      </w:r>
      <w:r w:rsidR="002062E7" w:rsidRPr="002062E7">
        <w:t xml:space="preserve"> </w:t>
      </w:r>
      <w:r w:rsidR="008C35C0">
        <w:t>investigated</w:t>
      </w:r>
      <w:r w:rsidR="004F7F6E">
        <w:t>.</w:t>
      </w:r>
      <w:r w:rsidR="002062E7" w:rsidRPr="002062E7">
        <w:t xml:space="preserve"> </w:t>
      </w:r>
      <w:r w:rsidR="004F7F6E">
        <w:t>If</w:t>
      </w:r>
      <w:r w:rsidR="002062E7" w:rsidRPr="002062E7">
        <w:t xml:space="preserve"> </w:t>
      </w:r>
      <w:r w:rsidR="004F7F6E">
        <w:t>the</w:t>
      </w:r>
      <w:r w:rsidR="002062E7" w:rsidRPr="002062E7">
        <w:t xml:space="preserve"> </w:t>
      </w:r>
      <w:r w:rsidR="004F7F6E">
        <w:t>protein</w:t>
      </w:r>
      <w:r w:rsidR="002062E7" w:rsidRPr="002062E7">
        <w:t xml:space="preserve"> </w:t>
      </w:r>
      <w:r w:rsidR="004F7F6E">
        <w:t>of</w:t>
      </w:r>
      <w:r w:rsidR="002062E7" w:rsidRPr="002062E7">
        <w:t xml:space="preserve"> </w:t>
      </w:r>
      <w:r w:rsidR="004F7F6E">
        <w:t>interest</w:t>
      </w:r>
      <w:r w:rsidR="002062E7" w:rsidRPr="002062E7">
        <w:t xml:space="preserve"> </w:t>
      </w:r>
      <w:r w:rsidR="004F7F6E">
        <w:t>is</w:t>
      </w:r>
      <w:r w:rsidR="002062E7" w:rsidRPr="002062E7">
        <w:t xml:space="preserve"> </w:t>
      </w:r>
      <w:r w:rsidR="008C35C0">
        <w:t>localized</w:t>
      </w:r>
      <w:r w:rsidR="002062E7" w:rsidRPr="002062E7">
        <w:t xml:space="preserve"> </w:t>
      </w:r>
      <w:r w:rsidR="008C35C0">
        <w:t>in</w:t>
      </w:r>
      <w:r w:rsidR="002062E7" w:rsidRPr="002062E7">
        <w:t xml:space="preserve"> </w:t>
      </w:r>
      <w:r w:rsidR="008C35C0">
        <w:t>the</w:t>
      </w:r>
      <w:r w:rsidR="002062E7" w:rsidRPr="002062E7">
        <w:t xml:space="preserve"> </w:t>
      </w:r>
      <w:r w:rsidR="008C35C0">
        <w:t>cytoplasm</w:t>
      </w:r>
      <w:r w:rsidR="002062E7" w:rsidRPr="002062E7">
        <w:t xml:space="preserve"> </w:t>
      </w:r>
      <w:r w:rsidR="004F7F6E">
        <w:t>or</w:t>
      </w:r>
      <w:r w:rsidR="002062E7" w:rsidRPr="002062E7">
        <w:t xml:space="preserve"> </w:t>
      </w:r>
      <w:r w:rsidR="008C35C0">
        <w:t>is</w:t>
      </w:r>
      <w:r w:rsidR="002062E7" w:rsidRPr="002062E7">
        <w:t xml:space="preserve"> </w:t>
      </w:r>
      <w:r w:rsidR="004F7F6E">
        <w:t>membrane</w:t>
      </w:r>
      <w:r w:rsidR="002062E7" w:rsidRPr="002062E7">
        <w:t xml:space="preserve"> </w:t>
      </w:r>
      <w:r w:rsidR="004F7F6E">
        <w:t>bound,</w:t>
      </w:r>
      <w:r w:rsidR="002062E7" w:rsidRPr="002062E7">
        <w:t xml:space="preserve"> </w:t>
      </w:r>
      <w:r w:rsidR="007224F6">
        <w:t>aspirate</w:t>
      </w:r>
      <w:r w:rsidR="002062E7" w:rsidRPr="002062E7">
        <w:t xml:space="preserve"> </w:t>
      </w:r>
      <w:r w:rsidR="004F7F6E">
        <w:t>the</w:t>
      </w:r>
      <w:r w:rsidR="002062E7" w:rsidRPr="002062E7">
        <w:t xml:space="preserve"> </w:t>
      </w:r>
      <w:r w:rsidR="004F7F6E">
        <w:t>cell</w:t>
      </w:r>
      <w:r w:rsidR="002062E7" w:rsidRPr="002062E7">
        <w:t xml:space="preserve"> </w:t>
      </w:r>
      <w:r w:rsidR="004F7F6E">
        <w:t>culture</w:t>
      </w:r>
      <w:r w:rsidR="002062E7" w:rsidRPr="002062E7">
        <w:t xml:space="preserve"> </w:t>
      </w:r>
      <w:r w:rsidR="004F7F6E">
        <w:t>medium</w:t>
      </w:r>
      <w:r w:rsidR="002062E7" w:rsidRPr="002062E7">
        <w:t xml:space="preserve"> </w:t>
      </w:r>
      <w:r w:rsidR="004F7F6E">
        <w:t>and</w:t>
      </w:r>
      <w:r w:rsidR="002062E7" w:rsidRPr="002062E7">
        <w:t xml:space="preserve"> </w:t>
      </w:r>
      <w:r w:rsidR="004F7F6E">
        <w:t>proceed</w:t>
      </w:r>
      <w:r w:rsidR="002062E7" w:rsidRPr="002062E7">
        <w:t xml:space="preserve"> </w:t>
      </w:r>
      <w:r w:rsidR="004F7F6E">
        <w:t>with</w:t>
      </w:r>
      <w:r w:rsidR="002062E7" w:rsidRPr="002062E7">
        <w:t xml:space="preserve"> </w:t>
      </w:r>
      <w:r w:rsidR="000A10BE">
        <w:t>the</w:t>
      </w:r>
      <w:r w:rsidR="002062E7" w:rsidRPr="002062E7">
        <w:t xml:space="preserve"> </w:t>
      </w:r>
      <w:r w:rsidR="004F7F6E">
        <w:t>cell</w:t>
      </w:r>
      <w:r w:rsidR="002062E7" w:rsidRPr="002062E7">
        <w:t xml:space="preserve"> </w:t>
      </w:r>
      <w:r w:rsidR="004F7F6E">
        <w:t>lysis</w:t>
      </w:r>
      <w:r w:rsidR="002062E7" w:rsidRPr="002062E7">
        <w:t xml:space="preserve"> </w:t>
      </w:r>
      <w:r w:rsidR="000A10BE">
        <w:t>step</w:t>
      </w:r>
      <w:r w:rsidR="008C35C0">
        <w:t>s</w:t>
      </w:r>
      <w:r w:rsidR="002062E7" w:rsidRPr="002062E7">
        <w:t xml:space="preserve"> </w:t>
      </w:r>
      <w:r w:rsidR="008C35C0">
        <w:t>(3.4.7</w:t>
      </w:r>
      <w:r w:rsidR="007877E0">
        <w:t>−</w:t>
      </w:r>
      <w:r w:rsidR="008C35C0">
        <w:t>3.4.12)</w:t>
      </w:r>
      <w:r w:rsidR="004F7F6E">
        <w:t>.</w:t>
      </w:r>
    </w:p>
    <w:p w14:paraId="44A33619" w14:textId="77777777" w:rsidR="00DD15A0" w:rsidRDefault="00DD15A0" w:rsidP="008B34B5"/>
    <w:p w14:paraId="445F2D68" w14:textId="00554A8D" w:rsidR="00366F89" w:rsidRPr="004F4749" w:rsidRDefault="007224F6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>
        <w:rPr>
          <w:highlight w:val="yellow"/>
        </w:rPr>
        <w:t>After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centrifugation,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transfer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1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conditioned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medium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>
        <w:rPr>
          <w:highlight w:val="yellow"/>
        </w:rPr>
        <w:t>new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1.5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reaction</w:t>
      </w:r>
      <w:r w:rsidR="002062E7" w:rsidRPr="002062E7">
        <w:rPr>
          <w:highlight w:val="yellow"/>
        </w:rPr>
        <w:t xml:space="preserve"> </w:t>
      </w:r>
      <w:r w:rsidR="00D92549">
        <w:rPr>
          <w:highlight w:val="yellow"/>
        </w:rPr>
        <w:t>tube</w:t>
      </w:r>
      <w:r w:rsidR="002062E7" w:rsidRPr="002062E7">
        <w:rPr>
          <w:highlight w:val="yellow"/>
        </w:rPr>
        <w:t xml:space="preserve"> </w:t>
      </w:r>
      <w:r w:rsidR="00B92A4A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B92A4A" w:rsidRPr="005140B4">
        <w:rPr>
          <w:highlight w:val="yellow"/>
        </w:rPr>
        <w:t>precipitate</w:t>
      </w:r>
      <w:r w:rsidR="002062E7" w:rsidRPr="002062E7">
        <w:rPr>
          <w:highlight w:val="yellow"/>
        </w:rPr>
        <w:t xml:space="preserve"> </w:t>
      </w:r>
      <w:r w:rsidR="00B92A4A" w:rsidRPr="005140B4">
        <w:rPr>
          <w:highlight w:val="yellow"/>
        </w:rPr>
        <w:t>proteins</w:t>
      </w:r>
      <w:r w:rsidR="002062E7" w:rsidRPr="002062E7">
        <w:rPr>
          <w:highlight w:val="yellow"/>
        </w:rPr>
        <w:t xml:space="preserve"> </w:t>
      </w:r>
      <w:r w:rsidR="00B92A4A" w:rsidRPr="005140B4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="00B92A4A" w:rsidRPr="005140B4">
        <w:rPr>
          <w:highlight w:val="yellow"/>
        </w:rPr>
        <w:t>adding</w:t>
      </w:r>
      <w:r w:rsidR="002062E7" w:rsidRPr="002062E7">
        <w:rPr>
          <w:highlight w:val="yellow"/>
        </w:rPr>
        <w:t xml:space="preserve"> </w:t>
      </w:r>
      <w:r w:rsidR="000A10BE">
        <w:rPr>
          <w:highlight w:val="yellow"/>
        </w:rPr>
        <w:t>0.391</w:t>
      </w:r>
      <w:r w:rsidR="002062E7" w:rsidRPr="002062E7">
        <w:rPr>
          <w:highlight w:val="yellow"/>
        </w:rPr>
        <w:t xml:space="preserve"> </w:t>
      </w:r>
      <w:r w:rsidR="000A10BE">
        <w:rPr>
          <w:rFonts w:asciiTheme="minorHAnsi" w:hAnsiTheme="minorHAnsi" w:cstheme="minorHAnsi"/>
          <w:highlight w:val="yellow"/>
        </w:rPr>
        <w:t>mL</w:t>
      </w:r>
      <w:r w:rsidR="002062E7" w:rsidRPr="002062E7">
        <w:rPr>
          <w:rFonts w:asciiTheme="minorHAnsi" w:hAnsiTheme="minorHAnsi" w:cstheme="minorHAnsi"/>
          <w:highlight w:val="yellow"/>
        </w:rPr>
        <w:t xml:space="preserve"> </w:t>
      </w:r>
      <w:r w:rsidR="00D92549">
        <w:rPr>
          <w:rFonts w:asciiTheme="minorHAnsi" w:hAnsiTheme="minorHAnsi" w:cstheme="minorHAnsi"/>
          <w:highlight w:val="yellow"/>
        </w:rPr>
        <w:t>of</w:t>
      </w:r>
      <w:r w:rsidR="002062E7" w:rsidRPr="002062E7">
        <w:rPr>
          <w:rFonts w:asciiTheme="minorHAnsi" w:hAnsiTheme="minorHAnsi" w:cstheme="minorHAnsi"/>
          <w:highlight w:val="yellow"/>
        </w:rPr>
        <w:t xml:space="preserve"> </w:t>
      </w:r>
      <w:r w:rsidR="00D92549">
        <w:rPr>
          <w:rFonts w:asciiTheme="minorHAnsi" w:hAnsiTheme="minorHAnsi" w:cstheme="minorHAnsi"/>
          <w:highlight w:val="yellow"/>
        </w:rPr>
        <w:t>a</w:t>
      </w:r>
      <w:r w:rsidR="002062E7" w:rsidRPr="002062E7">
        <w:rPr>
          <w:rFonts w:asciiTheme="minorHAnsi" w:hAnsiTheme="minorHAnsi" w:cstheme="minorHAnsi"/>
          <w:highlight w:val="yellow"/>
        </w:rPr>
        <w:t xml:space="preserve"> </w:t>
      </w:r>
      <w:r w:rsidR="00D92549">
        <w:rPr>
          <w:rFonts w:asciiTheme="minorHAnsi" w:hAnsiTheme="minorHAnsi" w:cstheme="minorHAnsi"/>
          <w:highlight w:val="yellow"/>
        </w:rPr>
        <w:t>mixture</w:t>
      </w:r>
      <w:r w:rsidR="002062E7" w:rsidRPr="002062E7">
        <w:rPr>
          <w:rFonts w:asciiTheme="minorHAnsi" w:hAnsiTheme="minorHAnsi" w:cstheme="minorHAnsi"/>
          <w:highlight w:val="yellow"/>
        </w:rPr>
        <w:t xml:space="preserve"> </w:t>
      </w:r>
      <w:r w:rsidR="00D92549">
        <w:rPr>
          <w:rFonts w:asciiTheme="minorHAnsi" w:hAnsiTheme="minorHAnsi" w:cstheme="minorHAnsi"/>
          <w:highlight w:val="yellow"/>
        </w:rPr>
        <w:t>of</w:t>
      </w:r>
      <w:r w:rsidR="002062E7" w:rsidRPr="002062E7">
        <w:rPr>
          <w:rFonts w:asciiTheme="minorHAnsi" w:hAnsiTheme="minorHAnsi" w:cstheme="minorHAnsi"/>
          <w:highlight w:val="yellow"/>
        </w:rPr>
        <w:t xml:space="preserve"> </w:t>
      </w:r>
      <w:r w:rsidR="00B92A4A" w:rsidRPr="005140B4">
        <w:rPr>
          <w:highlight w:val="yellow"/>
        </w:rPr>
        <w:t>trichloroacetic</w:t>
      </w:r>
      <w:r w:rsidR="002062E7" w:rsidRPr="002062E7">
        <w:rPr>
          <w:highlight w:val="yellow"/>
        </w:rPr>
        <w:t xml:space="preserve"> </w:t>
      </w:r>
      <w:r w:rsidR="00B92A4A" w:rsidRPr="005140B4">
        <w:rPr>
          <w:highlight w:val="yellow"/>
        </w:rPr>
        <w:t>acid</w:t>
      </w:r>
      <w:r w:rsidR="002062E7" w:rsidRPr="002062E7">
        <w:rPr>
          <w:highlight w:val="yellow"/>
        </w:rPr>
        <w:t xml:space="preserve"> </w:t>
      </w:r>
      <w:r w:rsidR="007877E0">
        <w:rPr>
          <w:highlight w:val="yellow"/>
        </w:rPr>
        <w:t xml:space="preserve">(TCA) </w:t>
      </w:r>
      <w:r w:rsidR="00D92549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E854E5">
        <w:rPr>
          <w:highlight w:val="yellow"/>
        </w:rPr>
        <w:t>non-ionic</w:t>
      </w:r>
      <w:r w:rsidR="002062E7" w:rsidRPr="002062E7">
        <w:rPr>
          <w:highlight w:val="yellow"/>
        </w:rPr>
        <w:t xml:space="preserve"> </w:t>
      </w:r>
      <w:r w:rsidR="00E854E5">
        <w:rPr>
          <w:highlight w:val="yellow"/>
        </w:rPr>
        <w:t>surfactant/detergent</w:t>
      </w:r>
      <w:r w:rsidR="00DD15A0" w:rsidRPr="005140B4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Briefly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vortex</w:t>
      </w:r>
      <w:r w:rsidR="002062E7" w:rsidRPr="002062E7">
        <w:rPr>
          <w:highlight w:val="yellow"/>
        </w:rPr>
        <w:t xml:space="preserve"> </w:t>
      </w:r>
      <w:r w:rsidR="004F4749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4F4749">
        <w:rPr>
          <w:highlight w:val="yellow"/>
        </w:rPr>
        <w:t>mixture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on</w:t>
      </w:r>
      <w:r w:rsidR="002062E7" w:rsidRPr="002062E7">
        <w:rPr>
          <w:highlight w:val="yellow"/>
        </w:rPr>
        <w:t xml:space="preserve"> </w:t>
      </w:r>
      <w:r w:rsidR="004F4749" w:rsidRPr="005140B4">
        <w:rPr>
          <w:highlight w:val="yellow"/>
        </w:rPr>
        <w:t>ice.</w:t>
      </w:r>
    </w:p>
    <w:p w14:paraId="125DBDD5" w14:textId="77777777" w:rsidR="004F7F6E" w:rsidRPr="005140B4" w:rsidRDefault="004F7F6E" w:rsidP="008B34B5">
      <w:pPr>
        <w:rPr>
          <w:highlight w:val="yellow"/>
        </w:rPr>
      </w:pPr>
    </w:p>
    <w:p w14:paraId="2D663D06" w14:textId="396B798E" w:rsidR="007224F6" w:rsidRPr="00B1201E" w:rsidRDefault="00CE5E1C" w:rsidP="008B34B5">
      <w:r>
        <w:t>NOTE:</w:t>
      </w:r>
      <w:r w:rsidR="002062E7" w:rsidRPr="002062E7">
        <w:t xml:space="preserve"> </w:t>
      </w:r>
      <w:r w:rsidR="007224F6" w:rsidRPr="00B1201E">
        <w:t>Prepare</w:t>
      </w:r>
      <w:r w:rsidR="002062E7" w:rsidRPr="002062E7">
        <w:t xml:space="preserve"> </w:t>
      </w:r>
      <w:r w:rsidR="007224F6" w:rsidRPr="00B1201E">
        <w:t>the</w:t>
      </w:r>
      <w:r w:rsidR="002062E7" w:rsidRPr="002062E7">
        <w:t xml:space="preserve"> </w:t>
      </w:r>
      <w:r w:rsidR="007224F6" w:rsidRPr="00B1201E">
        <w:t>protein</w:t>
      </w:r>
      <w:r w:rsidR="002062E7" w:rsidRPr="002062E7">
        <w:t xml:space="preserve"> </w:t>
      </w:r>
      <w:r w:rsidR="007224F6" w:rsidRPr="00B1201E">
        <w:t>precipitation</w:t>
      </w:r>
      <w:r w:rsidR="002062E7" w:rsidRPr="002062E7">
        <w:t xml:space="preserve"> </w:t>
      </w:r>
      <w:r w:rsidR="007224F6" w:rsidRPr="00B1201E">
        <w:t>mixture</w:t>
      </w:r>
      <w:r w:rsidR="002062E7" w:rsidRPr="002062E7">
        <w:t xml:space="preserve"> </w:t>
      </w:r>
      <w:r w:rsidR="007224F6" w:rsidRPr="00B1201E">
        <w:t>directly</w:t>
      </w:r>
      <w:r w:rsidR="002062E7" w:rsidRPr="002062E7">
        <w:t xml:space="preserve"> </w:t>
      </w:r>
      <w:r w:rsidR="007224F6" w:rsidRPr="00B1201E">
        <w:t>before</w:t>
      </w:r>
      <w:r w:rsidR="002062E7" w:rsidRPr="002062E7">
        <w:t xml:space="preserve"> </w:t>
      </w:r>
      <w:r w:rsidR="007224F6" w:rsidRPr="00B1201E">
        <w:t>use</w:t>
      </w:r>
      <w:r w:rsidR="002062E7" w:rsidRPr="002062E7">
        <w:t xml:space="preserve"> </w:t>
      </w:r>
      <w:r w:rsidR="007224F6" w:rsidRPr="00B1201E">
        <w:t>by</w:t>
      </w:r>
      <w:r w:rsidR="002062E7" w:rsidRPr="002062E7">
        <w:t xml:space="preserve"> </w:t>
      </w:r>
      <w:r w:rsidR="004F7F6E" w:rsidRPr="00B1201E">
        <w:t>combin</w:t>
      </w:r>
      <w:r w:rsidR="007224F6" w:rsidRPr="00B1201E">
        <w:t>ing</w:t>
      </w:r>
      <w:r w:rsidR="002062E7" w:rsidRPr="002062E7">
        <w:t xml:space="preserve"> </w:t>
      </w:r>
      <w:r w:rsidR="000A10BE" w:rsidRPr="00B1201E">
        <w:t>0.252</w:t>
      </w:r>
      <w:r w:rsidR="002062E7" w:rsidRPr="002062E7">
        <w:t xml:space="preserve"> </w:t>
      </w:r>
      <w:r w:rsidR="000A10BE" w:rsidRPr="00B1201E">
        <w:t>m</w:t>
      </w:r>
      <w:r w:rsidR="004F7F6E" w:rsidRPr="00B1201E">
        <w:t>L</w:t>
      </w:r>
      <w:r w:rsidR="002062E7" w:rsidRPr="002062E7">
        <w:t xml:space="preserve"> </w:t>
      </w:r>
      <w:r w:rsidR="004F7F6E" w:rsidRPr="00B1201E">
        <w:t>of</w:t>
      </w:r>
      <w:r w:rsidR="002062E7" w:rsidRPr="002062E7">
        <w:t xml:space="preserve"> </w:t>
      </w:r>
      <w:r w:rsidR="004F7F6E" w:rsidRPr="00B1201E">
        <w:t>55</w:t>
      </w:r>
      <w:r w:rsidR="00725F64">
        <w:t xml:space="preserve">% </w:t>
      </w:r>
      <w:r w:rsidR="007877E0">
        <w:t>TCA</w:t>
      </w:r>
      <w:r w:rsidR="002062E7" w:rsidRPr="002062E7">
        <w:t xml:space="preserve"> </w:t>
      </w:r>
      <w:r w:rsidR="004F7F6E" w:rsidRPr="00B1201E">
        <w:t>and</w:t>
      </w:r>
      <w:r w:rsidR="002062E7" w:rsidRPr="002062E7">
        <w:t xml:space="preserve"> </w:t>
      </w:r>
      <w:r w:rsidR="000A10BE" w:rsidRPr="00B1201E">
        <w:t>0.139</w:t>
      </w:r>
      <w:r w:rsidR="002062E7" w:rsidRPr="002062E7">
        <w:t xml:space="preserve"> </w:t>
      </w:r>
      <w:r w:rsidR="000A10BE" w:rsidRPr="00B1201E">
        <w:t>m</w:t>
      </w:r>
      <w:r w:rsidR="004F7F6E" w:rsidRPr="00B1201E">
        <w:t>L</w:t>
      </w:r>
      <w:r w:rsidR="002062E7" w:rsidRPr="002062E7">
        <w:t xml:space="preserve"> </w:t>
      </w:r>
      <w:r w:rsidR="004F7F6E" w:rsidRPr="00B1201E">
        <w:t>of</w:t>
      </w:r>
      <w:r w:rsidR="002062E7" w:rsidRPr="002062E7">
        <w:t xml:space="preserve"> </w:t>
      </w:r>
      <w:r w:rsidR="004F7F6E" w:rsidRPr="00B1201E">
        <w:t>1%</w:t>
      </w:r>
      <w:r w:rsidR="002062E7" w:rsidRPr="002062E7">
        <w:t xml:space="preserve"> </w:t>
      </w:r>
      <w:r w:rsidR="00E854E5">
        <w:t>non-ionic</w:t>
      </w:r>
      <w:r w:rsidR="002062E7" w:rsidRPr="002062E7">
        <w:t xml:space="preserve"> </w:t>
      </w:r>
      <w:r w:rsidR="00E854E5">
        <w:t>surfactant/detergent</w:t>
      </w:r>
      <w:r w:rsidR="002062E7" w:rsidRPr="002062E7">
        <w:t xml:space="preserve"> </w:t>
      </w:r>
      <w:r w:rsidR="004F7F6E" w:rsidRPr="00B1201E">
        <w:t>per</w:t>
      </w:r>
      <w:r w:rsidR="002062E7" w:rsidRPr="002062E7">
        <w:t xml:space="preserve"> </w:t>
      </w:r>
      <w:r w:rsidR="006D5901" w:rsidRPr="00B1201E">
        <w:t>mL</w:t>
      </w:r>
      <w:r w:rsidR="002062E7" w:rsidRPr="002062E7">
        <w:t xml:space="preserve"> </w:t>
      </w:r>
      <w:r w:rsidR="004F7F6E" w:rsidRPr="00B1201E">
        <w:t>of</w:t>
      </w:r>
      <w:r w:rsidR="002062E7" w:rsidRPr="002062E7">
        <w:t xml:space="preserve"> </w:t>
      </w:r>
      <w:r w:rsidR="004F7F6E" w:rsidRPr="00B1201E">
        <w:t>conditioned</w:t>
      </w:r>
      <w:r w:rsidR="002062E7" w:rsidRPr="002062E7">
        <w:t xml:space="preserve"> </w:t>
      </w:r>
      <w:r w:rsidR="004F7F6E" w:rsidRPr="00B1201E">
        <w:t>medium</w:t>
      </w:r>
      <w:r w:rsidR="002062E7" w:rsidRPr="002062E7">
        <w:t xml:space="preserve"> </w:t>
      </w:r>
      <w:r w:rsidR="007224F6" w:rsidRPr="00B1201E">
        <w:t>and</w:t>
      </w:r>
      <w:r w:rsidR="002062E7" w:rsidRPr="002062E7">
        <w:t xml:space="preserve"> </w:t>
      </w:r>
      <w:r w:rsidR="007224F6" w:rsidRPr="00B1201E">
        <w:t>vortex</w:t>
      </w:r>
      <w:r w:rsidR="002062E7" w:rsidRPr="002062E7">
        <w:t xml:space="preserve"> </w:t>
      </w:r>
      <w:r w:rsidR="007224F6" w:rsidRPr="00B1201E">
        <w:t>briefly</w:t>
      </w:r>
      <w:r w:rsidR="004F7F6E" w:rsidRPr="00B1201E">
        <w:t>.</w:t>
      </w:r>
      <w:r w:rsidR="002062E7" w:rsidRPr="002062E7">
        <w:t xml:space="preserve"> </w:t>
      </w:r>
      <w:r w:rsidR="007224F6" w:rsidRPr="00B1201E">
        <w:t>The</w:t>
      </w:r>
      <w:r w:rsidR="002062E7" w:rsidRPr="002062E7">
        <w:t xml:space="preserve"> </w:t>
      </w:r>
      <w:r w:rsidR="007224F6" w:rsidRPr="00B1201E">
        <w:t>solution</w:t>
      </w:r>
      <w:r w:rsidR="002062E7" w:rsidRPr="002062E7">
        <w:t xml:space="preserve"> </w:t>
      </w:r>
      <w:r w:rsidR="007224F6" w:rsidRPr="00B1201E">
        <w:t>becomes</w:t>
      </w:r>
      <w:r w:rsidR="002062E7" w:rsidRPr="002062E7">
        <w:t xml:space="preserve"> </w:t>
      </w:r>
      <w:r w:rsidR="007224F6" w:rsidRPr="00B1201E">
        <w:t>turbid.</w:t>
      </w:r>
    </w:p>
    <w:p w14:paraId="32A7C6AC" w14:textId="77777777" w:rsidR="007224F6" w:rsidRDefault="007224F6" w:rsidP="008B34B5">
      <w:pPr>
        <w:rPr>
          <w:highlight w:val="yellow"/>
        </w:rPr>
      </w:pPr>
    </w:p>
    <w:p w14:paraId="3148600F" w14:textId="7205557A" w:rsidR="004F7F6E" w:rsidRPr="00B1201E" w:rsidRDefault="00AF5AE8" w:rsidP="008B34B5">
      <w:r w:rsidRPr="00B1201E">
        <w:t>CAUTION:</w:t>
      </w:r>
      <w:r w:rsidR="002062E7" w:rsidRPr="002062E7">
        <w:t xml:space="preserve"> </w:t>
      </w:r>
      <w:r w:rsidR="004F7F6E" w:rsidRPr="00B1201E">
        <w:t>T</w:t>
      </w:r>
      <w:r w:rsidR="007877E0">
        <w:t>CA</w:t>
      </w:r>
      <w:r w:rsidR="002062E7" w:rsidRPr="002062E7">
        <w:t xml:space="preserve"> </w:t>
      </w:r>
      <w:r w:rsidR="004F7F6E" w:rsidRPr="00B1201E">
        <w:t>is</w:t>
      </w:r>
      <w:r w:rsidR="002062E7" w:rsidRPr="002062E7">
        <w:t xml:space="preserve"> </w:t>
      </w:r>
      <w:r w:rsidR="007224F6" w:rsidRPr="00B1201E">
        <w:t>corrosive</w:t>
      </w:r>
      <w:r w:rsidR="002062E7" w:rsidRPr="002062E7">
        <w:t xml:space="preserve"> </w:t>
      </w:r>
      <w:r w:rsidR="004F7F6E" w:rsidRPr="00B1201E">
        <w:t>and</w:t>
      </w:r>
      <w:r w:rsidR="002062E7" w:rsidRPr="002062E7">
        <w:t xml:space="preserve"> </w:t>
      </w:r>
      <w:r w:rsidR="00672EBC">
        <w:t>must</w:t>
      </w:r>
      <w:r w:rsidR="002062E7" w:rsidRPr="002062E7">
        <w:t xml:space="preserve"> </w:t>
      </w:r>
      <w:r w:rsidR="004F7F6E" w:rsidRPr="00B1201E">
        <w:t>be</w:t>
      </w:r>
      <w:r w:rsidR="002062E7" w:rsidRPr="002062E7">
        <w:t xml:space="preserve"> </w:t>
      </w:r>
      <w:r w:rsidR="004F7F6E" w:rsidRPr="00B1201E">
        <w:t>handled</w:t>
      </w:r>
      <w:r w:rsidR="002062E7" w:rsidRPr="002062E7">
        <w:t xml:space="preserve"> </w:t>
      </w:r>
      <w:r w:rsidR="00A75FA2" w:rsidRPr="00B1201E">
        <w:t>appropriately</w:t>
      </w:r>
      <w:r w:rsidR="004F7F6E" w:rsidRPr="00B1201E">
        <w:t>.</w:t>
      </w:r>
    </w:p>
    <w:p w14:paraId="6B83EC5E" w14:textId="77777777" w:rsidR="00DD15A0" w:rsidRPr="005140B4" w:rsidRDefault="00DD15A0" w:rsidP="008B34B5">
      <w:pPr>
        <w:rPr>
          <w:highlight w:val="yellow"/>
        </w:rPr>
      </w:pPr>
    </w:p>
    <w:p w14:paraId="4882B848" w14:textId="466545F1" w:rsidR="004F7F6E" w:rsidRDefault="00366F89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Pelle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recipitated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roteins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&gt;</w:t>
      </w:r>
      <w:r w:rsidR="00C20DF4" w:rsidRPr="005140B4">
        <w:rPr>
          <w:color w:val="000000" w:themeColor="text1"/>
          <w:highlight w:val="yellow"/>
        </w:rPr>
        <w:t>1</w:t>
      </w:r>
      <w:r w:rsidR="004F7F6E" w:rsidRPr="005140B4">
        <w:rPr>
          <w:color w:val="000000" w:themeColor="text1"/>
          <w:highlight w:val="yellow"/>
        </w:rPr>
        <w:t>6,00</w:t>
      </w:r>
      <w:r w:rsidR="00C20DF4" w:rsidRPr="005140B4">
        <w:rPr>
          <w:color w:val="000000" w:themeColor="text1"/>
          <w:highlight w:val="yellow"/>
        </w:rPr>
        <w:t>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>
        <w:rPr>
          <w:color w:val="000000" w:themeColor="text1"/>
          <w:highlight w:val="yellow"/>
        </w:rPr>
        <w:t>x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 w:rsidRPr="002062E7">
        <w:rPr>
          <w:i/>
          <w:iCs/>
          <w:color w:val="000000" w:themeColor="text1"/>
          <w:highlight w:val="yellow"/>
        </w:rPr>
        <w:t>g</w:t>
      </w:r>
      <w:r w:rsidR="002062E7" w:rsidRPr="002062E7">
        <w:rPr>
          <w:color w:val="000000" w:themeColor="text1"/>
          <w:highlight w:val="yellow"/>
        </w:rPr>
        <w:t xml:space="preserve"> </w:t>
      </w:r>
      <w:r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4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°C.</w:t>
      </w:r>
      <w:r w:rsidR="002062E7" w:rsidRPr="002062E7">
        <w:rPr>
          <w:highlight w:val="yellow"/>
        </w:rPr>
        <w:t xml:space="preserve"> </w:t>
      </w:r>
      <w:r w:rsidR="004F7F6E" w:rsidRPr="00A75FA2">
        <w:rPr>
          <w:highlight w:val="yellow"/>
        </w:rPr>
        <w:t>Discard</w:t>
      </w:r>
      <w:r w:rsidR="002062E7" w:rsidRPr="002062E7">
        <w:rPr>
          <w:highlight w:val="yellow"/>
        </w:rPr>
        <w:t xml:space="preserve"> </w:t>
      </w:r>
      <w:r w:rsidR="004F7F6E" w:rsidRPr="00A75FA2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4F7F6E" w:rsidRPr="00A75FA2">
        <w:rPr>
          <w:highlight w:val="yellow"/>
        </w:rPr>
        <w:t>supernatant.</w:t>
      </w:r>
    </w:p>
    <w:p w14:paraId="59E48FA0" w14:textId="77777777" w:rsidR="004F7F6E" w:rsidRPr="005140B4" w:rsidRDefault="004F7F6E" w:rsidP="008B34B5">
      <w:pPr>
        <w:pStyle w:val="ListParagraph"/>
        <w:ind w:left="0"/>
        <w:rPr>
          <w:highlight w:val="yellow"/>
        </w:rPr>
      </w:pPr>
    </w:p>
    <w:p w14:paraId="3066D56D" w14:textId="3293B27D" w:rsidR="004F7F6E" w:rsidRPr="00B1201E" w:rsidRDefault="00AF5AE8" w:rsidP="008B34B5">
      <w:r w:rsidRPr="00B1201E">
        <w:t>CAUTION:</w:t>
      </w:r>
      <w:r w:rsidR="002062E7" w:rsidRPr="002062E7">
        <w:t xml:space="preserve"> </w:t>
      </w:r>
      <w:r w:rsidR="00A75FA2" w:rsidRPr="00B1201E">
        <w:t>The</w:t>
      </w:r>
      <w:r w:rsidR="002062E7" w:rsidRPr="002062E7">
        <w:t xml:space="preserve"> </w:t>
      </w:r>
      <w:r w:rsidR="00A75FA2" w:rsidRPr="00B1201E">
        <w:t>supernatant</w:t>
      </w:r>
      <w:r w:rsidR="002062E7" w:rsidRPr="002062E7">
        <w:t xml:space="preserve"> </w:t>
      </w:r>
      <w:r w:rsidR="004F7F6E" w:rsidRPr="00B1201E">
        <w:t>contains</w:t>
      </w:r>
      <w:r w:rsidR="002062E7" w:rsidRPr="002062E7">
        <w:t xml:space="preserve"> </w:t>
      </w:r>
      <w:r w:rsidR="00672EBC">
        <w:t>TCA</w:t>
      </w:r>
      <w:r w:rsidR="002062E7" w:rsidRPr="002062E7">
        <w:t xml:space="preserve"> </w:t>
      </w:r>
      <w:r w:rsidR="004F7F6E" w:rsidRPr="00B1201E">
        <w:t>and</w:t>
      </w:r>
      <w:r w:rsidR="002062E7" w:rsidRPr="002062E7">
        <w:t xml:space="preserve"> </w:t>
      </w:r>
      <w:r w:rsidR="004F7F6E" w:rsidRPr="00B1201E">
        <w:t>should</w:t>
      </w:r>
      <w:r w:rsidR="002062E7" w:rsidRPr="002062E7">
        <w:t xml:space="preserve"> </w:t>
      </w:r>
      <w:r w:rsidR="004F7F6E" w:rsidRPr="00B1201E">
        <w:t>be</w:t>
      </w:r>
      <w:r w:rsidR="002062E7" w:rsidRPr="002062E7">
        <w:t xml:space="preserve"> </w:t>
      </w:r>
      <w:r w:rsidR="004F7F6E" w:rsidRPr="00B1201E">
        <w:t>collected</w:t>
      </w:r>
      <w:r w:rsidR="002062E7" w:rsidRPr="002062E7">
        <w:t xml:space="preserve"> </w:t>
      </w:r>
      <w:r w:rsidR="004F7F6E" w:rsidRPr="00B1201E">
        <w:t>separately</w:t>
      </w:r>
      <w:r w:rsidR="002062E7" w:rsidRPr="002062E7">
        <w:t xml:space="preserve"> </w:t>
      </w:r>
      <w:r w:rsidR="004F7F6E" w:rsidRPr="00B1201E">
        <w:t>and</w:t>
      </w:r>
      <w:r w:rsidR="002062E7" w:rsidRPr="002062E7">
        <w:t xml:space="preserve"> </w:t>
      </w:r>
      <w:r w:rsidR="004F7F6E" w:rsidRPr="00B1201E">
        <w:t>disposed</w:t>
      </w:r>
      <w:r w:rsidR="002062E7" w:rsidRPr="002062E7">
        <w:t xml:space="preserve"> </w:t>
      </w:r>
      <w:r w:rsidR="004F7F6E" w:rsidRPr="00B1201E">
        <w:t>of</w:t>
      </w:r>
      <w:r w:rsidR="002062E7" w:rsidRPr="002062E7">
        <w:t xml:space="preserve"> </w:t>
      </w:r>
      <w:r w:rsidR="004F7F6E" w:rsidRPr="00B1201E">
        <w:t>as</w:t>
      </w:r>
      <w:r w:rsidR="002062E7" w:rsidRPr="002062E7">
        <w:t xml:space="preserve"> </w:t>
      </w:r>
      <w:r w:rsidR="004F7F6E" w:rsidRPr="00B1201E">
        <w:t>hazardous</w:t>
      </w:r>
      <w:r w:rsidR="002062E7" w:rsidRPr="002062E7">
        <w:t xml:space="preserve"> </w:t>
      </w:r>
      <w:r w:rsidR="004F7F6E" w:rsidRPr="00B1201E">
        <w:t>material.</w:t>
      </w:r>
    </w:p>
    <w:p w14:paraId="74168A71" w14:textId="77777777" w:rsidR="00DD15A0" w:rsidRPr="005140B4" w:rsidRDefault="00DD15A0" w:rsidP="008B34B5">
      <w:pPr>
        <w:pStyle w:val="ListParagraph"/>
        <w:ind w:left="0"/>
        <w:rPr>
          <w:highlight w:val="yellow"/>
        </w:rPr>
      </w:pPr>
    </w:p>
    <w:p w14:paraId="1FC9F4B5" w14:textId="3A541F75" w:rsidR="00DD15A0" w:rsidRPr="005140B4" w:rsidRDefault="00366F89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Wash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prote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ellet</w:t>
      </w:r>
      <w:r w:rsidR="002062E7" w:rsidRPr="002062E7">
        <w:rPr>
          <w:highlight w:val="yellow"/>
        </w:rPr>
        <w:t xml:space="preserve"> </w:t>
      </w:r>
      <w:r w:rsidR="0037222D">
        <w:rPr>
          <w:highlight w:val="yellow"/>
        </w:rPr>
        <w:t>3x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wi</w:t>
      </w:r>
      <w:r w:rsidR="004F7F6E" w:rsidRPr="005140B4">
        <w:rPr>
          <w:highlight w:val="yellow"/>
        </w:rPr>
        <w:t>th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ice-cold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acetone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304130">
        <w:rPr>
          <w:highlight w:val="yellow"/>
        </w:rPr>
        <w:t>centrifuge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each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time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&gt;16,000</w:t>
      </w:r>
      <w:r w:rsidR="0037222D">
        <w:rPr>
          <w:highlight w:val="yellow"/>
        </w:rPr>
        <w:t xml:space="preserve"> x </w:t>
      </w:r>
      <w:r w:rsidR="002062E7" w:rsidRPr="002062E7">
        <w:rPr>
          <w:i/>
          <w:iCs/>
          <w:highlight w:val="yellow"/>
        </w:rPr>
        <w:t>g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4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°C.</w:t>
      </w:r>
      <w:r w:rsidR="002062E7" w:rsidRPr="002062E7">
        <w:rPr>
          <w:highlight w:val="yellow"/>
        </w:rPr>
        <w:t xml:space="preserve"> </w:t>
      </w:r>
    </w:p>
    <w:p w14:paraId="21BD8DB6" w14:textId="77777777" w:rsidR="00366F89" w:rsidRPr="005140B4" w:rsidRDefault="00366F89" w:rsidP="008B34B5">
      <w:pPr>
        <w:rPr>
          <w:highlight w:val="yellow"/>
        </w:rPr>
      </w:pPr>
    </w:p>
    <w:p w14:paraId="7FF23D4E" w14:textId="2CBE762E" w:rsidR="00002AE0" w:rsidRPr="00A75FA2" w:rsidRDefault="00366F89" w:rsidP="0037222D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5140B4">
        <w:rPr>
          <w:highlight w:val="yellow"/>
        </w:rPr>
        <w:t>Air-dry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rote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pelle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3</w:t>
      </w:r>
      <w:r w:rsidR="0037222D">
        <w:rPr>
          <w:highlight w:val="yellow"/>
        </w:rPr>
        <w:t>−</w:t>
      </w:r>
      <w:r w:rsidRPr="005140B4">
        <w:rPr>
          <w:highlight w:val="yellow"/>
        </w:rPr>
        <w:t>4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RT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dissolv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50</w:t>
      </w:r>
      <w:r w:rsidR="0037222D">
        <w:rPr>
          <w:highlight w:val="yellow"/>
        </w:rPr>
        <w:t xml:space="preserve"> µL </w:t>
      </w:r>
      <w:r w:rsidRPr="005140B4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A75FA2">
        <w:rPr>
          <w:highlight w:val="yellow"/>
        </w:rPr>
        <w:t>1x</w:t>
      </w:r>
      <w:r w:rsidR="002062E7" w:rsidRPr="002062E7">
        <w:rPr>
          <w:highlight w:val="yellow"/>
        </w:rPr>
        <w:t xml:space="preserve"> </w:t>
      </w:r>
      <w:r w:rsidR="0037222D" w:rsidRPr="00414979">
        <w:t xml:space="preserve">sodium dodecyl </w:t>
      </w:r>
      <w:r w:rsidR="0037222D" w:rsidRPr="00414979">
        <w:lastRenderedPageBreak/>
        <w:t>sulfate polyacrylamide gel electrophoresis (</w:t>
      </w:r>
      <w:r w:rsidRPr="005140B4">
        <w:rPr>
          <w:highlight w:val="yellow"/>
        </w:rPr>
        <w:t>SDS</w:t>
      </w:r>
      <w:r w:rsidR="004F7F6E" w:rsidRPr="005140B4">
        <w:rPr>
          <w:highlight w:val="yellow"/>
        </w:rPr>
        <w:t>-PAGE</w:t>
      </w:r>
      <w:r w:rsidR="0037222D" w:rsidRPr="00414979">
        <w:t>)</w:t>
      </w:r>
      <w:r w:rsidR="002062E7" w:rsidRPr="002062E7">
        <w:rPr>
          <w:highlight w:val="yellow"/>
        </w:rPr>
        <w:t xml:space="preserve"> </w:t>
      </w:r>
      <w:r w:rsidR="004F7F6E" w:rsidRPr="005140B4">
        <w:rPr>
          <w:highlight w:val="yellow"/>
        </w:rPr>
        <w:t>sample</w:t>
      </w:r>
      <w:r w:rsidR="002062E7" w:rsidRPr="002062E7">
        <w:rPr>
          <w:highlight w:val="yellow"/>
        </w:rPr>
        <w:t xml:space="preserve"> </w:t>
      </w:r>
      <w:r w:rsidRPr="005140B4">
        <w:rPr>
          <w:highlight w:val="yellow"/>
        </w:rPr>
        <w:t>buffer</w:t>
      </w:r>
      <w:r w:rsidR="002062E7" w:rsidRPr="002062E7">
        <w:rPr>
          <w:highlight w:val="yellow"/>
        </w:rPr>
        <w:t xml:space="preserve"> </w:t>
      </w:r>
      <w:r w:rsidR="004F7F6E" w:rsidRPr="00EB7F32">
        <w:rPr>
          <w:color w:val="000000" w:themeColor="text1"/>
        </w:rPr>
        <w:t>(</w:t>
      </w:r>
      <w:r w:rsidR="00A75FA2" w:rsidRPr="00EB7F32">
        <w:rPr>
          <w:color w:val="000000" w:themeColor="text1"/>
        </w:rPr>
        <w:t>50</w:t>
      </w:r>
      <w:r w:rsidR="002062E7" w:rsidRPr="00EB7F32">
        <w:rPr>
          <w:color w:val="000000" w:themeColor="text1"/>
        </w:rPr>
        <w:t xml:space="preserve"> </w:t>
      </w:r>
      <w:r w:rsidR="00AF5AE8" w:rsidRPr="00EB7F32">
        <w:rPr>
          <w:color w:val="000000" w:themeColor="text1"/>
        </w:rPr>
        <w:t>mM</w:t>
      </w:r>
      <w:r w:rsidR="002062E7" w:rsidRPr="00EB7F32">
        <w:rPr>
          <w:color w:val="000000" w:themeColor="text1"/>
        </w:rPr>
        <w:t xml:space="preserve"> </w:t>
      </w:r>
      <w:r w:rsidR="004F7F6E" w:rsidRPr="00EB7F32">
        <w:rPr>
          <w:color w:val="000000" w:themeColor="text1"/>
        </w:rPr>
        <w:t>Tris</w:t>
      </w:r>
      <w:r w:rsidR="002062E7" w:rsidRPr="00EB7F32">
        <w:rPr>
          <w:color w:val="000000" w:themeColor="text1"/>
        </w:rPr>
        <w:t xml:space="preserve"> </w:t>
      </w:r>
      <w:r w:rsidR="004F7F6E" w:rsidRPr="00EB7F32">
        <w:rPr>
          <w:color w:val="000000" w:themeColor="text1"/>
        </w:rPr>
        <w:t>pH</w:t>
      </w:r>
      <w:r w:rsidR="002062E7" w:rsidRPr="00EB7F32">
        <w:rPr>
          <w:color w:val="000000" w:themeColor="text1"/>
        </w:rPr>
        <w:t xml:space="preserve"> </w:t>
      </w:r>
      <w:r w:rsidR="004F7F6E" w:rsidRPr="00EB7F32">
        <w:rPr>
          <w:color w:val="000000" w:themeColor="text1"/>
        </w:rPr>
        <w:t>6.8</w:t>
      </w:r>
      <w:r w:rsidR="00AF5AE8" w:rsidRPr="00EB7F32">
        <w:rPr>
          <w:color w:val="000000" w:themeColor="text1"/>
        </w:rPr>
        <w:t>,</w:t>
      </w:r>
      <w:r w:rsidR="002062E7" w:rsidRPr="00EB7F32">
        <w:rPr>
          <w:color w:val="000000" w:themeColor="text1"/>
        </w:rPr>
        <w:t xml:space="preserve"> </w:t>
      </w:r>
      <w:r w:rsidR="00A75FA2" w:rsidRPr="00EB7F32">
        <w:rPr>
          <w:color w:val="000000" w:themeColor="text1"/>
        </w:rPr>
        <w:t>2</w:t>
      </w:r>
      <w:r w:rsidR="00AF5AE8" w:rsidRPr="00EB7F32">
        <w:rPr>
          <w:color w:val="000000" w:themeColor="text1"/>
        </w:rPr>
        <w:t>%</w:t>
      </w:r>
      <w:r w:rsidR="002062E7" w:rsidRPr="00EB7F32">
        <w:rPr>
          <w:color w:val="000000" w:themeColor="text1"/>
        </w:rPr>
        <w:t xml:space="preserve"> </w:t>
      </w:r>
      <w:r w:rsidR="00AF5AE8" w:rsidRPr="00EB7F32">
        <w:rPr>
          <w:color w:val="000000" w:themeColor="text1"/>
        </w:rPr>
        <w:t>SDS</w:t>
      </w:r>
      <w:r w:rsidR="004F7F6E" w:rsidRPr="00EB7F32">
        <w:rPr>
          <w:color w:val="000000" w:themeColor="text1"/>
        </w:rPr>
        <w:t>,</w:t>
      </w:r>
      <w:r w:rsidR="002062E7" w:rsidRPr="00EB7F32">
        <w:rPr>
          <w:color w:val="000000" w:themeColor="text1"/>
        </w:rPr>
        <w:t xml:space="preserve"> </w:t>
      </w:r>
      <w:r w:rsidR="00A75FA2" w:rsidRPr="00EB7F32">
        <w:rPr>
          <w:color w:val="000000" w:themeColor="text1"/>
        </w:rPr>
        <w:t>6</w:t>
      </w:r>
      <w:r w:rsidR="00AF5AE8" w:rsidRPr="00EB7F32">
        <w:rPr>
          <w:color w:val="000000" w:themeColor="text1"/>
        </w:rPr>
        <w:t>%</w:t>
      </w:r>
      <w:r w:rsidR="002062E7" w:rsidRPr="00EB7F32">
        <w:rPr>
          <w:color w:val="000000" w:themeColor="text1"/>
        </w:rPr>
        <w:t xml:space="preserve"> </w:t>
      </w:r>
      <w:r w:rsidR="00AF5AE8" w:rsidRPr="00EB7F32">
        <w:rPr>
          <w:color w:val="000000" w:themeColor="text1"/>
        </w:rPr>
        <w:t>g</w:t>
      </w:r>
      <w:r w:rsidR="004F7F6E" w:rsidRPr="00EB7F32">
        <w:rPr>
          <w:color w:val="000000" w:themeColor="text1"/>
        </w:rPr>
        <w:t>lycerol</w:t>
      </w:r>
      <w:r w:rsidR="00AF5AE8" w:rsidRPr="00EB7F32">
        <w:rPr>
          <w:color w:val="000000" w:themeColor="text1"/>
        </w:rPr>
        <w:t>,</w:t>
      </w:r>
      <w:r w:rsidR="002062E7" w:rsidRPr="00EB7F32">
        <w:rPr>
          <w:color w:val="000000" w:themeColor="text1"/>
        </w:rPr>
        <w:t xml:space="preserve"> </w:t>
      </w:r>
      <w:r w:rsidR="004F7F6E" w:rsidRPr="00EB7F32">
        <w:rPr>
          <w:color w:val="000000" w:themeColor="text1"/>
        </w:rPr>
        <w:t>and</w:t>
      </w:r>
      <w:r w:rsidR="002062E7" w:rsidRPr="00EB7F32">
        <w:rPr>
          <w:color w:val="000000" w:themeColor="text1"/>
        </w:rPr>
        <w:t xml:space="preserve"> </w:t>
      </w:r>
      <w:r w:rsidR="000A10BE" w:rsidRPr="00EB7F32">
        <w:rPr>
          <w:color w:val="000000" w:themeColor="text1"/>
        </w:rPr>
        <w:t>0.</w:t>
      </w:r>
      <w:r w:rsidR="00A75FA2" w:rsidRPr="00EB7F32">
        <w:rPr>
          <w:color w:val="000000" w:themeColor="text1"/>
        </w:rPr>
        <w:t>004</w:t>
      </w:r>
      <w:r w:rsidR="00AF5AE8" w:rsidRPr="00EB7F32">
        <w:rPr>
          <w:color w:val="000000" w:themeColor="text1"/>
        </w:rPr>
        <w:t>%</w:t>
      </w:r>
      <w:r w:rsidR="002062E7" w:rsidRPr="00EB7F32">
        <w:rPr>
          <w:color w:val="000000" w:themeColor="text1"/>
        </w:rPr>
        <w:t xml:space="preserve"> </w:t>
      </w:r>
      <w:r w:rsidR="00AF5AE8" w:rsidRPr="00EB7F32">
        <w:rPr>
          <w:color w:val="000000" w:themeColor="text1"/>
        </w:rPr>
        <w:t>b</w:t>
      </w:r>
      <w:r w:rsidR="004F7F6E" w:rsidRPr="00EB7F32">
        <w:rPr>
          <w:color w:val="000000" w:themeColor="text1"/>
        </w:rPr>
        <w:t>romophenol</w:t>
      </w:r>
      <w:r w:rsidR="002062E7" w:rsidRPr="00EB7F32">
        <w:rPr>
          <w:color w:val="000000" w:themeColor="text1"/>
        </w:rPr>
        <w:t xml:space="preserve"> </w:t>
      </w:r>
      <w:r w:rsidR="00AF5AE8" w:rsidRPr="00EB7F32">
        <w:rPr>
          <w:color w:val="000000" w:themeColor="text1"/>
        </w:rPr>
        <w:t>b</w:t>
      </w:r>
      <w:r w:rsidR="004F7F6E" w:rsidRPr="00EB7F32">
        <w:rPr>
          <w:color w:val="000000" w:themeColor="text1"/>
        </w:rPr>
        <w:t>lue,</w:t>
      </w:r>
      <w:r w:rsidR="002062E7" w:rsidRPr="00EB7F32">
        <w:rPr>
          <w:color w:val="000000" w:themeColor="text1"/>
        </w:rPr>
        <w:t xml:space="preserve"> </w:t>
      </w:r>
      <w:r w:rsidR="004F7F6E" w:rsidRPr="00EB7F32">
        <w:rPr>
          <w:color w:val="000000" w:themeColor="text1"/>
        </w:rPr>
        <w:t>supplemented</w:t>
      </w:r>
      <w:r w:rsidR="002062E7" w:rsidRPr="00EB7F32">
        <w:rPr>
          <w:color w:val="000000" w:themeColor="text1"/>
        </w:rPr>
        <w:t xml:space="preserve"> </w:t>
      </w:r>
      <w:r w:rsidR="004F7F6E" w:rsidRPr="00EB7F32">
        <w:rPr>
          <w:color w:val="000000" w:themeColor="text1"/>
        </w:rPr>
        <w:t>with</w:t>
      </w:r>
      <w:r w:rsidR="002062E7" w:rsidRPr="00EB7F32">
        <w:rPr>
          <w:color w:val="000000" w:themeColor="text1"/>
        </w:rPr>
        <w:t xml:space="preserve"> </w:t>
      </w:r>
      <w:r w:rsidR="007115B4" w:rsidRPr="00EB7F32">
        <w:rPr>
          <w:color w:val="000000" w:themeColor="text1"/>
        </w:rPr>
        <w:t>5%</w:t>
      </w:r>
      <w:r w:rsidR="002062E7" w:rsidRPr="00EB7F32">
        <w:rPr>
          <w:color w:val="000000" w:themeColor="text1"/>
        </w:rPr>
        <w:t xml:space="preserve"> </w:t>
      </w:r>
      <w:r w:rsidR="00841BF6" w:rsidRPr="00EB7F32">
        <w:rPr>
          <w:color w:val="000000" w:themeColor="text1"/>
        </w:rPr>
        <w:t>β</w:t>
      </w:r>
      <w:r w:rsidRPr="00EB7F32">
        <w:rPr>
          <w:color w:val="000000" w:themeColor="text1"/>
        </w:rPr>
        <w:t>-</w:t>
      </w:r>
      <w:proofErr w:type="spellStart"/>
      <w:r w:rsidRPr="00EB7F32">
        <w:rPr>
          <w:color w:val="000000" w:themeColor="text1"/>
        </w:rPr>
        <w:t>mercaptoethanol</w:t>
      </w:r>
      <w:proofErr w:type="spellEnd"/>
      <w:r w:rsidR="00AF5AE8" w:rsidRPr="00EB7F32">
        <w:rPr>
          <w:color w:val="000000" w:themeColor="text1"/>
        </w:rPr>
        <w:t>)</w:t>
      </w:r>
      <w:r w:rsidRPr="005140B4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Boil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sample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5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95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°C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use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5C378D">
        <w:rPr>
          <w:highlight w:val="yellow"/>
        </w:rPr>
        <w:t>Western blotting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detect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desired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target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protein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using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standard</w:t>
      </w:r>
      <w:r w:rsidR="002062E7" w:rsidRPr="002062E7">
        <w:rPr>
          <w:highlight w:val="yellow"/>
        </w:rPr>
        <w:t xml:space="preserve"> </w:t>
      </w:r>
      <w:r w:rsidR="00A75FA2" w:rsidRPr="005140B4">
        <w:rPr>
          <w:highlight w:val="yellow"/>
        </w:rPr>
        <w:t>procedures.</w:t>
      </w:r>
      <w:r w:rsidR="002062E7" w:rsidRPr="002062E7">
        <w:rPr>
          <w:highlight w:val="yellow"/>
        </w:rPr>
        <w:t xml:space="preserve"> </w:t>
      </w:r>
    </w:p>
    <w:p w14:paraId="0B26D067" w14:textId="77777777" w:rsidR="00DD388E" w:rsidRPr="005140B4" w:rsidRDefault="00DD388E" w:rsidP="008B34B5">
      <w:pPr>
        <w:pStyle w:val="ListParagraph"/>
        <w:ind w:left="0"/>
        <w:rPr>
          <w:highlight w:val="yellow"/>
        </w:rPr>
      </w:pPr>
    </w:p>
    <w:p w14:paraId="6B15A4A8" w14:textId="39BE3C10" w:rsidR="00C85D1A" w:rsidRPr="00B1201E" w:rsidRDefault="00C85D1A" w:rsidP="008B34B5">
      <w:pPr>
        <w:pStyle w:val="ListParagraph"/>
        <w:ind w:left="0"/>
      </w:pPr>
      <w:r w:rsidRPr="00B1201E">
        <w:t>CAUTION:</w:t>
      </w:r>
      <w:r w:rsidR="002062E7" w:rsidRPr="002062E7">
        <w:t xml:space="preserve"> </w:t>
      </w:r>
      <w:r w:rsidR="00841BF6">
        <w:t>β</w:t>
      </w:r>
      <w:r w:rsidR="000A10BE" w:rsidRPr="00B1201E">
        <w:rPr>
          <w:color w:val="000000" w:themeColor="text1"/>
        </w:rPr>
        <w:t>-</w:t>
      </w:r>
      <w:proofErr w:type="spellStart"/>
      <w:r w:rsidR="000A10BE" w:rsidRPr="00B1201E">
        <w:rPr>
          <w:color w:val="000000" w:themeColor="text1"/>
        </w:rPr>
        <w:t>Mercaptoethanol</w:t>
      </w:r>
      <w:proofErr w:type="spellEnd"/>
      <w:r w:rsidR="002062E7" w:rsidRPr="002062E7">
        <w:rPr>
          <w:color w:val="000000" w:themeColor="text1"/>
        </w:rPr>
        <w:t xml:space="preserve"> </w:t>
      </w:r>
      <w:r w:rsidR="000A10BE" w:rsidRPr="00B1201E">
        <w:rPr>
          <w:color w:val="000000" w:themeColor="text1"/>
        </w:rPr>
        <w:t>is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odorous</w:t>
      </w:r>
      <w:r w:rsidR="002062E7" w:rsidRPr="002062E7">
        <w:rPr>
          <w:color w:val="000000" w:themeColor="text1"/>
        </w:rPr>
        <w:t xml:space="preserve"> </w:t>
      </w:r>
      <w:r w:rsidR="00A75FA2" w:rsidRPr="00B1201E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="00A75FA2" w:rsidRPr="00B1201E">
        <w:rPr>
          <w:color w:val="000000" w:themeColor="text1"/>
        </w:rPr>
        <w:t>toxic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nd</w:t>
      </w:r>
      <w:r w:rsidR="002062E7" w:rsidRPr="002062E7">
        <w:rPr>
          <w:color w:val="000000" w:themeColor="text1"/>
        </w:rPr>
        <w:t xml:space="preserve"> </w:t>
      </w:r>
      <w:r w:rsidR="00E051E0">
        <w:rPr>
          <w:color w:val="000000" w:themeColor="text1"/>
        </w:rPr>
        <w:t>must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b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handled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in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a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fume</w:t>
      </w:r>
      <w:r w:rsidR="002062E7" w:rsidRPr="002062E7">
        <w:rPr>
          <w:color w:val="000000" w:themeColor="text1"/>
        </w:rPr>
        <w:t xml:space="preserve"> </w:t>
      </w:r>
      <w:r w:rsidRPr="00B1201E">
        <w:rPr>
          <w:color w:val="000000" w:themeColor="text1"/>
        </w:rPr>
        <w:t>hood.</w:t>
      </w:r>
    </w:p>
    <w:p w14:paraId="1D781B8D" w14:textId="77777777" w:rsidR="00366F89" w:rsidRDefault="00366F89" w:rsidP="008B34B5">
      <w:pPr>
        <w:pStyle w:val="ListParagraph"/>
        <w:ind w:left="0"/>
      </w:pPr>
    </w:p>
    <w:p w14:paraId="23C5A68C" w14:textId="4E147E5C" w:rsidR="004F7F6E" w:rsidRPr="00B1201E" w:rsidRDefault="004F7F6E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tracellula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membran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bound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proteins,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rins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laye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onc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2</w:t>
      </w:r>
      <w:r w:rsidR="002062E7" w:rsidRPr="002062E7">
        <w:rPr>
          <w:highlight w:val="yellow"/>
        </w:rPr>
        <w:t xml:space="preserve"> </w:t>
      </w:r>
      <w:r w:rsidR="006D5901" w:rsidRPr="00B1201E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F72C4C">
        <w:rPr>
          <w:highlight w:val="yellow"/>
        </w:rPr>
        <w:t xml:space="preserve">of </w:t>
      </w:r>
      <w:r w:rsidRPr="00B1201E">
        <w:rPr>
          <w:highlight w:val="yellow"/>
        </w:rPr>
        <w:t>PBS</w:t>
      </w:r>
      <w:r w:rsidR="00F72C4C">
        <w:rPr>
          <w:highlight w:val="yellow"/>
        </w:rPr>
        <w:t>.</w:t>
      </w:r>
    </w:p>
    <w:p w14:paraId="709316C8" w14:textId="77777777" w:rsidR="004F7F6E" w:rsidRPr="00B1201E" w:rsidRDefault="004F7F6E" w:rsidP="008B34B5">
      <w:pPr>
        <w:pStyle w:val="ListParagraph"/>
        <w:ind w:left="0"/>
        <w:rPr>
          <w:highlight w:val="yellow"/>
        </w:rPr>
      </w:pPr>
    </w:p>
    <w:p w14:paraId="37814AE0" w14:textId="77AA2E85" w:rsidR="00002AE0" w:rsidRPr="00B1201E" w:rsidRDefault="008C35C0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>
        <w:rPr>
          <w:highlight w:val="yellow"/>
        </w:rPr>
        <w:t>A</w:t>
      </w:r>
      <w:r w:rsidR="00A75FA2" w:rsidRPr="00B1201E">
        <w:rPr>
          <w:highlight w:val="yellow"/>
        </w:rPr>
        <w:t>dd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1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CD7DCA">
        <w:rPr>
          <w:highlight w:val="yellow"/>
        </w:rPr>
        <w:t xml:space="preserve">of </w:t>
      </w:r>
      <w:r w:rsidR="00A75FA2" w:rsidRPr="00B1201E">
        <w:rPr>
          <w:highlight w:val="yellow"/>
        </w:rPr>
        <w:t>PBS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dislodge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="003463FE" w:rsidRPr="00B1201E">
        <w:rPr>
          <w:highlight w:val="yellow"/>
        </w:rPr>
        <w:t>scraping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them</w:t>
      </w:r>
      <w:r w:rsidR="002062E7" w:rsidRPr="002062E7">
        <w:rPr>
          <w:highlight w:val="yellow"/>
        </w:rPr>
        <w:t xml:space="preserve"> </w:t>
      </w:r>
      <w:r w:rsidR="00DD388E" w:rsidRPr="00B1201E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DD388E" w:rsidRPr="00B1201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DD388E" w:rsidRPr="00B1201E">
        <w:rPr>
          <w:highlight w:val="yellow"/>
        </w:rPr>
        <w:t>well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using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scraper</w:t>
      </w:r>
      <w:r w:rsidR="00B92A4A"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DD388E" w:rsidRPr="00B1201E">
        <w:rPr>
          <w:highlight w:val="yellow"/>
        </w:rPr>
        <w:t>Collect</w:t>
      </w:r>
      <w:r w:rsidR="002062E7" w:rsidRPr="002062E7">
        <w:rPr>
          <w:highlight w:val="yellow"/>
        </w:rPr>
        <w:t xml:space="preserve"> </w:t>
      </w:r>
      <w:r w:rsidR="00DD388E" w:rsidRPr="00B1201E">
        <w:rPr>
          <w:highlight w:val="yellow"/>
        </w:rPr>
        <w:t>cells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EB7F32">
        <w:rPr>
          <w:highlight w:val="yellow"/>
        </w:rPr>
        <w:t xml:space="preserve">a </w:t>
      </w:r>
      <w:r w:rsidR="00A75FA2" w:rsidRPr="00B1201E">
        <w:rPr>
          <w:highlight w:val="yellow"/>
        </w:rPr>
        <w:t>1.5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D92549" w:rsidRPr="00B1201E">
        <w:rPr>
          <w:highlight w:val="yellow"/>
        </w:rPr>
        <w:t>reaction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tub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centrifug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C20DF4" w:rsidRPr="00B1201E">
        <w:rPr>
          <w:color w:val="000000" w:themeColor="text1"/>
          <w:highlight w:val="yellow"/>
        </w:rPr>
        <w:t>3</w:t>
      </w:r>
      <w:r w:rsidR="00CD7DCA">
        <w:rPr>
          <w:color w:val="000000" w:themeColor="text1"/>
          <w:highlight w:val="yellow"/>
        </w:rPr>
        <w:t>,</w:t>
      </w:r>
      <w:r w:rsidR="00C20DF4" w:rsidRPr="00B1201E">
        <w:rPr>
          <w:color w:val="000000" w:themeColor="text1"/>
          <w:highlight w:val="yellow"/>
        </w:rPr>
        <w:t>42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>
        <w:rPr>
          <w:color w:val="000000" w:themeColor="text1"/>
          <w:highlight w:val="yellow"/>
        </w:rPr>
        <w:t>x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 w:rsidRPr="002062E7">
        <w:rPr>
          <w:i/>
          <w:iCs/>
          <w:color w:val="000000" w:themeColor="text1"/>
          <w:highlight w:val="yellow"/>
        </w:rPr>
        <w:t>g</w:t>
      </w:r>
      <w:r w:rsidR="002062E7" w:rsidRPr="002062E7">
        <w:rPr>
          <w:color w:val="000000" w:themeColor="text1"/>
          <w:highlight w:val="yellow"/>
        </w:rPr>
        <w:t xml:space="preserve"> </w:t>
      </w:r>
      <w:r w:rsidR="00C255FA"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3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4</w:t>
      </w:r>
      <w:r w:rsidR="002062E7" w:rsidRPr="002062E7">
        <w:rPr>
          <w:highlight w:val="yellow"/>
        </w:rPr>
        <w:t xml:space="preserve"> </w:t>
      </w:r>
      <w:r w:rsidR="00DD388E" w:rsidRPr="00B1201E">
        <w:rPr>
          <w:highlight w:val="yellow"/>
        </w:rPr>
        <w:t>°C</w:t>
      </w:r>
      <w:r w:rsidR="00C255FA"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Wash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pellet</w:t>
      </w:r>
      <w:r w:rsidR="002062E7" w:rsidRPr="002062E7">
        <w:rPr>
          <w:highlight w:val="yellow"/>
        </w:rPr>
        <w:t xml:space="preserve"> </w:t>
      </w:r>
      <w:r w:rsidR="00CD7DCA">
        <w:rPr>
          <w:highlight w:val="yellow"/>
        </w:rPr>
        <w:t>3x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1</w:t>
      </w:r>
      <w:r w:rsidR="002062E7" w:rsidRPr="002062E7">
        <w:rPr>
          <w:highlight w:val="yellow"/>
        </w:rPr>
        <w:t xml:space="preserve"> </w:t>
      </w:r>
      <w:r w:rsidR="006D5901" w:rsidRPr="00B1201E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CD7DCA">
        <w:rPr>
          <w:highlight w:val="yellow"/>
        </w:rPr>
        <w:t xml:space="preserve">of </w:t>
      </w:r>
      <w:r w:rsidR="004F7F6E" w:rsidRPr="00B1201E">
        <w:rPr>
          <w:highlight w:val="yellow"/>
        </w:rPr>
        <w:t>PBS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centrifuge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3</w:t>
      </w:r>
      <w:r w:rsidR="00CD7DCA">
        <w:rPr>
          <w:highlight w:val="yellow"/>
        </w:rPr>
        <w:t>,</w:t>
      </w:r>
      <w:r w:rsidR="004F7F6E" w:rsidRPr="00B1201E">
        <w:rPr>
          <w:highlight w:val="yellow"/>
        </w:rPr>
        <w:t>420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x</w:t>
      </w:r>
      <w:r w:rsidR="002062E7" w:rsidRPr="002062E7">
        <w:rPr>
          <w:highlight w:val="yellow"/>
        </w:rPr>
        <w:t xml:space="preserve"> </w:t>
      </w:r>
      <w:r w:rsidR="002062E7" w:rsidRPr="002062E7">
        <w:rPr>
          <w:i/>
          <w:iCs/>
          <w:highlight w:val="yellow"/>
        </w:rPr>
        <w:t>g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3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4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°C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each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time</w:t>
      </w:r>
      <w:r w:rsidR="00C255FA" w:rsidRPr="00B1201E">
        <w:rPr>
          <w:highlight w:val="yellow"/>
        </w:rPr>
        <w:t>.</w:t>
      </w:r>
    </w:p>
    <w:p w14:paraId="76223A67" w14:textId="77777777" w:rsidR="00DD388E" w:rsidRPr="00B1201E" w:rsidRDefault="00DD388E" w:rsidP="008B34B5">
      <w:pPr>
        <w:pStyle w:val="ListParagraph"/>
        <w:ind w:left="0"/>
        <w:rPr>
          <w:highlight w:val="yellow"/>
        </w:rPr>
      </w:pPr>
    </w:p>
    <w:p w14:paraId="1A27891E" w14:textId="37B0A836" w:rsidR="00002AE0" w:rsidRPr="00B1201E" w:rsidRDefault="00A75FA2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B1201E">
        <w:rPr>
          <w:highlight w:val="yellow"/>
        </w:rPr>
        <w:t>To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lys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lls,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resuspend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pellet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0A10BE" w:rsidRPr="00B1201E">
        <w:rPr>
          <w:highlight w:val="yellow"/>
        </w:rPr>
        <w:t>0.2</w:t>
      </w:r>
      <w:r w:rsidR="002062E7" w:rsidRPr="002062E7">
        <w:rPr>
          <w:highlight w:val="yellow"/>
        </w:rPr>
        <w:t xml:space="preserve"> </w:t>
      </w:r>
      <w:r w:rsidR="000A10BE" w:rsidRPr="00B1201E">
        <w:rPr>
          <w:highlight w:val="yellow"/>
        </w:rPr>
        <w:t>mL</w:t>
      </w:r>
      <w:r w:rsidR="00CD7DCA">
        <w:rPr>
          <w:highlight w:val="yellow"/>
        </w:rPr>
        <w:t xml:space="preserve"> of</w:t>
      </w:r>
      <w:r w:rsidR="002062E7" w:rsidRPr="002062E7">
        <w:rPr>
          <w:highlight w:val="yellow"/>
        </w:rPr>
        <w:t xml:space="preserve"> </w:t>
      </w:r>
      <w:r w:rsidR="008C35C0">
        <w:rPr>
          <w:highlight w:val="yellow"/>
        </w:rPr>
        <w:t>lysis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buffer</w:t>
      </w:r>
      <w:r w:rsidR="002062E7" w:rsidRPr="002062E7">
        <w:rPr>
          <w:highlight w:val="yellow"/>
        </w:rPr>
        <w:t xml:space="preserve"> </w:t>
      </w:r>
      <w:r w:rsidR="005B3722" w:rsidRPr="00EB7F32">
        <w:t>(20</w:t>
      </w:r>
      <w:r w:rsidR="002062E7" w:rsidRPr="00EB7F32">
        <w:t xml:space="preserve"> </w:t>
      </w:r>
      <w:r w:rsidR="005B3722" w:rsidRPr="00EB7F32">
        <w:t>mM</w:t>
      </w:r>
      <w:r w:rsidR="002062E7" w:rsidRPr="00EB7F32">
        <w:t xml:space="preserve"> </w:t>
      </w:r>
      <w:r w:rsidR="005B3722" w:rsidRPr="00EB7F32">
        <w:t>Tris-HCl</w:t>
      </w:r>
      <w:r w:rsidR="002062E7" w:rsidRPr="00EB7F32">
        <w:t xml:space="preserve"> </w:t>
      </w:r>
      <w:r w:rsidR="005B3722" w:rsidRPr="00EB7F32">
        <w:t>pH</w:t>
      </w:r>
      <w:r w:rsidR="002062E7" w:rsidRPr="00EB7F32">
        <w:t xml:space="preserve"> </w:t>
      </w:r>
      <w:r w:rsidR="005B3722" w:rsidRPr="00EB7F32">
        <w:t>7.5,</w:t>
      </w:r>
      <w:r w:rsidR="002062E7" w:rsidRPr="00EB7F32">
        <w:t xml:space="preserve"> </w:t>
      </w:r>
      <w:r w:rsidR="005B3722" w:rsidRPr="00EB7F32">
        <w:t>150</w:t>
      </w:r>
      <w:r w:rsidR="002062E7" w:rsidRPr="00EB7F32">
        <w:t xml:space="preserve"> </w:t>
      </w:r>
      <w:r w:rsidR="005B3722" w:rsidRPr="00EB7F32">
        <w:t>mM</w:t>
      </w:r>
      <w:r w:rsidR="002062E7" w:rsidRPr="00EB7F32">
        <w:t xml:space="preserve"> </w:t>
      </w:r>
      <w:r w:rsidR="005B3722" w:rsidRPr="00EB7F32">
        <w:t>NaCl,</w:t>
      </w:r>
      <w:r w:rsidR="002062E7" w:rsidRPr="00EB7F32">
        <w:t xml:space="preserve"> </w:t>
      </w:r>
      <w:r w:rsidR="005B3722" w:rsidRPr="00EB7F32">
        <w:t>1</w:t>
      </w:r>
      <w:r w:rsidR="002062E7" w:rsidRPr="00EB7F32">
        <w:t xml:space="preserve"> </w:t>
      </w:r>
      <w:r w:rsidR="005B3722" w:rsidRPr="00EB7F32">
        <w:t>mM</w:t>
      </w:r>
      <w:r w:rsidR="002062E7" w:rsidRPr="00EB7F32">
        <w:t xml:space="preserve"> </w:t>
      </w:r>
      <w:r w:rsidR="005B3722" w:rsidRPr="00EB7F32">
        <w:t>Na</w:t>
      </w:r>
      <w:r w:rsidR="005B3722" w:rsidRPr="00EB7F32">
        <w:rPr>
          <w:vertAlign w:val="subscript"/>
        </w:rPr>
        <w:t>2</w:t>
      </w:r>
      <w:r w:rsidR="005B3722" w:rsidRPr="00EB7F32">
        <w:t>EDTA,</w:t>
      </w:r>
      <w:r w:rsidR="002062E7" w:rsidRPr="00EB7F32">
        <w:t xml:space="preserve"> </w:t>
      </w:r>
      <w:r w:rsidR="005B3722" w:rsidRPr="00EB7F32">
        <w:t>1</w:t>
      </w:r>
      <w:r w:rsidR="002062E7" w:rsidRPr="00EB7F32">
        <w:t xml:space="preserve"> </w:t>
      </w:r>
      <w:r w:rsidR="005B3722" w:rsidRPr="00EB7F32">
        <w:t>mM</w:t>
      </w:r>
      <w:r w:rsidR="002062E7" w:rsidRPr="00EB7F32">
        <w:t xml:space="preserve"> </w:t>
      </w:r>
      <w:r w:rsidR="005B3722" w:rsidRPr="00EB7F32">
        <w:t>EGTA,</w:t>
      </w:r>
      <w:r w:rsidR="002062E7" w:rsidRPr="00EB7F32">
        <w:t xml:space="preserve"> </w:t>
      </w:r>
      <w:r w:rsidR="005B3722" w:rsidRPr="00EB7F32">
        <w:t>1%</w:t>
      </w:r>
      <w:r w:rsidR="002062E7" w:rsidRPr="00EB7F32">
        <w:t xml:space="preserve"> </w:t>
      </w:r>
      <w:r w:rsidR="005B3722" w:rsidRPr="00EB7F32">
        <w:t>NP40,</w:t>
      </w:r>
      <w:r w:rsidR="002062E7" w:rsidRPr="00EB7F32">
        <w:t xml:space="preserve"> </w:t>
      </w:r>
      <w:r w:rsidR="005B3722" w:rsidRPr="00EB7F32">
        <w:t>1%</w:t>
      </w:r>
      <w:r w:rsidR="002062E7" w:rsidRPr="00EB7F32">
        <w:t xml:space="preserve"> </w:t>
      </w:r>
      <w:r w:rsidR="005B3722" w:rsidRPr="00EB7F32">
        <w:t>sodium</w:t>
      </w:r>
      <w:r w:rsidR="002062E7" w:rsidRPr="00EB7F32">
        <w:t xml:space="preserve"> </w:t>
      </w:r>
      <w:r w:rsidR="005B3722" w:rsidRPr="00EB7F32">
        <w:t>deoxycholate,</w:t>
      </w:r>
      <w:r w:rsidR="002062E7" w:rsidRPr="00EB7F32">
        <w:t xml:space="preserve"> </w:t>
      </w:r>
      <w:r w:rsidR="005B3722" w:rsidRPr="00EB7F32">
        <w:t>2.5</w:t>
      </w:r>
      <w:r w:rsidR="002062E7" w:rsidRPr="00EB7F32">
        <w:t xml:space="preserve"> </w:t>
      </w:r>
      <w:r w:rsidR="005B3722" w:rsidRPr="00EB7F32">
        <w:t>mM</w:t>
      </w:r>
      <w:r w:rsidR="002062E7" w:rsidRPr="00EB7F32">
        <w:t xml:space="preserve"> </w:t>
      </w:r>
      <w:r w:rsidR="005B3722" w:rsidRPr="00EB7F32">
        <w:t>sodium</w:t>
      </w:r>
      <w:r w:rsidR="002062E7" w:rsidRPr="00EB7F32">
        <w:t xml:space="preserve"> </w:t>
      </w:r>
      <w:r w:rsidR="005B3722" w:rsidRPr="00EB7F32">
        <w:t>pyrophosphate,</w:t>
      </w:r>
      <w:r w:rsidR="002062E7" w:rsidRPr="00EB7F32">
        <w:t xml:space="preserve"> </w:t>
      </w:r>
      <w:r w:rsidR="005B3722" w:rsidRPr="00EB7F32">
        <w:t>1</w:t>
      </w:r>
      <w:r w:rsidR="002062E7" w:rsidRPr="00EB7F32">
        <w:t xml:space="preserve"> </w:t>
      </w:r>
      <w:r w:rsidR="005B3722" w:rsidRPr="00EB7F32">
        <w:t>mM</w:t>
      </w:r>
      <w:r w:rsidR="002062E7" w:rsidRPr="00EB7F32">
        <w:t xml:space="preserve"> </w:t>
      </w:r>
      <w:r w:rsidR="005B3722" w:rsidRPr="00EB7F32">
        <w:t>β-glycerophospha</w:t>
      </w:r>
      <w:r w:rsidR="006F7109" w:rsidRPr="00EB7F32">
        <w:t>t</w:t>
      </w:r>
      <w:r w:rsidR="005B3722" w:rsidRPr="00EB7F32">
        <w:t>e</w:t>
      </w:r>
      <w:r w:rsidR="00CD7DCA" w:rsidRPr="00EB7F32">
        <w:t>,</w:t>
      </w:r>
      <w:r w:rsidR="002062E7" w:rsidRPr="00EB7F32">
        <w:t xml:space="preserve"> </w:t>
      </w:r>
      <w:r w:rsidR="005B3722" w:rsidRPr="00EB7F32">
        <w:t>and</w:t>
      </w:r>
      <w:r w:rsidR="002062E7" w:rsidRPr="00EB7F32">
        <w:t xml:space="preserve"> </w:t>
      </w:r>
      <w:r w:rsidR="005B3722" w:rsidRPr="00EB7F32">
        <w:t>1</w:t>
      </w:r>
      <w:r w:rsidR="002062E7" w:rsidRPr="00EB7F32">
        <w:t xml:space="preserve"> </w:t>
      </w:r>
      <w:r w:rsidR="005B3722" w:rsidRPr="00EB7F32">
        <w:t>mM</w:t>
      </w:r>
      <w:r w:rsidR="002062E7" w:rsidRPr="00EB7F32">
        <w:t xml:space="preserve"> </w:t>
      </w:r>
      <w:r w:rsidR="005B3722" w:rsidRPr="00EB7F32">
        <w:t>sodium</w:t>
      </w:r>
      <w:r w:rsidR="002062E7" w:rsidRPr="00EB7F32">
        <w:t xml:space="preserve"> </w:t>
      </w:r>
      <w:r w:rsidR="005B3722" w:rsidRPr="00EB7F32">
        <w:t>orthovanadate)</w:t>
      </w:r>
      <w:r w:rsidR="002062E7" w:rsidRPr="00EB7F32">
        <w:t xml:space="preserve"> </w:t>
      </w:r>
      <w:r w:rsidR="00C255FA" w:rsidRPr="00B1201E">
        <w:rPr>
          <w:highlight w:val="yellow"/>
        </w:rPr>
        <w:t>supplemented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="00D95EF0" w:rsidRPr="00B1201E">
        <w:rPr>
          <w:highlight w:val="yellow"/>
        </w:rPr>
        <w:t>1x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EDTA-fre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proteas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inhibitor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cocktail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reagent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ncubat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30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o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ice</w:t>
      </w:r>
      <w:r w:rsidR="00C255FA"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</w:p>
    <w:p w14:paraId="79C3F593" w14:textId="77777777" w:rsidR="005328E5" w:rsidRPr="00B1201E" w:rsidRDefault="005328E5" w:rsidP="008B34B5">
      <w:pPr>
        <w:pStyle w:val="ListParagraph"/>
        <w:ind w:left="0"/>
        <w:rPr>
          <w:highlight w:val="yellow"/>
        </w:rPr>
      </w:pPr>
    </w:p>
    <w:p w14:paraId="6D009B00" w14:textId="55D02D6A" w:rsidR="0006458D" w:rsidRPr="00B1201E" w:rsidRDefault="0006458D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B1201E">
        <w:rPr>
          <w:highlight w:val="yellow"/>
        </w:rPr>
        <w:t>U</w:t>
      </w:r>
      <w:r w:rsidR="005328E5" w:rsidRPr="00B1201E">
        <w:rPr>
          <w:highlight w:val="yellow"/>
        </w:rPr>
        <w:t>ltrasonicat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15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s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on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ice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powe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output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setting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10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an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operating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frequency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23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kHz.</w:t>
      </w:r>
    </w:p>
    <w:p w14:paraId="3859BA06" w14:textId="77777777" w:rsidR="005328E5" w:rsidRPr="00B1201E" w:rsidRDefault="005328E5" w:rsidP="008B34B5">
      <w:pPr>
        <w:pStyle w:val="ListParagraph"/>
        <w:ind w:left="0"/>
        <w:rPr>
          <w:highlight w:val="yellow"/>
        </w:rPr>
      </w:pPr>
    </w:p>
    <w:p w14:paraId="2FFB3D6C" w14:textId="77A29D6C" w:rsidR="00002AE0" w:rsidRPr="00B1201E" w:rsidRDefault="000A10BE" w:rsidP="008B34B5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B1201E">
        <w:rPr>
          <w:highlight w:val="yellow"/>
        </w:rPr>
        <w:t>Remove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cell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debris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by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centrifugation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C20DF4" w:rsidRPr="00B1201E">
        <w:rPr>
          <w:color w:val="000000" w:themeColor="text1"/>
          <w:highlight w:val="yellow"/>
        </w:rPr>
        <w:t>13</w:t>
      </w:r>
      <w:r w:rsidR="004F7F6E" w:rsidRPr="00B1201E">
        <w:rPr>
          <w:color w:val="000000" w:themeColor="text1"/>
          <w:highlight w:val="yellow"/>
        </w:rPr>
        <w:t>,</w:t>
      </w:r>
      <w:r w:rsidR="00C20DF4" w:rsidRPr="00B1201E">
        <w:rPr>
          <w:color w:val="000000" w:themeColor="text1"/>
          <w:highlight w:val="yellow"/>
        </w:rPr>
        <w:t>68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>
        <w:rPr>
          <w:color w:val="000000" w:themeColor="text1"/>
          <w:highlight w:val="yellow"/>
        </w:rPr>
        <w:t>x</w:t>
      </w:r>
      <w:r w:rsidR="002062E7" w:rsidRPr="002062E7">
        <w:rPr>
          <w:color w:val="000000" w:themeColor="text1"/>
          <w:highlight w:val="yellow"/>
        </w:rPr>
        <w:t xml:space="preserve"> </w:t>
      </w:r>
      <w:r w:rsidR="002062E7" w:rsidRPr="002062E7">
        <w:rPr>
          <w:i/>
          <w:iCs/>
          <w:color w:val="000000" w:themeColor="text1"/>
          <w:highlight w:val="yellow"/>
        </w:rPr>
        <w:t>g</w:t>
      </w:r>
      <w:r w:rsidR="002062E7" w:rsidRPr="002062E7">
        <w:rPr>
          <w:color w:val="000000" w:themeColor="text1"/>
          <w:highlight w:val="yellow"/>
        </w:rPr>
        <w:t xml:space="preserve"> </w:t>
      </w:r>
      <w:r w:rsidR="00C255FA"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20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4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°C</w:t>
      </w:r>
      <w:r w:rsidR="00C255FA"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Collect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s</w:t>
      </w:r>
      <w:r w:rsidR="00C255FA" w:rsidRPr="00B1201E">
        <w:rPr>
          <w:highlight w:val="yellow"/>
        </w:rPr>
        <w:t>upernatant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8C35C0">
        <w:rPr>
          <w:highlight w:val="yellow"/>
        </w:rPr>
        <w:t>new</w:t>
      </w:r>
      <w:r w:rsidR="002062E7" w:rsidRPr="002062E7">
        <w:rPr>
          <w:highlight w:val="yellow"/>
        </w:rPr>
        <w:t xml:space="preserve"> </w:t>
      </w:r>
      <w:r w:rsidR="00A75FA2" w:rsidRPr="00B1201E">
        <w:rPr>
          <w:highlight w:val="yellow"/>
        </w:rPr>
        <w:t>1.5</w:t>
      </w:r>
      <w:r w:rsidR="002062E7" w:rsidRPr="002062E7">
        <w:rPr>
          <w:highlight w:val="yellow"/>
        </w:rPr>
        <w:t xml:space="preserve"> </w:t>
      </w:r>
      <w:r w:rsidR="002062E7">
        <w:rPr>
          <w:highlight w:val="yellow"/>
        </w:rPr>
        <w:t>mL</w:t>
      </w:r>
      <w:r w:rsidR="002062E7" w:rsidRPr="002062E7">
        <w:rPr>
          <w:highlight w:val="yellow"/>
        </w:rPr>
        <w:t xml:space="preserve"> </w:t>
      </w:r>
      <w:r w:rsidR="00D92549" w:rsidRPr="00B1201E">
        <w:rPr>
          <w:highlight w:val="yellow"/>
        </w:rPr>
        <w:t>reaction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tub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determine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the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protein</w:t>
      </w:r>
      <w:r w:rsidR="002062E7" w:rsidRPr="002062E7">
        <w:rPr>
          <w:highlight w:val="yellow"/>
        </w:rPr>
        <w:t xml:space="preserve"> </w:t>
      </w:r>
      <w:r w:rsidR="005328E5" w:rsidRPr="00B1201E">
        <w:rPr>
          <w:highlight w:val="yellow"/>
        </w:rPr>
        <w:t>concentration</w:t>
      </w:r>
      <w:r w:rsidR="002062E7" w:rsidRPr="002062E7">
        <w:rPr>
          <w:highlight w:val="yellow"/>
        </w:rPr>
        <w:t xml:space="preserve"> </w:t>
      </w:r>
      <w:r w:rsidR="00C255FA" w:rsidRPr="00EB7F32">
        <w:t>using</w:t>
      </w:r>
      <w:r w:rsidR="002062E7" w:rsidRPr="00EB7F32">
        <w:t xml:space="preserve"> </w:t>
      </w:r>
      <w:r w:rsidRPr="00EB7F32">
        <w:t>a</w:t>
      </w:r>
      <w:r w:rsidR="002062E7" w:rsidRPr="00EB7F32">
        <w:t xml:space="preserve"> </w:t>
      </w:r>
      <w:r w:rsidR="00981151" w:rsidRPr="00EB7F32">
        <w:t>commercial</w:t>
      </w:r>
      <w:r w:rsidR="002062E7" w:rsidRPr="00EB7F32">
        <w:t xml:space="preserve"> </w:t>
      </w:r>
      <w:r w:rsidRPr="00EB7F32">
        <w:t>Bradford</w:t>
      </w:r>
      <w:r w:rsidR="002062E7" w:rsidRPr="00EB7F32">
        <w:t xml:space="preserve"> </w:t>
      </w:r>
      <w:r w:rsidRPr="00EB7F32">
        <w:t>assay</w:t>
      </w:r>
      <w:r w:rsidR="002062E7" w:rsidRPr="00EB7F32">
        <w:t xml:space="preserve"> </w:t>
      </w:r>
      <w:r w:rsidR="00A75FA2" w:rsidRPr="00EB7F32">
        <w:t>or</w:t>
      </w:r>
      <w:r w:rsidR="002062E7" w:rsidRPr="00EB7F32">
        <w:t xml:space="preserve"> </w:t>
      </w:r>
      <w:r w:rsidR="00A75FA2" w:rsidRPr="00EB7F32">
        <w:t>any</w:t>
      </w:r>
      <w:r w:rsidR="002062E7" w:rsidRPr="00EB7F32">
        <w:t xml:space="preserve"> </w:t>
      </w:r>
      <w:r w:rsidR="00A75FA2" w:rsidRPr="00EB7F32">
        <w:t>other</w:t>
      </w:r>
      <w:r w:rsidR="002062E7" w:rsidRPr="00EB7F32">
        <w:t xml:space="preserve"> </w:t>
      </w:r>
      <w:r w:rsidR="00A75FA2" w:rsidRPr="00EB7F32">
        <w:t>suitable</w:t>
      </w:r>
      <w:r w:rsidR="002062E7" w:rsidRPr="00EB7F32">
        <w:t xml:space="preserve"> </w:t>
      </w:r>
      <w:r w:rsidR="00A75FA2" w:rsidRPr="00EB7F32">
        <w:t>method</w:t>
      </w:r>
      <w:r w:rsidR="00C255FA" w:rsidRPr="00B1201E">
        <w:rPr>
          <w:highlight w:val="yellow"/>
        </w:rPr>
        <w:t>.</w:t>
      </w:r>
      <w:r w:rsidR="002062E7" w:rsidRPr="002062E7">
        <w:rPr>
          <w:highlight w:val="yellow"/>
        </w:rPr>
        <w:t xml:space="preserve"> </w:t>
      </w:r>
    </w:p>
    <w:p w14:paraId="54702BDA" w14:textId="77777777" w:rsidR="005328E5" w:rsidRPr="00B1201E" w:rsidRDefault="005328E5" w:rsidP="008B34B5">
      <w:pPr>
        <w:pStyle w:val="ListParagraph"/>
        <w:ind w:left="0"/>
        <w:rPr>
          <w:highlight w:val="yellow"/>
        </w:rPr>
      </w:pPr>
    </w:p>
    <w:p w14:paraId="3B680D4B" w14:textId="0B86B675" w:rsidR="00C255FA" w:rsidRPr="009A4DB4" w:rsidRDefault="00A75FA2" w:rsidP="009A4DB4">
      <w:pPr>
        <w:pStyle w:val="ListParagraph"/>
        <w:numPr>
          <w:ilvl w:val="2"/>
          <w:numId w:val="56"/>
        </w:numPr>
        <w:ind w:left="0" w:firstLine="0"/>
        <w:rPr>
          <w:highlight w:val="yellow"/>
        </w:rPr>
      </w:pPr>
      <w:r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each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sample,</w:t>
      </w:r>
      <w:r w:rsidR="002062E7" w:rsidRPr="002062E7">
        <w:rPr>
          <w:highlight w:val="yellow"/>
        </w:rPr>
        <w:t xml:space="preserve"> </w:t>
      </w:r>
      <w:r w:rsidR="008C35C0">
        <w:rPr>
          <w:highlight w:val="yellow"/>
        </w:rPr>
        <w:t>c</w:t>
      </w:r>
      <w:r w:rsidR="008C35C0" w:rsidRPr="00B1201E">
        <w:rPr>
          <w:highlight w:val="yellow"/>
        </w:rPr>
        <w:t>ombine</w:t>
      </w:r>
      <w:r w:rsidR="002062E7" w:rsidRPr="002062E7">
        <w:rPr>
          <w:highlight w:val="yellow"/>
        </w:rPr>
        <w:t xml:space="preserve"> </w:t>
      </w:r>
      <w:r w:rsidR="007115B4" w:rsidRPr="00B1201E">
        <w:rPr>
          <w:color w:val="000000" w:themeColor="text1"/>
          <w:highlight w:val="yellow"/>
        </w:rPr>
        <w:t>100</w:t>
      </w:r>
      <w:r w:rsidR="002062E7" w:rsidRPr="002062E7">
        <w:rPr>
          <w:color w:val="000000" w:themeColor="text1"/>
          <w:highlight w:val="yellow"/>
        </w:rPr>
        <w:t xml:space="preserve"> </w:t>
      </w:r>
      <w:r w:rsidR="00CD7DCA">
        <w:rPr>
          <w:color w:val="000000" w:themeColor="text1"/>
          <w:highlight w:val="yellow"/>
        </w:rPr>
        <w:t>µ</w:t>
      </w:r>
      <w:r w:rsidR="005328E5" w:rsidRPr="00B1201E">
        <w:rPr>
          <w:highlight w:val="yellow"/>
        </w:rPr>
        <w:t>g</w:t>
      </w:r>
      <w:r w:rsidR="002062E7" w:rsidRPr="002062E7">
        <w:rPr>
          <w:highlight w:val="yellow"/>
        </w:rPr>
        <w:t xml:space="preserve"> </w:t>
      </w:r>
      <w:r w:rsidR="00CD7DCA">
        <w:rPr>
          <w:highlight w:val="yellow"/>
        </w:rPr>
        <w:t xml:space="preserve">of </w:t>
      </w:r>
      <w:r w:rsidR="005328E5" w:rsidRPr="00B1201E">
        <w:rPr>
          <w:highlight w:val="yellow"/>
        </w:rPr>
        <w:t>protein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with</w:t>
      </w:r>
      <w:r w:rsidR="002062E7" w:rsidRPr="002062E7">
        <w:rPr>
          <w:highlight w:val="yellow"/>
        </w:rPr>
        <w:t xml:space="preserve"> </w:t>
      </w:r>
      <w:r w:rsidRPr="00B1201E">
        <w:rPr>
          <w:highlight w:val="yellow"/>
        </w:rPr>
        <w:t>5x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SDS-PAGE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sample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buffer</w:t>
      </w:r>
      <w:r w:rsidR="002062E7" w:rsidRPr="002062E7">
        <w:rPr>
          <w:highlight w:val="yellow"/>
        </w:rPr>
        <w:t xml:space="preserve"> </w:t>
      </w:r>
      <w:r w:rsidR="00C85D1A" w:rsidRPr="00B1201E">
        <w:rPr>
          <w:highlight w:val="yellow"/>
        </w:rPr>
        <w:t>in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a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total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volume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of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60</w:t>
      </w:r>
      <w:r w:rsidR="002062E7" w:rsidRPr="002062E7">
        <w:rPr>
          <w:highlight w:val="yellow"/>
        </w:rPr>
        <w:t xml:space="preserve"> </w:t>
      </w:r>
      <w:r w:rsidR="00CD7DCA">
        <w:rPr>
          <w:color w:val="000000" w:themeColor="text1"/>
          <w:highlight w:val="yellow"/>
        </w:rPr>
        <w:t>µ</w:t>
      </w:r>
      <w:r w:rsidR="000A10BE" w:rsidRPr="00B1201E">
        <w:rPr>
          <w:highlight w:val="yellow"/>
        </w:rPr>
        <w:t>L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and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boil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for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5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min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at</w:t>
      </w:r>
      <w:r w:rsidR="002062E7" w:rsidRPr="002062E7">
        <w:rPr>
          <w:highlight w:val="yellow"/>
        </w:rPr>
        <w:t xml:space="preserve"> </w:t>
      </w:r>
      <w:r w:rsidR="00C255FA" w:rsidRPr="00B1201E">
        <w:rPr>
          <w:highlight w:val="yellow"/>
        </w:rPr>
        <w:t>95</w:t>
      </w:r>
      <w:r w:rsidR="002062E7" w:rsidRPr="002062E7">
        <w:rPr>
          <w:highlight w:val="yellow"/>
        </w:rPr>
        <w:t xml:space="preserve"> </w:t>
      </w:r>
      <w:r w:rsidR="004F7F6E" w:rsidRPr="00B1201E">
        <w:rPr>
          <w:highlight w:val="yellow"/>
        </w:rPr>
        <w:t>°</w:t>
      </w:r>
      <w:r w:rsidR="00C255FA" w:rsidRPr="00B1201E">
        <w:rPr>
          <w:highlight w:val="yellow"/>
        </w:rPr>
        <w:t>C.</w:t>
      </w:r>
      <w:r w:rsidR="009A4DB4">
        <w:rPr>
          <w:highlight w:val="yellow"/>
        </w:rPr>
        <w:t xml:space="preserve"> </w:t>
      </w:r>
      <w:r w:rsidR="005328E5" w:rsidRPr="009A4DB4">
        <w:rPr>
          <w:highlight w:val="yellow"/>
        </w:rPr>
        <w:t>Analyze</w:t>
      </w:r>
      <w:r w:rsidR="002062E7" w:rsidRPr="009A4DB4">
        <w:rPr>
          <w:highlight w:val="yellow"/>
        </w:rPr>
        <w:t xml:space="preserve"> </w:t>
      </w:r>
      <w:r w:rsidR="005328E5" w:rsidRPr="009A4DB4">
        <w:rPr>
          <w:highlight w:val="yellow"/>
        </w:rPr>
        <w:t>samples</w:t>
      </w:r>
      <w:r w:rsidR="002062E7" w:rsidRPr="009A4DB4">
        <w:rPr>
          <w:highlight w:val="yellow"/>
        </w:rPr>
        <w:t xml:space="preserve"> </w:t>
      </w:r>
      <w:r w:rsidR="005328E5" w:rsidRPr="009A4DB4">
        <w:rPr>
          <w:highlight w:val="yellow"/>
        </w:rPr>
        <w:t>by</w:t>
      </w:r>
      <w:r w:rsidR="002062E7" w:rsidRPr="009A4DB4">
        <w:rPr>
          <w:highlight w:val="yellow"/>
        </w:rPr>
        <w:t xml:space="preserve"> </w:t>
      </w:r>
      <w:r w:rsidR="005328E5" w:rsidRPr="009A4DB4">
        <w:rPr>
          <w:highlight w:val="yellow"/>
        </w:rPr>
        <w:t>standard</w:t>
      </w:r>
      <w:r w:rsidR="002062E7" w:rsidRPr="009A4DB4">
        <w:rPr>
          <w:highlight w:val="yellow"/>
        </w:rPr>
        <w:t xml:space="preserve"> </w:t>
      </w:r>
      <w:r w:rsidR="005C378D" w:rsidRPr="009A4DB4">
        <w:rPr>
          <w:highlight w:val="yellow"/>
        </w:rPr>
        <w:t>Western blotting</w:t>
      </w:r>
      <w:r w:rsidR="002062E7" w:rsidRPr="009A4DB4">
        <w:rPr>
          <w:highlight w:val="yellow"/>
        </w:rPr>
        <w:t xml:space="preserve"> </w:t>
      </w:r>
      <w:r w:rsidR="005328E5" w:rsidRPr="009A4DB4">
        <w:rPr>
          <w:highlight w:val="yellow"/>
        </w:rPr>
        <w:t>procedures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for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the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presence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of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the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desired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target</w:t>
      </w:r>
      <w:r w:rsidR="002062E7" w:rsidRPr="009A4DB4">
        <w:rPr>
          <w:highlight w:val="yellow"/>
        </w:rPr>
        <w:t xml:space="preserve"> </w:t>
      </w:r>
      <w:r w:rsidR="004F7F6E" w:rsidRPr="009A4DB4">
        <w:rPr>
          <w:highlight w:val="yellow"/>
        </w:rPr>
        <w:t>protein</w:t>
      </w:r>
      <w:r w:rsidR="005328E5" w:rsidRPr="009A4DB4">
        <w:rPr>
          <w:highlight w:val="yellow"/>
        </w:rPr>
        <w:t>.</w:t>
      </w:r>
    </w:p>
    <w:p w14:paraId="21D2C167" w14:textId="77777777" w:rsidR="00C255FA" w:rsidRDefault="00C255FA" w:rsidP="008B34B5"/>
    <w:p w14:paraId="2D524703" w14:textId="741C3E4D" w:rsidR="006305D7" w:rsidRPr="001B1519" w:rsidRDefault="006305D7" w:rsidP="008B34B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487B1994" w14:textId="7140FDC6" w:rsidR="00DD75EC" w:rsidRPr="002114EE" w:rsidRDefault="00DD75EC" w:rsidP="008B34B5">
      <w:pPr>
        <w:rPr>
          <w:rFonts w:asciiTheme="minorHAnsi" w:hAnsiTheme="minorHAnsi" w:cstheme="minorHAnsi"/>
          <w:color w:val="auto"/>
        </w:rPr>
      </w:pPr>
      <w:r w:rsidRPr="002114EE">
        <w:rPr>
          <w:rFonts w:asciiTheme="minorHAnsi" w:hAnsiTheme="minorHAnsi" w:cstheme="minorHAnsi"/>
          <w:color w:val="auto"/>
        </w:rPr>
        <w:t>Se</w:t>
      </w:r>
      <w:r>
        <w:rPr>
          <w:rFonts w:asciiTheme="minorHAnsi" w:hAnsiTheme="minorHAnsi" w:cstheme="minorHAnsi"/>
          <w:color w:val="auto"/>
        </w:rPr>
        <w:t>l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uromycin-resista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chiev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10</w:t>
      </w:r>
      <w:r w:rsidR="00414979">
        <w:rPr>
          <w:rFonts w:asciiTheme="minorHAnsi" w:hAnsiTheme="minorHAnsi" w:cstheme="minorHAnsi"/>
          <w:color w:val="auto"/>
        </w:rPr>
        <w:t>−</w:t>
      </w:r>
      <w:r>
        <w:rPr>
          <w:rFonts w:asciiTheme="minorHAnsi" w:hAnsiTheme="minorHAnsi" w:cstheme="minorHAnsi"/>
          <w:color w:val="auto"/>
        </w:rPr>
        <w:t>14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ay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ft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u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effici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elimin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non-resistant</w:t>
      </w:r>
      <w:r w:rsidR="000A10BE"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526485">
        <w:rPr>
          <w:rFonts w:asciiTheme="minorHAnsi" w:hAnsiTheme="minorHAnsi" w:cstheme="minorHAnsi"/>
          <w:color w:val="auto"/>
        </w:rPr>
        <w:t>i.e.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0A10BE">
        <w:rPr>
          <w:rFonts w:asciiTheme="minorHAnsi" w:hAnsiTheme="minorHAnsi" w:cstheme="minorHAnsi"/>
          <w:color w:val="auto"/>
        </w:rPr>
        <w:t>untransfected</w:t>
      </w:r>
      <w:proofErr w:type="spellEnd"/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(</w:t>
      </w:r>
      <w:r w:rsidR="002062E7" w:rsidRPr="00414979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954409" w:rsidRPr="00414979">
        <w:rPr>
          <w:rFonts w:asciiTheme="minorHAnsi" w:hAnsiTheme="minorHAnsi" w:cstheme="minorHAnsi"/>
          <w:b/>
          <w:bCs/>
          <w:color w:val="auto"/>
        </w:rPr>
        <w:t>1B</w:t>
      </w:r>
      <w:r w:rsidR="00954409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ypically</w:t>
      </w:r>
      <w:r w:rsidR="00954409"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o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80%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etac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ro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ul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dis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he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a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emov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routi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maintenance</w:t>
      </w:r>
      <w:r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P</w:t>
      </w:r>
      <w:r>
        <w:rPr>
          <w:rFonts w:asciiTheme="minorHAnsi" w:hAnsiTheme="minorHAnsi" w:cstheme="minorHAnsi"/>
          <w:color w:val="auto"/>
        </w:rPr>
        <w:t>uromycin-resista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express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contro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(scrambled)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shR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reta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spindle-</w:t>
      </w:r>
      <w:r w:rsidR="000A10BE">
        <w:rPr>
          <w:rFonts w:asciiTheme="minorHAnsi" w:hAnsiTheme="minorHAnsi" w:cstheme="minorHAnsi"/>
          <w:color w:val="auto"/>
        </w:rPr>
        <w:t>shap</w:t>
      </w:r>
      <w:r w:rsidR="003463FE">
        <w:rPr>
          <w:rFonts w:asciiTheme="minorHAnsi" w:hAnsiTheme="minorHAnsi" w:cstheme="minorHAnsi"/>
          <w:color w:val="auto"/>
        </w:rPr>
        <w:t>e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elonga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orpholog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a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low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densit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apabilit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ifferenti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yotube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up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withdraw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onitor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righ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iel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icroscop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b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mmunostain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myotu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mark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yos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eav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ha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(</w:t>
      </w:r>
      <w:proofErr w:type="spellStart"/>
      <w:r>
        <w:rPr>
          <w:rFonts w:asciiTheme="minorHAnsi" w:hAnsiTheme="minorHAnsi" w:cstheme="minorHAnsi"/>
          <w:color w:val="auto"/>
        </w:rPr>
        <w:t>MyHC</w:t>
      </w:r>
      <w:proofErr w:type="spellEnd"/>
      <w:r>
        <w:rPr>
          <w:rFonts w:asciiTheme="minorHAnsi" w:hAnsiTheme="minorHAnsi" w:cstheme="minorHAnsi"/>
          <w:color w:val="auto"/>
        </w:rPr>
        <w:t>)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(</w:t>
      </w:r>
      <w:r w:rsidR="002062E7" w:rsidRPr="002062E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414979">
        <w:rPr>
          <w:rFonts w:asciiTheme="minorHAnsi" w:hAnsiTheme="minorHAnsi" w:cstheme="minorHAnsi"/>
          <w:b/>
          <w:bCs/>
          <w:color w:val="auto"/>
        </w:rPr>
        <w:t>2</w:t>
      </w:r>
      <w:r>
        <w:rPr>
          <w:rFonts w:asciiTheme="minorHAnsi" w:hAnsiTheme="minorHAnsi" w:cstheme="minorHAnsi"/>
          <w:color w:val="auto"/>
        </w:rPr>
        <w:t>)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MyHC</w:t>
      </w:r>
      <w:proofErr w:type="spellEnd"/>
      <w:r>
        <w:rPr>
          <w:rFonts w:asciiTheme="minorHAnsi" w:hAnsiTheme="minorHAnsi" w:cstheme="minorHAnsi"/>
          <w:color w:val="auto"/>
        </w:rPr>
        <w:t>-posi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yotub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bserv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twee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3</w:t>
      </w:r>
      <w:r w:rsidR="00414979">
        <w:rPr>
          <w:rFonts w:asciiTheme="minorHAnsi" w:hAnsiTheme="minorHAnsi" w:cstheme="minorHAnsi"/>
          <w:color w:val="auto"/>
        </w:rPr>
        <w:t>−</w:t>
      </w:r>
      <w:r>
        <w:rPr>
          <w:rFonts w:asciiTheme="minorHAnsi" w:hAnsiTheme="minorHAnsi" w:cstheme="minorHAnsi"/>
          <w:color w:val="auto"/>
        </w:rPr>
        <w:t>5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ay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ft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initiation</w:t>
      </w:r>
      <w:r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M</w:t>
      </w:r>
      <w:r>
        <w:rPr>
          <w:rFonts w:asciiTheme="minorHAnsi" w:hAnsiTheme="minorHAnsi" w:cstheme="minorHAnsi"/>
          <w:color w:val="auto"/>
        </w:rPr>
        <w:t>yotub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ultinuclea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h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ese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o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API-posi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ucleu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ith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MyHC</w:t>
      </w:r>
      <w:proofErr w:type="spellEnd"/>
      <w:r>
        <w:rPr>
          <w:rFonts w:asciiTheme="minorHAnsi" w:hAnsiTheme="minorHAnsi" w:cstheme="minorHAnsi"/>
          <w:color w:val="auto"/>
        </w:rPr>
        <w:t>-posi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oundarie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9A5C07">
        <w:rPr>
          <w:rFonts w:asciiTheme="minorHAnsi" w:hAnsiTheme="minorHAnsi" w:cstheme="minorHAnsi"/>
          <w:b/>
          <w:bCs/>
          <w:color w:val="auto"/>
        </w:rPr>
        <w:t>Figure 3A</w:t>
      </w:r>
      <w:r w:rsidR="009A5C07">
        <w:rPr>
          <w:rFonts w:asciiTheme="minorHAnsi" w:hAnsiTheme="minorHAnsi" w:cstheme="minorHAnsi"/>
          <w:color w:val="auto"/>
        </w:rPr>
        <w:t xml:space="preserve"> shows b</w:t>
      </w:r>
      <w:r w:rsidR="009A5C07" w:rsidRPr="002114EE">
        <w:rPr>
          <w:rFonts w:asciiTheme="minorHAnsi" w:hAnsiTheme="minorHAnsi" w:cstheme="minorHAnsi"/>
          <w:color w:val="auto"/>
        </w:rPr>
        <w:t>right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field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images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of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stable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C2C12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cells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cultured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in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>
        <w:rPr>
          <w:rFonts w:asciiTheme="minorHAnsi" w:hAnsiTheme="minorHAnsi" w:cstheme="minorHAnsi"/>
          <w:color w:val="auto"/>
        </w:rPr>
        <w:t>complete</w:t>
      </w:r>
      <w:r w:rsidR="009A5C07" w:rsidRPr="002062E7">
        <w:rPr>
          <w:rFonts w:asciiTheme="minorHAnsi" w:hAnsiTheme="minorHAnsi" w:cstheme="minorHAnsi"/>
          <w:color w:val="auto"/>
        </w:rPr>
        <w:t xml:space="preserve"> </w:t>
      </w:r>
      <w:r w:rsidR="009A5C07" w:rsidRPr="002114EE">
        <w:rPr>
          <w:rFonts w:asciiTheme="minorHAnsi" w:hAnsiTheme="minorHAnsi" w:cstheme="minorHAnsi"/>
          <w:color w:val="auto"/>
        </w:rPr>
        <w:t>DMEM</w:t>
      </w:r>
      <w:r w:rsidR="009A5C07" w:rsidRPr="002A20DD">
        <w:rPr>
          <w:rFonts w:asciiTheme="minorHAnsi" w:hAnsiTheme="minorHAnsi" w:cstheme="minorHAnsi"/>
          <w:color w:val="auto"/>
        </w:rPr>
        <w:t>.</w:t>
      </w:r>
      <w:r w:rsidR="009A5C0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esen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e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ang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ro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40</w:t>
      </w:r>
      <w:r w:rsidR="005E4E7B">
        <w:rPr>
          <w:rFonts w:asciiTheme="minorHAnsi" w:hAnsiTheme="minorHAnsi" w:cstheme="minorHAnsi"/>
          <w:color w:val="auto"/>
        </w:rPr>
        <w:t>−</w:t>
      </w:r>
      <w:r>
        <w:rPr>
          <w:rFonts w:asciiTheme="minorHAnsi" w:hAnsiTheme="minorHAnsi" w:cstheme="minorHAnsi"/>
          <w:color w:val="auto"/>
        </w:rPr>
        <w:t>60%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(</w:t>
      </w:r>
      <w:r w:rsidR="002062E7" w:rsidRPr="002062E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414979">
        <w:rPr>
          <w:rFonts w:asciiTheme="minorHAnsi" w:hAnsiTheme="minorHAnsi" w:cstheme="minorHAnsi"/>
          <w:b/>
          <w:bCs/>
          <w:color w:val="auto"/>
        </w:rPr>
        <w:t>3</w:t>
      </w:r>
      <w:r w:rsidR="00D85FFC">
        <w:rPr>
          <w:rFonts w:asciiTheme="minorHAnsi" w:hAnsiTheme="minorHAnsi" w:cstheme="minorHAnsi"/>
          <w:b/>
          <w:bCs/>
          <w:color w:val="auto"/>
        </w:rPr>
        <w:t>B</w:t>
      </w:r>
      <w:r>
        <w:rPr>
          <w:rFonts w:asciiTheme="minorHAnsi" w:hAnsiTheme="minorHAnsi" w:cstheme="minorHAnsi"/>
          <w:color w:val="auto"/>
        </w:rPr>
        <w:t>)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i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R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arves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proliferati</w:t>
      </w:r>
      <w:r w:rsidR="00954409">
        <w:rPr>
          <w:rFonts w:asciiTheme="minorHAnsi" w:hAnsiTheme="minorHAnsi" w:cstheme="minorHAnsi"/>
          <w:color w:val="auto"/>
        </w:rPr>
        <w:t>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st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he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itt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Pr="002114EE">
        <w:rPr>
          <w:rFonts w:asciiTheme="minorHAnsi" w:hAnsiTheme="minorHAnsi" w:cstheme="minorHAnsi"/>
          <w:i/>
          <w:color w:val="auto"/>
        </w:rPr>
        <w:t>Adamtsl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xpressed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ppear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ow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u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expec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arg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at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im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oin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A69BF">
        <w:rPr>
          <w:rFonts w:asciiTheme="minorHAnsi" w:hAnsiTheme="minorHAnsi" w:cstheme="minorHAnsi"/>
          <w:color w:val="auto"/>
        </w:rPr>
        <w:t>differentiation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he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endogenou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Pr="002114EE">
        <w:rPr>
          <w:rFonts w:asciiTheme="minorHAnsi" w:hAnsiTheme="minorHAnsi" w:cstheme="minorHAnsi"/>
          <w:i/>
          <w:color w:val="auto"/>
        </w:rPr>
        <w:lastRenderedPageBreak/>
        <w:t>Adamtsl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induc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thu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xpress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muc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high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level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Wester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blo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analys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confirm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successfu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ADAMTSL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lys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obtain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fro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stab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C35C0">
        <w:rPr>
          <w:rFonts w:asciiTheme="minorHAnsi" w:hAnsiTheme="minorHAnsi" w:cstheme="minorHAnsi"/>
          <w:color w:val="auto"/>
        </w:rPr>
        <w:t>express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shR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3086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compar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contro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shRNA</w:t>
      </w:r>
      <w:r w:rsidR="007C6600">
        <w:rPr>
          <w:rFonts w:asciiTheme="minorHAnsi" w:hAnsiTheme="minorHAnsi" w:cstheme="minorHAnsi"/>
          <w:color w:val="auto"/>
        </w:rPr>
        <w:t xml:space="preserve"> (</w:t>
      </w:r>
      <w:r w:rsidR="007C6600" w:rsidRPr="002062E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C6600">
        <w:rPr>
          <w:rFonts w:asciiTheme="minorHAnsi" w:hAnsiTheme="minorHAnsi" w:cstheme="minorHAnsi"/>
          <w:b/>
          <w:bCs/>
          <w:color w:val="auto"/>
        </w:rPr>
        <w:t>3C</w:t>
      </w:r>
      <w:r w:rsidR="007C6600">
        <w:rPr>
          <w:rFonts w:asciiTheme="minorHAnsi" w:hAnsiTheme="minorHAnsi" w:cstheme="minorHAnsi"/>
          <w:color w:val="auto"/>
        </w:rPr>
        <w:t>)</w:t>
      </w:r>
      <w:r w:rsidR="00954409">
        <w:rPr>
          <w:rFonts w:asciiTheme="minorHAnsi" w:hAnsiTheme="minorHAnsi" w:cstheme="minorHAnsi"/>
          <w:color w:val="auto"/>
        </w:rPr>
        <w:t>.</w:t>
      </w:r>
    </w:p>
    <w:p w14:paraId="3591144A" w14:textId="77777777" w:rsidR="00DD75EC" w:rsidRDefault="00DD75EC" w:rsidP="008B34B5">
      <w:pPr>
        <w:rPr>
          <w:rFonts w:asciiTheme="minorHAnsi" w:hAnsiTheme="minorHAnsi" w:cstheme="minorHAnsi"/>
          <w:color w:val="808080" w:themeColor="background1" w:themeShade="80"/>
        </w:rPr>
      </w:pPr>
    </w:p>
    <w:p w14:paraId="19C42657" w14:textId="605E2F43" w:rsidR="00B32616" w:rsidRPr="001B1519" w:rsidRDefault="002062E7" w:rsidP="008B34B5">
      <w:pPr>
        <w:rPr>
          <w:rFonts w:asciiTheme="minorHAnsi" w:hAnsiTheme="minorHAnsi" w:cstheme="minorHAnsi"/>
          <w:bCs/>
          <w:color w:val="808080"/>
        </w:rPr>
      </w:pPr>
      <w:r w:rsidRPr="002062E7">
        <w:rPr>
          <w:rFonts w:asciiTheme="minorHAnsi" w:hAnsiTheme="minorHAnsi" w:cstheme="minorHAnsi"/>
          <w:b/>
          <w:bCs/>
        </w:rPr>
        <w:t>FIGURE</w:t>
      </w:r>
      <w:r w:rsidR="0013621E">
        <w:rPr>
          <w:rFonts w:asciiTheme="minorHAnsi" w:hAnsiTheme="minorHAnsi" w:cstheme="minorHAnsi"/>
          <w:b/>
        </w:rPr>
        <w:t xml:space="preserve"> </w:t>
      </w:r>
      <w:r w:rsidR="00B32616" w:rsidRPr="001B1519">
        <w:rPr>
          <w:rFonts w:asciiTheme="minorHAnsi" w:hAnsiTheme="minorHAnsi" w:cstheme="minorHAnsi"/>
          <w:b/>
        </w:rPr>
        <w:t>LEGENDS:</w:t>
      </w:r>
    </w:p>
    <w:p w14:paraId="14FF87B6" w14:textId="77777777" w:rsidR="00B32616" w:rsidRPr="002114EE" w:rsidRDefault="00B32616" w:rsidP="008B34B5">
      <w:pPr>
        <w:rPr>
          <w:rFonts w:asciiTheme="minorHAnsi" w:hAnsiTheme="minorHAnsi" w:cstheme="minorHAnsi"/>
          <w:color w:val="auto"/>
        </w:rPr>
      </w:pPr>
    </w:p>
    <w:p w14:paraId="3318C421" w14:textId="5421031F" w:rsidR="00EE54A2" w:rsidRPr="002114EE" w:rsidRDefault="002062E7" w:rsidP="008B34B5">
      <w:pPr>
        <w:rPr>
          <w:rFonts w:asciiTheme="minorHAnsi" w:hAnsiTheme="minorHAnsi" w:cstheme="minorHAnsi"/>
          <w:color w:val="auto"/>
        </w:rPr>
      </w:pPr>
      <w:r w:rsidRPr="002062E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0E2641" w:rsidRPr="002114EE">
        <w:rPr>
          <w:rFonts w:asciiTheme="minorHAnsi" w:hAnsiTheme="minorHAnsi" w:cstheme="minorHAnsi"/>
          <w:b/>
          <w:color w:val="auto"/>
        </w:rPr>
        <w:t xml:space="preserve">1: Selection of stable C2C12 </w:t>
      </w:r>
      <w:r w:rsidR="001D7132">
        <w:rPr>
          <w:rFonts w:asciiTheme="minorHAnsi" w:hAnsiTheme="minorHAnsi" w:cstheme="minorHAnsi"/>
          <w:b/>
          <w:color w:val="auto"/>
        </w:rPr>
        <w:t>cells</w:t>
      </w:r>
      <w:r w:rsidR="00954409">
        <w:rPr>
          <w:rFonts w:asciiTheme="minorHAnsi" w:hAnsiTheme="minorHAnsi" w:cstheme="minorHAnsi"/>
          <w:b/>
          <w:color w:val="auto"/>
        </w:rPr>
        <w:t xml:space="preserve"> after transfection with shRNA-encoding plasmid DNA</w:t>
      </w:r>
      <w:r w:rsidR="000E2641" w:rsidRPr="002114EE">
        <w:rPr>
          <w:rFonts w:asciiTheme="minorHAnsi" w:hAnsiTheme="minorHAnsi" w:cstheme="minorHAnsi"/>
          <w:b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(</w:t>
      </w:r>
      <w:r w:rsidR="00954409" w:rsidRPr="00954409">
        <w:rPr>
          <w:rFonts w:asciiTheme="minorHAnsi" w:hAnsiTheme="minorHAnsi" w:cstheme="minorHAnsi"/>
          <w:b/>
          <w:color w:val="auto"/>
        </w:rPr>
        <w:t>A</w:t>
      </w:r>
      <w:r w:rsidR="00954409" w:rsidRPr="00414979">
        <w:rPr>
          <w:rFonts w:asciiTheme="minorHAnsi" w:hAnsiTheme="minorHAnsi" w:cstheme="minorHAnsi"/>
          <w:bCs/>
          <w:color w:val="auto"/>
        </w:rPr>
        <w:t>)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ab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show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arge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regio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(CDS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cod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sequence;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3’-UTR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3’-untranslat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region)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clon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ID</w:t>
      </w:r>
      <w:r w:rsidR="009A5C07">
        <w:rPr>
          <w:rFonts w:asciiTheme="minorHAnsi" w:hAnsiTheme="minorHAnsi" w:cstheme="minorHAnsi"/>
          <w:color w:val="auto"/>
        </w:rPr>
        <w:t xml:space="preserve"> (hereafter referred to as 1977, 3086, and 972)</w:t>
      </w:r>
      <w:r w:rsidR="00414979">
        <w:rPr>
          <w:rFonts w:asciiTheme="minorHAnsi" w:hAnsiTheme="minorHAnsi" w:cstheme="minorHAnsi"/>
          <w:color w:val="auto"/>
        </w:rPr>
        <w:t>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a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sequenc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54409">
        <w:rPr>
          <w:rFonts w:asciiTheme="minorHAnsi" w:hAnsiTheme="minorHAnsi" w:cstheme="minorHAnsi"/>
          <w:color w:val="auto"/>
        </w:rPr>
        <w:t>shRNAs</w:t>
      </w:r>
      <w:proofErr w:type="spellEnd"/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us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o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>
        <w:rPr>
          <w:rFonts w:asciiTheme="minorHAnsi" w:hAnsiTheme="minorHAnsi" w:cstheme="minorHAnsi"/>
          <w:color w:val="auto"/>
        </w:rPr>
        <w:t>targe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954409" w:rsidRPr="00954409">
        <w:rPr>
          <w:rFonts w:asciiTheme="minorHAnsi" w:hAnsiTheme="minorHAnsi" w:cstheme="minorHAnsi"/>
          <w:i/>
          <w:color w:val="auto"/>
        </w:rPr>
        <w:t>Adamtsl2</w:t>
      </w:r>
      <w:r w:rsidR="00954409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(</w:t>
      </w:r>
      <w:r w:rsidR="00954409" w:rsidRPr="00954409">
        <w:rPr>
          <w:rFonts w:asciiTheme="minorHAnsi" w:hAnsiTheme="minorHAnsi" w:cstheme="minorHAnsi"/>
          <w:b/>
          <w:color w:val="auto"/>
        </w:rPr>
        <w:t>B</w:t>
      </w:r>
      <w:r w:rsidR="00954409" w:rsidRPr="00414979">
        <w:rPr>
          <w:rFonts w:asciiTheme="minorHAnsi" w:hAnsiTheme="minorHAnsi" w:cstheme="minorHAnsi"/>
          <w:bCs/>
          <w:color w:val="auto"/>
        </w:rPr>
        <w:t>)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pane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show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selectio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C2C1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ransfect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with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control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shRN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a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re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DE287B">
        <w:rPr>
          <w:rFonts w:asciiTheme="minorHAnsi" w:hAnsiTheme="minorHAnsi" w:cstheme="minorHAnsi"/>
          <w:i/>
          <w:color w:val="auto"/>
        </w:rPr>
        <w:t>Adamtsl2</w:t>
      </w:r>
      <w:r w:rsidR="000E2641">
        <w:rPr>
          <w:rFonts w:asciiTheme="minorHAnsi" w:hAnsiTheme="minorHAnsi" w:cstheme="minorHAnsi"/>
          <w:color w:val="auto"/>
        </w:rPr>
        <w:t>-t</w:t>
      </w:r>
      <w:r w:rsidR="003463FE">
        <w:rPr>
          <w:rFonts w:asciiTheme="minorHAnsi" w:hAnsiTheme="minorHAnsi" w:cstheme="minorHAnsi"/>
          <w:color w:val="auto"/>
        </w:rPr>
        <w:t>ar</w:t>
      </w:r>
      <w:r w:rsidR="000E2641">
        <w:rPr>
          <w:rFonts w:asciiTheme="minorHAnsi" w:hAnsiTheme="minorHAnsi" w:cstheme="minorHAnsi"/>
          <w:color w:val="auto"/>
        </w:rPr>
        <w:t>get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0E2641">
        <w:rPr>
          <w:rFonts w:asciiTheme="minorHAnsi" w:hAnsiTheme="minorHAnsi" w:cstheme="minorHAnsi"/>
          <w:color w:val="auto"/>
        </w:rPr>
        <w:t>shRNAs</w:t>
      </w:r>
      <w:proofErr w:type="spellEnd"/>
      <w:r w:rsidR="000E2641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C2C1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wer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transfect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with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shRN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plasmid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a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puromyc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wa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add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o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medium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afte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24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h</w:t>
      </w:r>
      <w:r w:rsidR="000E2641" w:rsidRPr="002114EE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Puromycin-sensitiv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A20DD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A20DD">
        <w:rPr>
          <w:rFonts w:asciiTheme="minorHAnsi" w:hAnsiTheme="minorHAnsi" w:cstheme="minorHAnsi"/>
          <w:color w:val="auto"/>
        </w:rPr>
        <w:t>appea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A20DD">
        <w:rPr>
          <w:rFonts w:asciiTheme="minorHAnsi" w:hAnsiTheme="minorHAnsi" w:cstheme="minorHAnsi"/>
          <w:color w:val="auto"/>
        </w:rPr>
        <w:t>rou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A20DD">
        <w:rPr>
          <w:rFonts w:asciiTheme="minorHAnsi" w:hAnsiTheme="minorHAnsi" w:cstheme="minorHAnsi"/>
          <w:color w:val="auto"/>
        </w:rPr>
        <w:t>a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eventuall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detach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dur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routin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cell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cultur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maintenanc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(</w:t>
      </w:r>
      <w:r w:rsidR="006A47DF">
        <w:rPr>
          <w:rFonts w:asciiTheme="minorHAnsi" w:hAnsiTheme="minorHAnsi" w:cstheme="minorHAnsi"/>
          <w:color w:val="auto"/>
        </w:rPr>
        <w:t>r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arrow</w:t>
      </w:r>
      <w:r w:rsidR="000A10BE">
        <w:rPr>
          <w:rFonts w:asciiTheme="minorHAnsi" w:hAnsiTheme="minorHAnsi" w:cstheme="minorHAnsi"/>
          <w:color w:val="auto"/>
        </w:rPr>
        <w:t>s</w:t>
      </w:r>
      <w:r w:rsidR="000E2641">
        <w:rPr>
          <w:rFonts w:asciiTheme="minorHAnsi" w:hAnsiTheme="minorHAnsi" w:cstheme="minorHAnsi"/>
          <w:color w:val="auto"/>
        </w:rPr>
        <w:t>)</w:t>
      </w:r>
      <w:r w:rsidR="000A10BE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contrast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puromycin-resistan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harbor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integrat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shRN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plasmid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appea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spindle-</w:t>
      </w:r>
      <w:r w:rsidR="000A10BE">
        <w:rPr>
          <w:rFonts w:asciiTheme="minorHAnsi" w:hAnsiTheme="minorHAnsi" w:cstheme="minorHAnsi"/>
          <w:color w:val="auto"/>
        </w:rPr>
        <w:t>shaped</w:t>
      </w:r>
      <w:r w:rsidR="006A47DF">
        <w:rPr>
          <w:rFonts w:asciiTheme="minorHAnsi" w:hAnsiTheme="minorHAnsi" w:cstheme="minorHAnsi"/>
          <w:color w:val="auto"/>
        </w:rPr>
        <w:t>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slightl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elongated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attached</w:t>
      </w:r>
      <w:r w:rsidR="006A47DF">
        <w:rPr>
          <w:rFonts w:asciiTheme="minorHAnsi" w:hAnsiTheme="minorHAnsi" w:cstheme="minorHAnsi"/>
          <w:color w:val="auto"/>
        </w:rPr>
        <w:t>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a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>
        <w:rPr>
          <w:rFonts w:asciiTheme="minorHAnsi" w:hAnsiTheme="minorHAnsi" w:cstheme="minorHAnsi"/>
          <w:color w:val="auto"/>
        </w:rPr>
        <w:t>viab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(</w:t>
      </w:r>
      <w:r w:rsidR="006A47DF">
        <w:rPr>
          <w:rFonts w:asciiTheme="minorHAnsi" w:hAnsiTheme="minorHAnsi" w:cstheme="minorHAnsi"/>
          <w:color w:val="auto"/>
        </w:rPr>
        <w:t>blu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arrow</w:t>
      </w:r>
      <w:r w:rsidR="000A10BE">
        <w:rPr>
          <w:rFonts w:asciiTheme="minorHAnsi" w:hAnsiTheme="minorHAnsi" w:cstheme="minorHAnsi"/>
          <w:color w:val="auto"/>
        </w:rPr>
        <w:t>s</w:t>
      </w:r>
      <w:r w:rsidR="000E2641" w:rsidRPr="002114EE">
        <w:rPr>
          <w:rFonts w:asciiTheme="minorHAnsi" w:hAnsiTheme="minorHAnsi" w:cstheme="minorHAnsi"/>
          <w:color w:val="auto"/>
        </w:rPr>
        <w:t>)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Sca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bar</w:t>
      </w:r>
      <w:r w:rsidR="00D35D5C">
        <w:rPr>
          <w:rFonts w:asciiTheme="minorHAnsi" w:hAnsiTheme="minorHAnsi" w:cstheme="minorHAnsi"/>
          <w:color w:val="auto"/>
        </w:rPr>
        <w:t>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represen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100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µm.</w:t>
      </w:r>
    </w:p>
    <w:p w14:paraId="4771A448" w14:textId="77777777" w:rsidR="000E2641" w:rsidRDefault="000E2641" w:rsidP="008B34B5">
      <w:pPr>
        <w:rPr>
          <w:rFonts w:asciiTheme="minorHAnsi" w:hAnsiTheme="minorHAnsi" w:cstheme="minorHAnsi"/>
          <w:color w:val="auto"/>
        </w:rPr>
      </w:pPr>
    </w:p>
    <w:p w14:paraId="6DB841E2" w14:textId="3C241DB9" w:rsidR="000E2641" w:rsidRDefault="002062E7" w:rsidP="008B34B5">
      <w:pPr>
        <w:rPr>
          <w:rFonts w:asciiTheme="minorHAnsi" w:hAnsiTheme="minorHAnsi" w:cstheme="minorHAnsi"/>
          <w:color w:val="auto"/>
        </w:rPr>
      </w:pPr>
      <w:r w:rsidRPr="002062E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0E2641" w:rsidRPr="002114EE">
        <w:rPr>
          <w:rFonts w:asciiTheme="minorHAnsi" w:hAnsiTheme="minorHAnsi" w:cstheme="minorHAnsi"/>
          <w:b/>
          <w:color w:val="auto"/>
        </w:rPr>
        <w:t xml:space="preserve">2: C2C12 </w:t>
      </w:r>
      <w:r w:rsidR="00C36B3D">
        <w:rPr>
          <w:rFonts w:asciiTheme="minorHAnsi" w:hAnsiTheme="minorHAnsi" w:cstheme="minorHAnsi"/>
          <w:b/>
          <w:color w:val="auto"/>
        </w:rPr>
        <w:t>myoblast to myotube</w:t>
      </w:r>
      <w:r w:rsidR="000E2641" w:rsidRPr="002114EE">
        <w:rPr>
          <w:rFonts w:asciiTheme="minorHAnsi" w:hAnsiTheme="minorHAnsi" w:cstheme="minorHAnsi"/>
          <w:b/>
          <w:color w:val="auto"/>
        </w:rPr>
        <w:t xml:space="preserve"> differentiation</w:t>
      </w:r>
      <w:r w:rsidR="000E2641" w:rsidRPr="002A20DD">
        <w:rPr>
          <w:rFonts w:asciiTheme="minorHAnsi" w:hAnsiTheme="minorHAnsi" w:cstheme="minorHAnsi"/>
          <w:b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Brigh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fiel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image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differentiat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C2C1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show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dens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cobbleston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appearanc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a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beginn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differentiatio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(</w:t>
      </w:r>
      <w:r w:rsidR="00501585">
        <w:rPr>
          <w:rFonts w:asciiTheme="minorHAnsi" w:hAnsiTheme="minorHAnsi" w:cstheme="minorHAnsi"/>
          <w:color w:val="auto"/>
        </w:rPr>
        <w:t>d</w:t>
      </w:r>
      <w:r w:rsidR="00D35D5C">
        <w:rPr>
          <w:rFonts w:asciiTheme="minorHAnsi" w:hAnsiTheme="minorHAnsi" w:cstheme="minorHAnsi"/>
          <w:color w:val="auto"/>
        </w:rPr>
        <w:t>a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0</w:t>
      </w:r>
      <w:r w:rsidR="00501585">
        <w:rPr>
          <w:rFonts w:asciiTheme="minorHAnsi" w:hAnsiTheme="minorHAnsi" w:cstheme="minorHAnsi"/>
          <w:color w:val="auto"/>
        </w:rPr>
        <w:t>−</w:t>
      </w:r>
      <w:r w:rsidR="00D35D5C">
        <w:rPr>
          <w:rFonts w:asciiTheme="minorHAnsi" w:hAnsiTheme="minorHAnsi" w:cstheme="minorHAnsi"/>
          <w:color w:val="auto"/>
        </w:rPr>
        <w:t>1</w:t>
      </w:r>
      <w:r w:rsidR="002A20DD">
        <w:rPr>
          <w:rFonts w:asciiTheme="minorHAnsi" w:hAnsiTheme="minorHAnsi" w:cstheme="minorHAnsi"/>
          <w:color w:val="auto"/>
        </w:rPr>
        <w:t>)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a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multinucleat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myotube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wer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observ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afte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da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5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(uppe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row)</w:t>
      </w:r>
      <w:r w:rsidR="000E2641" w:rsidRPr="000E2641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Immu</w:t>
      </w:r>
      <w:r w:rsidR="002A20DD">
        <w:rPr>
          <w:rFonts w:asciiTheme="minorHAnsi" w:hAnsiTheme="minorHAnsi" w:cstheme="minorHAnsi"/>
          <w:color w:val="auto"/>
        </w:rPr>
        <w:t>nostain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differentiat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C2C1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with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myos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heav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cha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(</w:t>
      </w:r>
      <w:proofErr w:type="spellStart"/>
      <w:r w:rsidR="000E2641" w:rsidRPr="000E2641">
        <w:rPr>
          <w:rFonts w:asciiTheme="minorHAnsi" w:hAnsiTheme="minorHAnsi" w:cstheme="minorHAnsi"/>
          <w:color w:val="auto"/>
        </w:rPr>
        <w:t>MyHC</w:t>
      </w:r>
      <w:proofErr w:type="spellEnd"/>
      <w:r w:rsidR="002A20DD">
        <w:rPr>
          <w:rFonts w:asciiTheme="minorHAnsi" w:hAnsiTheme="minorHAnsi" w:cstheme="minorHAnsi"/>
          <w:color w:val="auto"/>
        </w:rPr>
        <w:t>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red)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which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i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marke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fo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myotubes</w:t>
      </w:r>
      <w:r w:rsidR="006A47DF">
        <w:rPr>
          <w:rFonts w:asciiTheme="minorHAnsi" w:hAnsiTheme="minorHAnsi" w:cstheme="minorHAnsi"/>
          <w:color w:val="auto"/>
        </w:rPr>
        <w:t>,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i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induc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a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da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3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differentiatio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(midd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panel)</w:t>
      </w:r>
      <w:r w:rsidR="000E2641" w:rsidRPr="000E2641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Nuclei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wer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stain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with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E2641">
        <w:rPr>
          <w:rFonts w:asciiTheme="minorHAnsi" w:hAnsiTheme="minorHAnsi" w:cstheme="minorHAnsi"/>
          <w:color w:val="auto"/>
        </w:rPr>
        <w:t>DAPI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an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merg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imag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i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show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lowe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panels</w:t>
      </w:r>
      <w:r w:rsidR="000E2641" w:rsidRPr="000E2641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Sca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bar</w:t>
      </w:r>
      <w:r w:rsidR="00D35D5C">
        <w:rPr>
          <w:rFonts w:asciiTheme="minorHAnsi" w:hAnsiTheme="minorHAnsi" w:cstheme="minorHAnsi"/>
          <w:color w:val="auto"/>
        </w:rPr>
        <w:t>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represen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3B582D" w:rsidRPr="006F7109">
        <w:rPr>
          <w:rFonts w:asciiTheme="minorHAnsi" w:hAnsiTheme="minorHAnsi" w:cstheme="minorHAnsi"/>
          <w:color w:val="auto"/>
        </w:rPr>
        <w:t>50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501585">
        <w:rPr>
          <w:rFonts w:asciiTheme="minorHAnsi" w:hAnsiTheme="minorHAnsi" w:cstheme="minorHAnsi"/>
          <w:color w:val="auto"/>
        </w:rPr>
        <w:t>µ</w:t>
      </w:r>
      <w:r w:rsidR="002A20DD" w:rsidRPr="006F7109">
        <w:rPr>
          <w:rFonts w:asciiTheme="minorHAnsi" w:hAnsiTheme="minorHAnsi" w:cstheme="minorHAnsi"/>
          <w:color w:val="auto"/>
        </w:rPr>
        <w:t>m</w:t>
      </w:r>
      <w:r w:rsidR="002A20DD">
        <w:rPr>
          <w:rFonts w:asciiTheme="minorHAnsi" w:hAnsiTheme="minorHAnsi" w:cstheme="minorHAnsi"/>
          <w:color w:val="auto"/>
        </w:rPr>
        <w:t>.</w:t>
      </w:r>
    </w:p>
    <w:p w14:paraId="50C4723D" w14:textId="77777777" w:rsidR="000E2641" w:rsidRDefault="000E2641" w:rsidP="008B34B5">
      <w:pPr>
        <w:rPr>
          <w:rFonts w:asciiTheme="minorHAnsi" w:hAnsiTheme="minorHAnsi" w:cstheme="minorHAnsi"/>
          <w:color w:val="auto"/>
        </w:rPr>
      </w:pPr>
    </w:p>
    <w:p w14:paraId="1B5F60CF" w14:textId="56DC5294" w:rsidR="000E2641" w:rsidRPr="006A47DF" w:rsidRDefault="002062E7" w:rsidP="008B34B5">
      <w:pPr>
        <w:rPr>
          <w:rFonts w:asciiTheme="minorHAnsi" w:hAnsiTheme="minorHAnsi" w:cstheme="minorHAnsi"/>
          <w:color w:val="auto"/>
        </w:rPr>
      </w:pPr>
      <w:r w:rsidRPr="002062E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0E2641" w:rsidRPr="002114EE">
        <w:rPr>
          <w:rFonts w:asciiTheme="minorHAnsi" w:hAnsiTheme="minorHAnsi" w:cstheme="minorHAnsi"/>
          <w:b/>
          <w:color w:val="auto"/>
        </w:rPr>
        <w:t xml:space="preserve">3: </w:t>
      </w:r>
      <w:r w:rsidR="0006458D">
        <w:rPr>
          <w:rFonts w:asciiTheme="minorHAnsi" w:hAnsiTheme="minorHAnsi" w:cstheme="minorHAnsi"/>
          <w:b/>
          <w:color w:val="auto"/>
        </w:rPr>
        <w:t>Validation</w:t>
      </w:r>
      <w:r w:rsidR="00C861DB">
        <w:rPr>
          <w:rFonts w:asciiTheme="minorHAnsi" w:hAnsiTheme="minorHAnsi" w:cstheme="minorHAnsi"/>
          <w:b/>
          <w:color w:val="auto"/>
        </w:rPr>
        <w:t xml:space="preserve"> of stable knockdown in</w:t>
      </w:r>
      <w:r w:rsidR="000E2641" w:rsidRPr="002114EE">
        <w:rPr>
          <w:rFonts w:asciiTheme="minorHAnsi" w:hAnsiTheme="minorHAnsi" w:cstheme="minorHAnsi"/>
          <w:b/>
          <w:color w:val="auto"/>
        </w:rPr>
        <w:t xml:space="preserve"> proliferating C2C12 cells</w:t>
      </w:r>
      <w:r w:rsidR="002A20DD" w:rsidRPr="002114EE">
        <w:rPr>
          <w:rFonts w:asciiTheme="minorHAnsi" w:hAnsiTheme="minorHAnsi" w:cstheme="minorHAnsi"/>
          <w:b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A4D52">
        <w:rPr>
          <w:rFonts w:asciiTheme="minorHAnsi" w:hAnsiTheme="minorHAnsi" w:cstheme="minorHAnsi"/>
          <w:bCs/>
          <w:color w:val="auto"/>
        </w:rPr>
        <w:t>(</w:t>
      </w:r>
      <w:r w:rsidR="000E2641" w:rsidRPr="002114EE">
        <w:rPr>
          <w:rFonts w:asciiTheme="minorHAnsi" w:hAnsiTheme="minorHAnsi" w:cstheme="minorHAnsi"/>
          <w:b/>
          <w:color w:val="auto"/>
        </w:rPr>
        <w:t>A</w:t>
      </w:r>
      <w:r w:rsidR="000E2641" w:rsidRPr="000A4D52">
        <w:rPr>
          <w:rFonts w:asciiTheme="minorHAnsi" w:hAnsiTheme="minorHAnsi" w:cstheme="minorHAnsi"/>
          <w:bCs/>
          <w:color w:val="auto"/>
        </w:rPr>
        <w:t>)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Brigh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fiel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image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stab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C2C1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cultur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complet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DMEM</w:t>
      </w:r>
      <w:r w:rsidR="002A20DD" w:rsidRPr="002A20DD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Sca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bar</w:t>
      </w:r>
      <w:r w:rsidR="00D35D5C">
        <w:rPr>
          <w:rFonts w:asciiTheme="minorHAnsi" w:hAnsiTheme="minorHAnsi" w:cstheme="minorHAnsi"/>
          <w:color w:val="auto"/>
        </w:rPr>
        <w:t>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represen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300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501585">
        <w:rPr>
          <w:rFonts w:asciiTheme="minorHAnsi" w:hAnsiTheme="minorHAnsi" w:cstheme="minorHAnsi"/>
          <w:color w:val="auto"/>
        </w:rPr>
        <w:t>µ</w:t>
      </w:r>
      <w:r w:rsidR="002A20DD" w:rsidRPr="006A47DF">
        <w:rPr>
          <w:rFonts w:asciiTheme="minorHAnsi" w:hAnsiTheme="minorHAnsi" w:cstheme="minorHAnsi"/>
          <w:color w:val="auto"/>
        </w:rPr>
        <w:t>m</w:t>
      </w:r>
      <w:r w:rsidR="002A20DD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A4D52">
        <w:rPr>
          <w:rFonts w:asciiTheme="minorHAnsi" w:hAnsiTheme="minorHAnsi" w:cstheme="minorHAnsi"/>
          <w:bCs/>
          <w:color w:val="auto"/>
        </w:rPr>
        <w:t>(</w:t>
      </w:r>
      <w:r w:rsidR="000E2641" w:rsidRPr="002114EE">
        <w:rPr>
          <w:rFonts w:asciiTheme="minorHAnsi" w:hAnsiTheme="minorHAnsi" w:cstheme="minorHAnsi"/>
          <w:b/>
          <w:color w:val="auto"/>
        </w:rPr>
        <w:t>B</w:t>
      </w:r>
      <w:r w:rsidR="000E2641" w:rsidRPr="000A4D52">
        <w:rPr>
          <w:rFonts w:asciiTheme="minorHAnsi" w:hAnsiTheme="minorHAnsi" w:cstheme="minorHAnsi"/>
          <w:bCs/>
          <w:color w:val="auto"/>
        </w:rPr>
        <w:t>)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A20DD">
        <w:rPr>
          <w:rFonts w:asciiTheme="minorHAnsi" w:hAnsiTheme="minorHAnsi" w:cstheme="minorHAnsi"/>
          <w:color w:val="auto"/>
        </w:rPr>
        <w:t>qRT</w:t>
      </w:r>
      <w:proofErr w:type="spellEnd"/>
      <w:r w:rsidR="002A20DD">
        <w:rPr>
          <w:rFonts w:asciiTheme="minorHAnsi" w:hAnsiTheme="minorHAnsi" w:cstheme="minorHAnsi"/>
          <w:color w:val="auto"/>
        </w:rPr>
        <w:t>-</w:t>
      </w:r>
      <w:r w:rsidR="000E2641" w:rsidRPr="002114EE">
        <w:rPr>
          <w:rFonts w:asciiTheme="minorHAnsi" w:hAnsiTheme="minorHAnsi" w:cstheme="minorHAnsi"/>
          <w:color w:val="auto"/>
        </w:rPr>
        <w:t>PC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analysi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 w:rsidRPr="002114EE">
        <w:rPr>
          <w:rFonts w:asciiTheme="minorHAnsi" w:hAnsiTheme="minorHAnsi" w:cstheme="minorHAnsi"/>
          <w:i/>
          <w:color w:val="auto"/>
        </w:rPr>
        <w:t>Adamtsl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 w:rsidRPr="002A20DD">
        <w:rPr>
          <w:rFonts w:asciiTheme="minorHAnsi" w:hAnsiTheme="minorHAnsi" w:cstheme="minorHAnsi"/>
          <w:color w:val="auto"/>
        </w:rPr>
        <w:t>mRN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 w:rsidRPr="002A20DD">
        <w:rPr>
          <w:rFonts w:asciiTheme="minorHAnsi" w:hAnsiTheme="minorHAnsi" w:cstheme="minorHAnsi"/>
          <w:color w:val="auto"/>
        </w:rPr>
        <w:t>expressio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stab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C2C1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A10BE">
        <w:rPr>
          <w:rFonts w:asciiTheme="minorHAnsi" w:hAnsiTheme="minorHAnsi" w:cstheme="minorHAnsi"/>
          <w:color w:val="auto"/>
        </w:rPr>
        <w:t>cells</w:t>
      </w:r>
      <w:r w:rsidR="000E2641" w:rsidRPr="002114EE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C</w:t>
      </w:r>
      <w:r w:rsidR="000E2641" w:rsidRPr="002114EE">
        <w:rPr>
          <w:rFonts w:asciiTheme="minorHAnsi" w:hAnsiTheme="minorHAnsi" w:cstheme="minorHAnsi"/>
          <w:color w:val="auto"/>
        </w:rPr>
        <w:t>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value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wer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normaliz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to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 w:rsidRPr="002A20DD">
        <w:rPr>
          <w:rFonts w:asciiTheme="minorHAnsi" w:hAnsiTheme="minorHAnsi" w:cstheme="minorHAnsi"/>
          <w:color w:val="auto"/>
        </w:rPr>
        <w:t>housekeep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2114EE">
        <w:rPr>
          <w:rFonts w:asciiTheme="minorHAnsi" w:hAnsiTheme="minorHAnsi" w:cstheme="minorHAnsi"/>
          <w:color w:val="auto"/>
        </w:rPr>
        <w:t>gen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0E2641" w:rsidRPr="000A10BE">
        <w:rPr>
          <w:rFonts w:asciiTheme="minorHAnsi" w:hAnsiTheme="minorHAnsi" w:cstheme="minorHAnsi"/>
          <w:i/>
          <w:color w:val="auto"/>
        </w:rPr>
        <w:t>Hprt1</w:t>
      </w:r>
      <w:r w:rsidR="000E2641" w:rsidRPr="002114EE">
        <w:rPr>
          <w:rFonts w:asciiTheme="minorHAnsi" w:hAnsiTheme="minorHAnsi" w:cstheme="minorHAnsi"/>
          <w:color w:val="auto"/>
        </w:rPr>
        <w:t>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mRN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wa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harvest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befor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onse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of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2A20DD">
        <w:rPr>
          <w:rFonts w:asciiTheme="minorHAnsi" w:hAnsiTheme="minorHAnsi" w:cstheme="minorHAnsi"/>
          <w:color w:val="auto"/>
        </w:rPr>
        <w:t>differentiation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Error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bar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represen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standar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7E40A4">
        <w:rPr>
          <w:rFonts w:asciiTheme="minorHAnsi" w:hAnsiTheme="minorHAnsi" w:cstheme="minorHAnsi"/>
          <w:color w:val="auto"/>
        </w:rPr>
        <w:t>deviation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 w:rsidRPr="000A4D52">
        <w:rPr>
          <w:rFonts w:asciiTheme="minorHAnsi" w:hAnsiTheme="minorHAnsi" w:cstheme="minorHAnsi"/>
          <w:bCs/>
          <w:color w:val="auto"/>
        </w:rPr>
        <w:t>(</w:t>
      </w:r>
      <w:r w:rsidR="006A47DF" w:rsidRPr="006A47DF">
        <w:rPr>
          <w:rFonts w:asciiTheme="minorHAnsi" w:hAnsiTheme="minorHAnsi" w:cstheme="minorHAnsi"/>
          <w:b/>
          <w:color w:val="auto"/>
        </w:rPr>
        <w:t>C</w:t>
      </w:r>
      <w:r w:rsidR="006A47DF" w:rsidRPr="000A4D52">
        <w:rPr>
          <w:rFonts w:asciiTheme="minorHAnsi" w:hAnsiTheme="minorHAnsi" w:cstheme="minorHAnsi"/>
          <w:bCs/>
          <w:color w:val="auto"/>
        </w:rPr>
        <w:t>)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Wester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blot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analysi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show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reduc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ADAMTSL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prote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i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th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cell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lysate/ECM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fractio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from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C2C1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cell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stabl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express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shRN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6A47DF">
        <w:rPr>
          <w:rFonts w:asciiTheme="minorHAnsi" w:hAnsiTheme="minorHAnsi" w:cstheme="minorHAnsi"/>
          <w:color w:val="auto"/>
        </w:rPr>
        <w:t>3086.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Endogenou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ADAMTSL2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was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detected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using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a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custom</w:t>
      </w:r>
      <w:r w:rsidR="003463FE">
        <w:rPr>
          <w:rFonts w:asciiTheme="minorHAnsi" w:hAnsiTheme="minorHAnsi" w:cstheme="minorHAnsi"/>
          <w:color w:val="auto"/>
        </w:rPr>
        <w:t>-</w:t>
      </w:r>
      <w:r w:rsidR="00D35D5C">
        <w:rPr>
          <w:rFonts w:asciiTheme="minorHAnsi" w:hAnsiTheme="minorHAnsi" w:cstheme="minorHAnsi"/>
          <w:color w:val="auto"/>
        </w:rPr>
        <w:t>mad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polyclonal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peptid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D35D5C">
        <w:rPr>
          <w:rFonts w:asciiTheme="minorHAnsi" w:hAnsiTheme="minorHAnsi" w:cstheme="minorHAnsi"/>
          <w:color w:val="auto"/>
        </w:rPr>
        <w:t>antibody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(available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upon</w:t>
      </w:r>
      <w:r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request)</w:t>
      </w:r>
      <w:r w:rsidR="00D35D5C">
        <w:rPr>
          <w:rFonts w:asciiTheme="minorHAnsi" w:hAnsiTheme="minorHAnsi" w:cstheme="minorHAnsi"/>
          <w:color w:val="auto"/>
        </w:rPr>
        <w:t>.</w:t>
      </w:r>
    </w:p>
    <w:p w14:paraId="3511A617" w14:textId="77777777" w:rsidR="000E2641" w:rsidRDefault="000E2641" w:rsidP="008B34B5">
      <w:pPr>
        <w:rPr>
          <w:rFonts w:asciiTheme="minorHAnsi" w:hAnsiTheme="minorHAnsi" w:cstheme="minorHAnsi"/>
          <w:b/>
        </w:rPr>
      </w:pPr>
    </w:p>
    <w:p w14:paraId="011D7F60" w14:textId="77777777" w:rsidR="006305D7" w:rsidRPr="001B1519" w:rsidRDefault="006305D7" w:rsidP="008B34B5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3AC3022" w14:textId="1EC587FD" w:rsidR="004F7F6E" w:rsidRPr="004F7F6E" w:rsidRDefault="008A69BF" w:rsidP="008B34B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W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descri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e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otoco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C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otein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yoblas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henotypic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alys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463FE">
        <w:rPr>
          <w:rFonts w:asciiTheme="minorHAnsi" w:hAnsiTheme="minorHAnsi" w:cstheme="minorHAnsi"/>
          <w:color w:val="auto"/>
        </w:rPr>
        <w:t>myoblas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yotube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ever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actor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determi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utcom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xperim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e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nsider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arefully</w:t>
      </w:r>
      <w:r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Maintain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proliferat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pha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ritic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tep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keep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myoblas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precurs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state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Retain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apabilit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onsistent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differenti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myotub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epend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F7F6E" w:rsidRPr="004F7F6E">
        <w:rPr>
          <w:rFonts w:asciiTheme="minorHAnsi" w:hAnsiTheme="minorHAnsi" w:cstheme="minorHAnsi"/>
          <w:color w:val="auto"/>
        </w:rPr>
        <w:t>i</w:t>
      </w:r>
      <w:proofErr w:type="spellEnd"/>
      <w:r w:rsidR="004F7F6E" w:rsidRPr="004F7F6E">
        <w:rPr>
          <w:rFonts w:asciiTheme="minorHAnsi" w:hAnsiTheme="minorHAnsi" w:cstheme="minorHAnsi"/>
          <w:color w:val="auto"/>
        </w:rPr>
        <w:t>)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passag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numb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ells</w:t>
      </w:r>
      <w:r w:rsidR="004F7F6E" w:rsidRPr="004F7F6E"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i</w:t>
      </w:r>
      <w:r w:rsidR="00A52777">
        <w:rPr>
          <w:rFonts w:asciiTheme="minorHAnsi" w:hAnsiTheme="minorHAnsi" w:cstheme="minorHAnsi"/>
          <w:color w:val="auto"/>
        </w:rPr>
        <w:t>)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densit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ultur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routi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maintenance</w:t>
      </w:r>
      <w:r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ii)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nutri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availability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requi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frequ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regula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replenishm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ul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medium</w:t>
      </w:r>
      <w:r w:rsidR="002236F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aW5kaTwvQXV0aG9yPjxZZWFyPjIwMTc8L1llYXI+PFJl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</w:fldData>
        </w:fldChar>
      </w:r>
      <w:r w:rsidR="00DC6C47">
        <w:rPr>
          <w:rFonts w:asciiTheme="minorHAnsi" w:hAnsiTheme="minorHAnsi" w:cstheme="minorHAnsi"/>
          <w:color w:val="auto"/>
        </w:rPr>
        <w:instrText xml:space="preserve"> ADDIN EN.CITE </w:instrText>
      </w:r>
      <w:r w:rsidR="00DC6C4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aW5kaTwvQXV0aG9yPjxZZWFyPjIwMTc8L1llYXI+PFJl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</w:fldData>
        </w:fldChar>
      </w:r>
      <w:r w:rsidR="00DC6C4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C6C47">
        <w:rPr>
          <w:rFonts w:asciiTheme="minorHAnsi" w:hAnsiTheme="minorHAnsi" w:cstheme="minorHAnsi"/>
          <w:color w:val="auto"/>
        </w:rPr>
      </w:r>
      <w:r w:rsidR="00DC6C47">
        <w:rPr>
          <w:rFonts w:asciiTheme="minorHAnsi" w:hAnsiTheme="minorHAnsi" w:cstheme="minorHAnsi"/>
          <w:color w:val="auto"/>
        </w:rPr>
        <w:fldChar w:fldCharType="end"/>
      </w:r>
      <w:r w:rsidR="002236F8">
        <w:rPr>
          <w:rFonts w:asciiTheme="minorHAnsi" w:hAnsiTheme="minorHAnsi" w:cstheme="minorHAnsi"/>
          <w:color w:val="auto"/>
        </w:rPr>
      </w:r>
      <w:r w:rsidR="002236F8">
        <w:rPr>
          <w:rFonts w:asciiTheme="minorHAnsi" w:hAnsiTheme="minorHAnsi" w:cstheme="minorHAnsi"/>
          <w:color w:val="auto"/>
        </w:rPr>
        <w:fldChar w:fldCharType="separate"/>
      </w:r>
      <w:r w:rsidR="00DC6C47" w:rsidRPr="00DC6C47">
        <w:rPr>
          <w:rFonts w:asciiTheme="minorHAnsi" w:hAnsiTheme="minorHAnsi" w:cstheme="minorHAnsi"/>
          <w:noProof/>
          <w:color w:val="auto"/>
          <w:vertAlign w:val="superscript"/>
        </w:rPr>
        <w:t>11-13</w:t>
      </w:r>
      <w:r w:rsidR="002236F8">
        <w:rPr>
          <w:rFonts w:asciiTheme="minorHAnsi" w:hAnsiTheme="minorHAnsi" w:cstheme="minorHAnsi"/>
          <w:color w:val="auto"/>
        </w:rPr>
        <w:fldChar w:fldCharType="end"/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u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om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unkn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echanisms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high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passag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numb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als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lo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otent</w:t>
      </w:r>
      <w:r w:rsidR="00A52777">
        <w:rPr>
          <w:rFonts w:asciiTheme="minorHAnsi" w:hAnsiTheme="minorHAnsi" w:cstheme="minorHAnsi"/>
          <w:color w:val="auto"/>
        </w:rPr>
        <w:t>i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furth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myoblas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fusion</w:t>
      </w:r>
      <w:r w:rsidR="002236F8">
        <w:rPr>
          <w:rFonts w:asciiTheme="minorHAnsi" w:hAnsiTheme="minorHAnsi" w:cstheme="minorHAnsi"/>
          <w:color w:val="auto"/>
        </w:rPr>
        <w:fldChar w:fldCharType="begin"/>
      </w:r>
      <w:r w:rsidR="00DC6C47">
        <w:rPr>
          <w:rFonts w:asciiTheme="minorHAnsi" w:hAnsiTheme="minorHAnsi" w:cstheme="minorHAnsi"/>
          <w:color w:val="auto"/>
        </w:rPr>
        <w:instrText xml:space="preserve"> ADDIN EN.CITE &lt;EndNote&gt;&lt;Cite&gt;&lt;Author&gt;Hindi&lt;/Author&gt;&lt;Year&gt;2017&lt;/Year&gt;&lt;RecNum&gt;5747&lt;/RecNum&gt;&lt;DisplayText&gt;&lt;style face="superscript"&gt;11&lt;/style&gt;&lt;/DisplayText&gt;&lt;record&gt;&lt;rec-number&gt;5747&lt;/rec-number&gt;&lt;foreign-keys&gt;&lt;key app="EN" db-id="xetrvddxh2ra0qe952vp90v8v5ea0vr52d92" timestamp="1568999902"&gt;5747&lt;/key&gt;&lt;/foreign-keys&gt;&lt;ref-type name="Journal Article"&gt;17&lt;/ref-type&gt;&lt;contributors&gt;&lt;authors&gt;&lt;author&gt;Hindi, L.&lt;/author&gt;&lt;author&gt;McMillan, J. D.&lt;/author&gt;&lt;author&gt;Afroze, D.&lt;/author&gt;&lt;author&gt;Hindi, S. M.&lt;/author&gt;&lt;author&gt;Kumar, A.&lt;/author&gt;&lt;/authors&gt;&lt;/contributors&gt;&lt;auth-address&gt;Department of Anatomical Sciences and Neurobiology, University of Louisville School of Medicine, Louisville, USA.&amp;#xD;Professor and Distinguished University Scholar, Department of Anatomical Sciences and Neurobiology, University of Louisville School of Medicine, Louisville, USA.&lt;/auth-address&gt;&lt;titles&gt;&lt;title&gt;Isolation, Culturing, and Differentiation of Primary Myoblasts from Skeletal Muscle of Adult Mice&lt;/title&gt;&lt;secondary-title&gt;Bio Protoc&lt;/secondary-title&gt;&lt;/titles&gt;&lt;periodical&gt;&lt;full-title&gt;Bio Protoc&lt;/full-title&gt;&lt;/periodical&gt;&lt;volume&gt;7&lt;/volume&gt;&lt;number&gt;9&lt;/number&gt;&lt;edition&gt;2017/07/22&lt;/edition&gt;&lt;keywords&gt;&lt;keyword&gt;Hind limb muscle&lt;/keyword&gt;&lt;keyword&gt;MyoD&lt;/keyword&gt;&lt;keyword&gt;Myoblast&lt;/keyword&gt;&lt;keyword&gt;Myogenesis&lt;/keyword&gt;&lt;keyword&gt;Myogenic differentiation&lt;/keyword&gt;&lt;keyword&gt;Myogenin&lt;/keyword&gt;&lt;keyword&gt;Pax7&lt;/keyword&gt;&lt;keyword&gt;Skeletal muscle&lt;/keyword&gt;&lt;/keywords&gt;&lt;dates&gt;&lt;year&gt;2017&lt;/year&gt;&lt;pub-dates&gt;&lt;date&gt;May 5&lt;/date&gt;&lt;/pub-dates&gt;&lt;/dates&gt;&lt;isbn&gt;2331-8325 (Print)&amp;#xD;2331-8325 (Linking)&lt;/isbn&gt;&lt;accession-num&gt;28730161&lt;/accession-num&gt;&lt;urls&gt;&lt;related-urls&gt;&lt;url&gt;https://www.ncbi.nlm.nih.gov/pubmed/28730161&lt;/url&gt;&lt;/related-urls&gt;&lt;/urls&gt;&lt;custom2&gt;PMC5515488&lt;/custom2&gt;&lt;electronic-resource-num&gt;10.21769/BioProtoc.2248&lt;/electronic-resource-num&gt;&lt;/record&gt;&lt;/Cite&gt;&lt;/EndNote&gt;</w:instrText>
      </w:r>
      <w:r w:rsidR="002236F8">
        <w:rPr>
          <w:rFonts w:asciiTheme="minorHAnsi" w:hAnsiTheme="minorHAnsi" w:cstheme="minorHAnsi"/>
          <w:color w:val="auto"/>
        </w:rPr>
        <w:fldChar w:fldCharType="separate"/>
      </w:r>
      <w:r w:rsidR="00DC6C47" w:rsidRPr="00DC6C47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2236F8">
        <w:rPr>
          <w:rFonts w:asciiTheme="minorHAnsi" w:hAnsiTheme="minorHAnsi" w:cstheme="minorHAnsi"/>
          <w:color w:val="auto"/>
        </w:rPr>
        <w:fldChar w:fldCharType="end"/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instruction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fro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provid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ugges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aintain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up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assag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numb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15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reafter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otenti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educ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experimen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wit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uc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lastRenderedPageBreak/>
        <w:t>resul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les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onsist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myotu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formation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th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hand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ensit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aintena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resul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imila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effect</w:t>
      </w:r>
      <w:r w:rsidR="00A52777">
        <w:rPr>
          <w:rFonts w:asciiTheme="minorHAnsi" w:hAnsiTheme="minorHAnsi" w:cstheme="minorHAnsi"/>
          <w:color w:val="auto"/>
        </w:rPr>
        <w:t>s</w:t>
      </w:r>
      <w:r w:rsidR="002236F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WphajwvQXV0aG9yPjxZZWFyPjIwMTE8L1llYXI+PFJl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</w:fldData>
        </w:fldChar>
      </w:r>
      <w:r w:rsidR="00DC6C47">
        <w:rPr>
          <w:rFonts w:asciiTheme="minorHAnsi" w:hAnsiTheme="minorHAnsi" w:cstheme="minorHAnsi"/>
          <w:color w:val="auto"/>
        </w:rPr>
        <w:instrText xml:space="preserve"> ADDIN EN.CITE </w:instrText>
      </w:r>
      <w:r w:rsidR="00DC6C4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WphajwvQXV0aG9yPjxZZWFyPjIwMTE8L1llYXI+PFJl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</w:fldData>
        </w:fldChar>
      </w:r>
      <w:r w:rsidR="00DC6C4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C6C47">
        <w:rPr>
          <w:rFonts w:asciiTheme="minorHAnsi" w:hAnsiTheme="minorHAnsi" w:cstheme="minorHAnsi"/>
          <w:color w:val="auto"/>
        </w:rPr>
      </w:r>
      <w:r w:rsidR="00DC6C47">
        <w:rPr>
          <w:rFonts w:asciiTheme="minorHAnsi" w:hAnsiTheme="minorHAnsi" w:cstheme="minorHAnsi"/>
          <w:color w:val="auto"/>
        </w:rPr>
        <w:fldChar w:fldCharType="end"/>
      </w:r>
      <w:r w:rsidR="002236F8">
        <w:rPr>
          <w:rFonts w:asciiTheme="minorHAnsi" w:hAnsiTheme="minorHAnsi" w:cstheme="minorHAnsi"/>
          <w:color w:val="auto"/>
        </w:rPr>
      </w:r>
      <w:r w:rsidR="002236F8">
        <w:rPr>
          <w:rFonts w:asciiTheme="minorHAnsi" w:hAnsiTheme="minorHAnsi" w:cstheme="minorHAnsi"/>
          <w:color w:val="auto"/>
        </w:rPr>
        <w:fldChar w:fldCharType="separate"/>
      </w:r>
      <w:r w:rsidR="00DC6C47" w:rsidRPr="00DC6C47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2236F8">
        <w:rPr>
          <w:rFonts w:asciiTheme="minorHAnsi" w:hAnsiTheme="minorHAnsi" w:cstheme="minorHAnsi"/>
          <w:color w:val="auto"/>
        </w:rPr>
        <w:fldChar w:fldCharType="end"/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Reach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conflu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densiti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outi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</w:t>
      </w:r>
      <w:r w:rsidR="00C85D1A">
        <w:rPr>
          <w:rFonts w:asciiTheme="minorHAnsi" w:hAnsiTheme="minorHAnsi" w:cstheme="minorHAnsi"/>
          <w:color w:val="auto"/>
        </w:rPr>
        <w:t>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cul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promo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ini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myoblas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hu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negative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nflue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otenti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population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herefore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ritic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mporta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 w:rsidRPr="004F7F6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 w:rsidRPr="004F7F6E">
        <w:rPr>
          <w:rFonts w:asciiTheme="minorHAnsi" w:hAnsiTheme="minorHAnsi" w:cstheme="minorHAnsi"/>
          <w:color w:val="auto"/>
        </w:rPr>
        <w:t>prev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 w:rsidRPr="004F7F6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 w:rsidRPr="004F7F6E">
        <w:rPr>
          <w:rFonts w:asciiTheme="minorHAnsi" w:hAnsiTheme="minorHAnsi" w:cstheme="minorHAnsi"/>
          <w:color w:val="auto"/>
        </w:rPr>
        <w:t>fro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reach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hig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densit</w:t>
      </w:r>
      <w:r w:rsidR="00C36B3D">
        <w:rPr>
          <w:rFonts w:asciiTheme="minorHAnsi" w:hAnsiTheme="minorHAnsi" w:cstheme="minorHAnsi"/>
          <w:color w:val="auto"/>
        </w:rPr>
        <w:t>i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routi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maintenance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chiev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b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alread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ub-cult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a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low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densiti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(&lt;50</w:t>
      </w:r>
      <w:r w:rsidR="00FD66A0">
        <w:rPr>
          <w:rFonts w:asciiTheme="minorHAnsi" w:hAnsiTheme="minorHAnsi" w:cstheme="minorHAnsi"/>
          <w:color w:val="auto"/>
        </w:rPr>
        <w:t>−</w:t>
      </w:r>
      <w:r w:rsidR="003B36CE">
        <w:rPr>
          <w:rFonts w:asciiTheme="minorHAnsi" w:hAnsiTheme="minorHAnsi" w:cstheme="minorHAnsi"/>
          <w:color w:val="auto"/>
        </w:rPr>
        <w:t>60%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onfluence</w:t>
      </w:r>
      <w:r w:rsidR="003B36CE">
        <w:rPr>
          <w:rFonts w:asciiTheme="minorHAnsi" w:hAnsiTheme="minorHAnsi" w:cstheme="minorHAnsi"/>
          <w:color w:val="auto"/>
        </w:rPr>
        <w:t>)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tarv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us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ndu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myotubes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Therefore</w:t>
      </w:r>
      <w:r w:rsidR="00A52777"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m</w:t>
      </w:r>
      <w:r w:rsidR="004F7F6E" w:rsidRPr="004F7F6E">
        <w:rPr>
          <w:rFonts w:asciiTheme="minorHAnsi" w:hAnsiTheme="minorHAnsi" w:cstheme="minorHAnsi"/>
          <w:color w:val="auto"/>
        </w:rPr>
        <w:t>aintain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long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 w:rsidRPr="004F7F6E">
        <w:rPr>
          <w:rFonts w:asciiTheme="minorHAnsi" w:hAnsiTheme="minorHAnsi" w:cstheme="minorHAnsi"/>
          <w:color w:val="auto"/>
        </w:rPr>
        <w:t>time</w:t>
      </w:r>
      <w:r w:rsidR="003B36CE">
        <w:rPr>
          <w:rFonts w:asciiTheme="minorHAnsi" w:hAnsiTheme="minorHAnsi" w:cstheme="minorHAnsi"/>
          <w:color w:val="auto"/>
        </w:rPr>
        <w:t>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withou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eplenish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edi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vere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exhaus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nutri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level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R</w:t>
      </w:r>
      <w:r w:rsidR="004F7F6E" w:rsidRPr="004F7F6E">
        <w:rPr>
          <w:rFonts w:asciiTheme="minorHAnsi" w:hAnsiTheme="minorHAnsi" w:cstheme="minorHAnsi"/>
          <w:color w:val="auto"/>
        </w:rPr>
        <w:t>eplenish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wit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fres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ontain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edi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leas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ever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tw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day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prev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onse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85D1A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unwan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prema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du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nutri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eprivation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</w:p>
    <w:p w14:paraId="5FBF7346" w14:textId="77777777" w:rsidR="00A52777" w:rsidRDefault="00A52777" w:rsidP="008B34B5">
      <w:pPr>
        <w:rPr>
          <w:rFonts w:asciiTheme="minorHAnsi" w:hAnsiTheme="minorHAnsi" w:cstheme="minorHAnsi"/>
          <w:color w:val="auto"/>
        </w:rPr>
      </w:pPr>
    </w:p>
    <w:p w14:paraId="4EB63173" w14:textId="3600F9C6" w:rsidR="004F7F6E" w:rsidRDefault="00A52777" w:rsidP="008B34B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ypical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duc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arvation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</w:t>
      </w:r>
      <w:r w:rsidR="004F7F6E" w:rsidRPr="004F7F6E">
        <w:rPr>
          <w:rFonts w:asciiTheme="minorHAnsi" w:hAnsiTheme="minorHAnsi" w:cstheme="minorHAnsi"/>
          <w:color w:val="auto"/>
        </w:rPr>
        <w:t>ercentag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us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du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great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influe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esults</w:t>
      </w:r>
      <w:r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pecifical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im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ak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M</w:t>
      </w:r>
      <w:r w:rsidR="003B36CE">
        <w:rPr>
          <w:rFonts w:asciiTheme="minorHAnsi" w:hAnsiTheme="minorHAnsi" w:cstheme="minorHAnsi"/>
          <w:color w:val="auto"/>
        </w:rPr>
        <w:t>y</w:t>
      </w:r>
      <w:r>
        <w:rPr>
          <w:rFonts w:asciiTheme="minorHAnsi" w:hAnsiTheme="minorHAnsi" w:cstheme="minorHAnsi"/>
          <w:color w:val="auto"/>
        </w:rPr>
        <w:t>HC</w:t>
      </w:r>
      <w:proofErr w:type="spellEnd"/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osi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yotubes</w:t>
      </w:r>
      <w:r w:rsidR="002236F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dWppdGE8L0F1dGhvcj48WWVhcj4yMDEwPC9ZZWFyPjxS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</w:fldData>
        </w:fldChar>
      </w:r>
      <w:r w:rsidR="00DC6C47">
        <w:rPr>
          <w:rFonts w:asciiTheme="minorHAnsi" w:hAnsiTheme="minorHAnsi" w:cstheme="minorHAnsi"/>
          <w:color w:val="auto"/>
        </w:rPr>
        <w:instrText xml:space="preserve"> ADDIN EN.CITE </w:instrText>
      </w:r>
      <w:r w:rsidR="00DC6C4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dWppdGE8L0F1dGhvcj48WWVhcj4yMDEwPC9ZZWFyPjxS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</w:fldData>
        </w:fldChar>
      </w:r>
      <w:r w:rsidR="00DC6C4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C6C47">
        <w:rPr>
          <w:rFonts w:asciiTheme="minorHAnsi" w:hAnsiTheme="minorHAnsi" w:cstheme="minorHAnsi"/>
          <w:color w:val="auto"/>
        </w:rPr>
      </w:r>
      <w:r w:rsidR="00DC6C47">
        <w:rPr>
          <w:rFonts w:asciiTheme="minorHAnsi" w:hAnsiTheme="minorHAnsi" w:cstheme="minorHAnsi"/>
          <w:color w:val="auto"/>
        </w:rPr>
        <w:fldChar w:fldCharType="end"/>
      </w:r>
      <w:r w:rsidR="002236F8">
        <w:rPr>
          <w:rFonts w:asciiTheme="minorHAnsi" w:hAnsiTheme="minorHAnsi" w:cstheme="minorHAnsi"/>
          <w:color w:val="auto"/>
        </w:rPr>
      </w:r>
      <w:r w:rsidR="002236F8">
        <w:rPr>
          <w:rFonts w:asciiTheme="minorHAnsi" w:hAnsiTheme="minorHAnsi" w:cstheme="minorHAnsi"/>
          <w:color w:val="auto"/>
        </w:rPr>
        <w:fldChar w:fldCharType="separate"/>
      </w:r>
      <w:r w:rsidR="00DC6C47" w:rsidRPr="00DC6C47">
        <w:rPr>
          <w:rFonts w:asciiTheme="minorHAnsi" w:hAnsiTheme="minorHAnsi" w:cstheme="minorHAnsi"/>
          <w:noProof/>
          <w:color w:val="auto"/>
          <w:vertAlign w:val="superscript"/>
        </w:rPr>
        <w:t>14,15</w:t>
      </w:r>
      <w:r w:rsidR="002236F8">
        <w:rPr>
          <w:rFonts w:asciiTheme="minorHAnsi" w:hAnsiTheme="minorHAnsi" w:cstheme="minorHAnsi"/>
          <w:color w:val="auto"/>
        </w:rPr>
        <w:fldChar w:fldCharType="end"/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ever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otoco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how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successfu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indu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und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variou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oncentration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U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>2−10</w:t>
      </w:r>
      <w:r w:rsidR="00725F64">
        <w:rPr>
          <w:rFonts w:asciiTheme="minorHAnsi" w:hAnsiTheme="minorHAnsi" w:cstheme="minorHAnsi"/>
          <w:color w:val="auto"/>
        </w:rPr>
        <w:t xml:space="preserve">% </w:t>
      </w:r>
      <w:r>
        <w:rPr>
          <w:rFonts w:asciiTheme="minorHAnsi" w:hAnsiTheme="minorHAnsi" w:cstheme="minorHAnsi"/>
          <w:color w:val="auto"/>
        </w:rPr>
        <w:t>FB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or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omple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epriv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h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bee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epor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condition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resul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myotu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formation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ercentag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hang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2236F8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lo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ignificant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lt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arker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addition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sour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affec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experiment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outcome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becau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countr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orig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no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allow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certa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additive</w:t>
      </w:r>
      <w:r w:rsidR="00706649">
        <w:rPr>
          <w:rFonts w:asciiTheme="minorHAnsi" w:hAnsiTheme="minorHAnsi" w:cstheme="minorHAnsi"/>
          <w:color w:val="auto"/>
        </w:rPr>
        <w:t>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bovi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E6BF5">
        <w:rPr>
          <w:rFonts w:asciiTheme="minorHAnsi" w:hAnsiTheme="minorHAnsi" w:cstheme="minorHAnsi"/>
          <w:color w:val="auto"/>
        </w:rPr>
        <w:t>production</w:t>
      </w:r>
      <w:r w:rsidR="009E6BF5">
        <w:rPr>
          <w:rFonts w:asciiTheme="minorHAnsi" w:hAnsiTheme="minorHAnsi" w:cstheme="minorHAnsi"/>
          <w:color w:val="auto"/>
        </w:rPr>
        <w:fldChar w:fldCharType="begin"/>
      </w:r>
      <w:r w:rsidR="00DC6C47">
        <w:rPr>
          <w:rFonts w:asciiTheme="minorHAnsi" w:hAnsiTheme="minorHAnsi" w:cstheme="minorHAnsi"/>
          <w:color w:val="auto"/>
        </w:rPr>
        <w:instrText xml:space="preserve"> ADDIN EN.CITE &lt;EndNote&gt;&lt;Cite&gt;&lt;Author&gt;Khodabukus&lt;/Author&gt;&lt;Year&gt;2014&lt;/Year&gt;&lt;RecNum&gt;5754&lt;/RecNum&gt;&lt;DisplayText&gt;&lt;style face="superscript"&gt;8&lt;/style&gt;&lt;/DisplayText&gt;&lt;record&gt;&lt;rec-number&gt;5754&lt;/rec-number&gt;&lt;foreign-keys&gt;&lt;key app="EN" db-id="xetrvddxh2ra0qe952vp90v8v5ea0vr52d92" timestamp="1569000934"&gt;5754&lt;/key&gt;&lt;/foreign-keys&gt;&lt;ref-type name="Journal Article"&gt;17&lt;/ref-type&gt;&lt;contributors&gt;&lt;authors&gt;&lt;author&gt;Khodabukus, A.&lt;/author&gt;&lt;author&gt;Baar, K.&lt;/author&gt;&lt;/authors&gt;&lt;/contributors&gt;&lt;auth-address&gt;Department of Neurobiology, Physiology and Behavior, University of California Davis, Davis, CA, 95616, USA.&lt;/auth-address&gt;&lt;titles&gt;&lt;title&gt;The effect of serum origin on tissue engineered skeletal muscle function&lt;/title&gt;&lt;secondary-title&gt;J Cell Biochem&lt;/secondary-title&gt;&lt;/titles&gt;&lt;periodical&gt;&lt;full-title&gt;Journal of Cellular Biochemistry&lt;/full-title&gt;&lt;abbr-1&gt;J. Cell. Biochem.&lt;/abbr-1&gt;&lt;abbr-2&gt;J Cell Biochem&lt;/abbr-2&gt;&lt;/periodical&gt;&lt;pages&gt;2198-207&lt;/pages&gt;&lt;volume&gt;115&lt;/volume&gt;&lt;number&gt;12&lt;/number&gt;&lt;edition&gt;2014/08/26&lt;/edition&gt;&lt;keywords&gt;&lt;keyword&gt;Animals&lt;/keyword&gt;&lt;keyword&gt;Calcium Signaling&lt;/keyword&gt;&lt;keyword&gt;Cattle&lt;/keyword&gt;&lt;keyword&gt;Cell Culture Techniques&lt;/keyword&gt;&lt;keyword&gt;Cell Line&lt;/keyword&gt;&lt;keyword&gt;Culture Media&lt;/keyword&gt;&lt;keyword&gt;Glycolysis&lt;/keyword&gt;&lt;keyword&gt;Lipid Metabolism&lt;/keyword&gt;&lt;keyword&gt;Mice&lt;/keyword&gt;&lt;keyword&gt;Muscle Proteins/metabolism&lt;/keyword&gt;&lt;keyword&gt;Muscle, Skeletal/*cytology&lt;/keyword&gt;&lt;keyword&gt;Oxidation-Reduction&lt;/keyword&gt;&lt;keyword&gt;Phenotype&lt;/keyword&gt;&lt;keyword&gt;Serum/*physiology&lt;/keyword&gt;&lt;keyword&gt;*Tissue Engineering&lt;/keyword&gt;&lt;keyword&gt;Exercise&lt;/keyword&gt;&lt;keyword&gt;Metabolism&lt;/keyword&gt;&lt;keyword&gt;Muscle phenotype&lt;/keyword&gt;&lt;/keywords&gt;&lt;dates&gt;&lt;year&gt;2014&lt;/year&gt;&lt;pub-dates&gt;&lt;date&gt;Dec&lt;/date&gt;&lt;/pub-dates&gt;&lt;/dates&gt;&lt;isbn&gt;1097-4644 (Electronic)&amp;#xD;0730-2312 (Linking)&lt;/isbn&gt;&lt;accession-num&gt;25146978&lt;/accession-num&gt;&lt;urls&gt;&lt;related-urls&gt;&lt;url&gt;https://www.ncbi.nlm.nih.gov/pubmed/25146978&lt;/url&gt;&lt;/related-urls&gt;&lt;/urls&gt;&lt;electronic-resource-num&gt;10.1002/jcb.24938&lt;/electronic-resource-num&gt;&lt;/record&gt;&lt;/Cite&gt;&lt;/EndNote&gt;</w:instrText>
      </w:r>
      <w:r w:rsidR="009E6BF5">
        <w:rPr>
          <w:rFonts w:asciiTheme="minorHAnsi" w:hAnsiTheme="minorHAnsi" w:cstheme="minorHAnsi"/>
          <w:color w:val="auto"/>
        </w:rPr>
        <w:fldChar w:fldCharType="separate"/>
      </w:r>
      <w:r w:rsidR="00DC6C47" w:rsidRPr="00DC6C47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9E6BF5">
        <w:rPr>
          <w:rFonts w:asciiTheme="minorHAnsi" w:hAnsiTheme="minorHAnsi" w:cstheme="minorHAnsi"/>
          <w:color w:val="auto"/>
        </w:rPr>
        <w:fldChar w:fldCharType="end"/>
      </w:r>
      <w:r w:rsidR="009E6BF5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eve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ul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djus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chie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ccord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specific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xperiment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equirements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Insul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 xml:space="preserve">be </w:t>
      </w:r>
      <w:r w:rsidR="003B36CE">
        <w:rPr>
          <w:rFonts w:asciiTheme="minorHAnsi" w:hAnsiTheme="minorHAnsi" w:cstheme="minorHAnsi"/>
          <w:color w:val="auto"/>
        </w:rPr>
        <w:t>add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ul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medi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acceler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myotu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3B36CE">
        <w:rPr>
          <w:rFonts w:asciiTheme="minorHAnsi" w:hAnsiTheme="minorHAnsi" w:cstheme="minorHAnsi"/>
          <w:color w:val="auto"/>
        </w:rPr>
        <w:t>formation</w:t>
      </w:r>
      <w:r w:rsidR="008F43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b25lam88L0F1dGhvcj48WWVhcj4yMDAxPC9ZZWFyPjxS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 </w:instrText>
      </w:r>
      <w:r w:rsidR="008F43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b25lam88L0F1dGhvcj48WWVhcj4yMDAxPC9ZZWFyPjxS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F4328">
        <w:rPr>
          <w:rFonts w:asciiTheme="minorHAnsi" w:hAnsiTheme="minorHAnsi" w:cstheme="minorHAnsi"/>
          <w:color w:val="auto"/>
        </w:rPr>
      </w:r>
      <w:r w:rsidR="008F4328">
        <w:rPr>
          <w:rFonts w:asciiTheme="minorHAnsi" w:hAnsiTheme="minorHAnsi" w:cstheme="minorHAnsi"/>
          <w:color w:val="auto"/>
        </w:rPr>
        <w:fldChar w:fldCharType="end"/>
      </w:r>
      <w:r w:rsidR="008F4328">
        <w:rPr>
          <w:rFonts w:asciiTheme="minorHAnsi" w:hAnsiTheme="minorHAnsi" w:cstheme="minorHAnsi"/>
          <w:color w:val="auto"/>
        </w:rPr>
      </w:r>
      <w:r w:rsidR="008F4328">
        <w:rPr>
          <w:rFonts w:asciiTheme="minorHAnsi" w:hAnsiTheme="minorHAnsi" w:cstheme="minorHAnsi"/>
          <w:color w:val="auto"/>
        </w:rPr>
        <w:fldChar w:fldCharType="separate"/>
      </w:r>
      <w:r w:rsidR="008F4328" w:rsidRPr="008F432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8F4328">
        <w:rPr>
          <w:rFonts w:asciiTheme="minorHAnsi" w:hAnsiTheme="minorHAnsi" w:cstheme="minorHAnsi"/>
          <w:color w:val="auto"/>
        </w:rPr>
        <w:fldChar w:fldCharType="end"/>
      </w:r>
      <w:r w:rsidR="003B36C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</w:p>
    <w:p w14:paraId="2290EEDC" w14:textId="77777777" w:rsidR="00A52777" w:rsidRDefault="00A52777" w:rsidP="008B34B5">
      <w:pPr>
        <w:rPr>
          <w:rFonts w:asciiTheme="minorHAnsi" w:hAnsiTheme="minorHAnsi" w:cstheme="minorHAnsi"/>
          <w:color w:val="auto"/>
        </w:rPr>
      </w:pPr>
    </w:p>
    <w:p w14:paraId="2D28267F" w14:textId="5D05E0FD" w:rsidR="004F7F6E" w:rsidRDefault="009E6BF5" w:rsidP="008B34B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bilit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eliv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lasmid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ncod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hR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ecombina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otein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</w:t>
      </w:r>
      <w:r>
        <w:rPr>
          <w:rFonts w:asciiTheme="minorHAnsi" w:hAnsiTheme="minorHAnsi" w:cstheme="minorHAnsi"/>
          <w:color w:val="auto"/>
        </w:rPr>
        <w:t>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F5FB5">
        <w:rPr>
          <w:rFonts w:asciiTheme="minorHAnsi" w:hAnsiTheme="minorHAnsi" w:cstheme="minorHAnsi"/>
          <w:color w:val="auto"/>
        </w:rPr>
        <w:t>vi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ttrac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ea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s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ver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ommerci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liposome-bas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eagen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ha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bee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us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evious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eliv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lasmi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wit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vari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repor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efficiencies</w:t>
      </w:r>
      <w:r w:rsidR="00751744">
        <w:rPr>
          <w:rFonts w:asciiTheme="minorHAnsi" w:hAnsiTheme="minorHAnsi" w:cstheme="minorHAnsi"/>
          <w:color w:val="auto"/>
        </w:rPr>
        <w:fldChar w:fldCharType="begin"/>
      </w:r>
      <w:r w:rsidR="00751744">
        <w:rPr>
          <w:rFonts w:asciiTheme="minorHAnsi" w:hAnsiTheme="minorHAnsi" w:cstheme="minorHAnsi"/>
          <w:color w:val="auto"/>
        </w:rPr>
        <w:fldChar w:fldCharType="separate"/>
      </w:r>
      <w:r w:rsidR="00751744">
        <w:rPr>
          <w:rFonts w:asciiTheme="minorHAnsi" w:hAnsiTheme="minorHAnsi" w:cstheme="minorHAnsi"/>
          <w:color w:val="auto"/>
        </w:rPr>
        <w:t>{Dodds, 1998 #21}</w:t>
      </w:r>
      <w:r w:rsidR="00751744">
        <w:rPr>
          <w:rFonts w:asciiTheme="minorHAnsi" w:hAnsiTheme="minorHAnsi" w:cstheme="minorHAnsi"/>
          <w:color w:val="auto"/>
        </w:rPr>
        <w:fldChar w:fldCharType="end"/>
      </w:r>
      <w:r w:rsidR="0075174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RkczwvQXV0aG9yPjxZZWFyPjE5OTg8L1llYXI+PFJl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 </w:instrText>
      </w:r>
      <w:r w:rsidR="008F43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RkczwvQXV0aG9yPjxZZWFyPjE5OTg8L1llYXI+PFJl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F4328">
        <w:rPr>
          <w:rFonts w:asciiTheme="minorHAnsi" w:hAnsiTheme="minorHAnsi" w:cstheme="minorHAnsi"/>
          <w:color w:val="auto"/>
        </w:rPr>
      </w:r>
      <w:r w:rsidR="008F4328">
        <w:rPr>
          <w:rFonts w:asciiTheme="minorHAnsi" w:hAnsiTheme="minorHAnsi" w:cstheme="minorHAnsi"/>
          <w:color w:val="auto"/>
        </w:rPr>
        <w:fldChar w:fldCharType="end"/>
      </w:r>
      <w:r w:rsidR="00751744">
        <w:rPr>
          <w:rFonts w:asciiTheme="minorHAnsi" w:hAnsiTheme="minorHAnsi" w:cstheme="minorHAnsi"/>
          <w:color w:val="auto"/>
        </w:rPr>
      </w:r>
      <w:r w:rsidR="00751744">
        <w:rPr>
          <w:rFonts w:asciiTheme="minorHAnsi" w:hAnsiTheme="minorHAnsi" w:cstheme="minorHAnsi"/>
          <w:color w:val="auto"/>
        </w:rPr>
        <w:fldChar w:fldCharType="separate"/>
      </w:r>
      <w:r w:rsidR="008F4328" w:rsidRPr="008F4328">
        <w:rPr>
          <w:rFonts w:asciiTheme="minorHAnsi" w:hAnsiTheme="minorHAnsi" w:cstheme="minorHAnsi"/>
          <w:noProof/>
          <w:color w:val="auto"/>
          <w:vertAlign w:val="superscript"/>
        </w:rPr>
        <w:t>17-21</w:t>
      </w:r>
      <w:r w:rsidR="00751744">
        <w:rPr>
          <w:rFonts w:asciiTheme="minorHAnsi" w:hAnsiTheme="minorHAnsi" w:cstheme="minorHAnsi"/>
          <w:color w:val="auto"/>
        </w:rPr>
        <w:fldChar w:fldCharType="end"/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PEI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als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show</w:t>
      </w:r>
      <w:r w:rsidR="00C36B3D">
        <w:rPr>
          <w:rFonts w:asciiTheme="minorHAnsi" w:hAnsiTheme="minorHAnsi" w:cstheme="minorHAnsi"/>
          <w:color w:val="auto"/>
        </w:rPr>
        <w:t>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reason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>cost</w:t>
      </w:r>
      <w:r w:rsidR="00FD66A0" w:rsidRPr="002062E7">
        <w:rPr>
          <w:rFonts w:asciiTheme="minorHAnsi" w:hAnsiTheme="minorHAnsi" w:cstheme="minorHAnsi"/>
          <w:color w:val="auto"/>
        </w:rPr>
        <w:t>-effec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alterna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liposome-bas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7404E">
        <w:rPr>
          <w:rFonts w:asciiTheme="minorHAnsi" w:hAnsiTheme="minorHAnsi" w:cstheme="minorHAnsi"/>
          <w:color w:val="auto"/>
        </w:rPr>
        <w:t>reagent</w:t>
      </w:r>
      <w:r w:rsidR="00C36B3D">
        <w:rPr>
          <w:rFonts w:asciiTheme="minorHAnsi" w:hAnsiTheme="minorHAnsi" w:cstheme="minorHAnsi"/>
          <w:color w:val="auto"/>
        </w:rPr>
        <w:t>s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omparis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betwee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wit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ommerci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liposome-bas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reag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EI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how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n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onsider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hang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slight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high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w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fou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wit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EI</w:t>
      </w:r>
      <w:r w:rsidR="00BC431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dW88L0F1dGhvcj48WWVhcj4yMDE1PC9ZZWFyPjxSZWNO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 </w:instrText>
      </w:r>
      <w:r w:rsidR="008F43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dW88L0F1dGhvcj48WWVhcj4yMDE1PC9ZZWFyPjxSZWNO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F4328">
        <w:rPr>
          <w:rFonts w:asciiTheme="minorHAnsi" w:hAnsiTheme="minorHAnsi" w:cstheme="minorHAnsi"/>
          <w:color w:val="auto"/>
        </w:rPr>
      </w:r>
      <w:r w:rsidR="008F4328">
        <w:rPr>
          <w:rFonts w:asciiTheme="minorHAnsi" w:hAnsiTheme="minorHAnsi" w:cstheme="minorHAnsi"/>
          <w:color w:val="auto"/>
        </w:rPr>
        <w:fldChar w:fldCharType="end"/>
      </w:r>
      <w:r w:rsidR="00BC4310">
        <w:rPr>
          <w:rFonts w:asciiTheme="minorHAnsi" w:hAnsiTheme="minorHAnsi" w:cstheme="minorHAnsi"/>
          <w:color w:val="auto"/>
        </w:rPr>
      </w:r>
      <w:r w:rsidR="00BC4310">
        <w:rPr>
          <w:rFonts w:asciiTheme="minorHAnsi" w:hAnsiTheme="minorHAnsi" w:cstheme="minorHAnsi"/>
          <w:color w:val="auto"/>
        </w:rPr>
        <w:fldChar w:fldCharType="separate"/>
      </w:r>
      <w:r w:rsidR="008F4328" w:rsidRPr="008F4328">
        <w:rPr>
          <w:rFonts w:asciiTheme="minorHAnsi" w:hAnsiTheme="minorHAnsi" w:cstheme="minorHAnsi"/>
          <w:noProof/>
          <w:color w:val="auto"/>
          <w:vertAlign w:val="superscript"/>
        </w:rPr>
        <w:t>22</w:t>
      </w:r>
      <w:r w:rsidR="00BC4310">
        <w:rPr>
          <w:rFonts w:asciiTheme="minorHAnsi" w:hAnsiTheme="minorHAnsi" w:cstheme="minorHAnsi"/>
          <w:color w:val="auto"/>
        </w:rPr>
        <w:fldChar w:fldCharType="end"/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u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hands</w:t>
      </w:r>
      <w:r w:rsidR="004F7F6E" w:rsidRPr="004F7F6E"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wit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EI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A52777">
        <w:rPr>
          <w:rFonts w:asciiTheme="minorHAnsi" w:hAnsiTheme="minorHAnsi" w:cstheme="minorHAnsi"/>
          <w:color w:val="auto"/>
        </w:rPr>
        <w:t>w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8F4328">
        <w:rPr>
          <w:rFonts w:asciiTheme="minorHAnsi" w:hAnsiTheme="minorHAnsi" w:cstheme="minorHAnsi"/>
          <w:color w:val="auto"/>
        </w:rPr>
        <w:t>sufficient</w:t>
      </w:r>
      <w:proofErr w:type="gramEnd"/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gener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t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puromycin-resista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However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critic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step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rotoco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keep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incub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im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reag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short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mention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above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</w:t>
      </w:r>
      <w:r w:rsidR="00BC4310">
        <w:rPr>
          <w:rFonts w:asciiTheme="minorHAnsi" w:hAnsiTheme="minorHAnsi" w:cstheme="minorHAnsi"/>
          <w:color w:val="auto"/>
        </w:rPr>
        <w:t>ensiti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withdraw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prolong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expos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low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ser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condition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8F4328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fav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el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differentiation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Si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C4310">
        <w:rPr>
          <w:rFonts w:asciiTheme="minorHAnsi" w:hAnsiTheme="minorHAnsi" w:cstheme="minorHAnsi"/>
          <w:color w:val="auto"/>
        </w:rPr>
        <w:t>t</w:t>
      </w:r>
      <w:r w:rsidR="004F7F6E" w:rsidRPr="004F7F6E">
        <w:rPr>
          <w:rFonts w:asciiTheme="minorHAnsi" w:hAnsiTheme="minorHAnsi" w:cstheme="minorHAnsi"/>
          <w:color w:val="auto"/>
        </w:rPr>
        <w:t>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perform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abse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</w:t>
      </w:r>
      <w:r w:rsidR="00706649">
        <w:rPr>
          <w:rFonts w:asciiTheme="minorHAnsi" w:hAnsiTheme="minorHAnsi" w:cstheme="minorHAnsi"/>
          <w:color w:val="auto"/>
        </w:rPr>
        <w:t>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66377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66377">
        <w:rPr>
          <w:rFonts w:asciiTheme="minorHAnsi" w:hAnsiTheme="minorHAnsi" w:cstheme="minorHAnsi"/>
          <w:color w:val="auto"/>
        </w:rPr>
        <w:t>incub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66377">
        <w:rPr>
          <w:rFonts w:asciiTheme="minorHAnsi" w:hAnsiTheme="minorHAnsi" w:cstheme="minorHAnsi"/>
          <w:color w:val="auto"/>
        </w:rPr>
        <w:t>tim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66377">
        <w:rPr>
          <w:rFonts w:asciiTheme="minorHAnsi" w:hAnsiTheme="minorHAnsi" w:cstheme="minorHAnsi"/>
          <w:color w:val="auto"/>
        </w:rPr>
        <w:t>aft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66377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66377">
        <w:rPr>
          <w:rFonts w:asciiTheme="minorHAnsi" w:hAnsiTheme="minorHAnsi" w:cstheme="minorHAnsi"/>
          <w:color w:val="auto"/>
        </w:rPr>
        <w:t>w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66377">
        <w:rPr>
          <w:rFonts w:asciiTheme="minorHAnsi" w:hAnsiTheme="minorHAnsi" w:cstheme="minorHAnsi"/>
          <w:color w:val="auto"/>
        </w:rPr>
        <w:t>ke</w:t>
      </w:r>
      <w:r w:rsidR="00706649">
        <w:rPr>
          <w:rFonts w:asciiTheme="minorHAnsi" w:hAnsiTheme="minorHAnsi" w:cstheme="minorHAnsi"/>
          <w:color w:val="auto"/>
        </w:rPr>
        <w:t>p</w:t>
      </w:r>
      <w:r w:rsidR="00166377">
        <w:rPr>
          <w:rFonts w:asciiTheme="minorHAnsi" w:hAnsiTheme="minorHAnsi" w:cstheme="minorHAnsi"/>
          <w:color w:val="auto"/>
        </w:rPr>
        <w:t>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shor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resupp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quick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serum-contain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4F7F6E" w:rsidRPr="004F7F6E">
        <w:rPr>
          <w:rFonts w:asciiTheme="minorHAnsi" w:hAnsiTheme="minorHAnsi" w:cstheme="minorHAnsi"/>
          <w:color w:val="auto"/>
        </w:rPr>
        <w:t>medi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F5FB5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prev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prema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differentiation</w:t>
      </w:r>
      <w:r w:rsidR="004F7F6E" w:rsidRPr="004F7F6E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>P</w:t>
      </w:r>
      <w:r w:rsidR="00D95EF0">
        <w:rPr>
          <w:rFonts w:asciiTheme="minorHAnsi" w:hAnsiTheme="minorHAnsi" w:cstheme="minorHAnsi"/>
          <w:color w:val="auto"/>
        </w:rPr>
        <w:t>uromyc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wa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add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cult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mediu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>24</w:t>
      </w:r>
      <w:r w:rsidR="00FD66A0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>h</w:t>
      </w:r>
      <w:r w:rsidR="00FD66A0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>after</w:t>
      </w:r>
      <w:r w:rsidR="00FD66A0" w:rsidRPr="002062E7">
        <w:rPr>
          <w:rFonts w:asciiTheme="minorHAnsi" w:hAnsiTheme="minorHAnsi" w:cstheme="minorHAnsi"/>
          <w:color w:val="auto"/>
        </w:rPr>
        <w:t xml:space="preserve"> </w:t>
      </w:r>
      <w:r w:rsidR="00FD66A0">
        <w:rPr>
          <w:rFonts w:asciiTheme="minorHAnsi" w:hAnsiTheme="minorHAnsi" w:cstheme="minorHAnsi"/>
          <w:color w:val="auto"/>
        </w:rPr>
        <w:t xml:space="preserve">transfection </w:t>
      </w:r>
      <w:r w:rsidR="00D95EF0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initiat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sel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puromycin-resista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95EF0">
        <w:rPr>
          <w:rFonts w:asciiTheme="minorHAnsi" w:hAnsiTheme="minorHAnsi" w:cstheme="minorHAnsi"/>
          <w:color w:val="auto"/>
        </w:rPr>
        <w:t>cell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Method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introduc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plasmi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D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differentia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myotub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includ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(up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85%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efficienc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reported</w:t>
      </w:r>
      <w:r w:rsidR="00D378B8">
        <w:rPr>
          <w:rFonts w:asciiTheme="minorHAnsi" w:hAnsiTheme="minorHAnsi" w:cstheme="minorHAnsi"/>
          <w:color w:val="auto"/>
        </w:rPr>
        <w:t>)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electroporation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378B8">
        <w:rPr>
          <w:rFonts w:asciiTheme="minorHAnsi" w:hAnsiTheme="minorHAnsi" w:cstheme="minorHAnsi"/>
          <w:color w:val="auto"/>
        </w:rPr>
        <w:t>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biolistic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approach</w:t>
      </w:r>
      <w:r w:rsidR="00D37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5kcmk8L0F1dGhvcj48WWVhcj4yMDAzPC9ZZWFyPjxS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 </w:instrText>
      </w:r>
      <w:r w:rsidR="008F43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5kcmk8L0F1dGhvcj48WWVhcj4yMDAzPC9ZZWFyPjxS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F4328">
        <w:rPr>
          <w:rFonts w:asciiTheme="minorHAnsi" w:hAnsiTheme="minorHAnsi" w:cstheme="minorHAnsi"/>
          <w:color w:val="auto"/>
        </w:rPr>
      </w:r>
      <w:r w:rsidR="008F4328">
        <w:rPr>
          <w:rFonts w:asciiTheme="minorHAnsi" w:hAnsiTheme="minorHAnsi" w:cstheme="minorHAnsi"/>
          <w:color w:val="auto"/>
        </w:rPr>
        <w:fldChar w:fldCharType="end"/>
      </w:r>
      <w:r w:rsidR="00D378B8">
        <w:rPr>
          <w:rFonts w:asciiTheme="minorHAnsi" w:hAnsiTheme="minorHAnsi" w:cstheme="minorHAnsi"/>
          <w:color w:val="auto"/>
        </w:rPr>
      </w:r>
      <w:r w:rsidR="00D378B8">
        <w:rPr>
          <w:rFonts w:asciiTheme="minorHAnsi" w:hAnsiTheme="minorHAnsi" w:cstheme="minorHAnsi"/>
          <w:color w:val="auto"/>
        </w:rPr>
        <w:fldChar w:fldCharType="separate"/>
      </w:r>
      <w:r w:rsidR="008F4328" w:rsidRPr="008F4328">
        <w:rPr>
          <w:rFonts w:asciiTheme="minorHAnsi" w:hAnsiTheme="minorHAnsi" w:cstheme="minorHAnsi"/>
          <w:noProof/>
          <w:color w:val="auto"/>
          <w:vertAlign w:val="superscript"/>
        </w:rPr>
        <w:t>23-25</w:t>
      </w:r>
      <w:r w:rsidR="00D378B8">
        <w:rPr>
          <w:rFonts w:asciiTheme="minorHAnsi" w:hAnsiTheme="minorHAnsi" w:cstheme="minorHAnsi"/>
          <w:color w:val="auto"/>
        </w:rPr>
        <w:fldChar w:fldCharType="end"/>
      </w:r>
      <w:r w:rsidR="00D378B8"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Alternatively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st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harbo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induci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shR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plasmi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coul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genera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knock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gen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a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lat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stag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myotu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myotu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933D56">
        <w:rPr>
          <w:rFonts w:asciiTheme="minorHAnsi" w:hAnsiTheme="minorHAnsi" w:cstheme="minorHAnsi"/>
          <w:color w:val="auto"/>
        </w:rPr>
        <w:t>maturation</w:t>
      </w:r>
      <w:r w:rsidR="00933D5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udGFrdTwvQXV0aG9yPjxZZWFyPjIwMTY8L1llYXI+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 </w:instrText>
      </w:r>
      <w:r w:rsidR="008F43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udGFrdTwvQXV0aG9yPjxZZWFyPjIwMTY8L1llYXI+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</w:fldData>
        </w:fldChar>
      </w:r>
      <w:r w:rsidR="008F43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F4328">
        <w:rPr>
          <w:rFonts w:asciiTheme="minorHAnsi" w:hAnsiTheme="minorHAnsi" w:cstheme="minorHAnsi"/>
          <w:color w:val="auto"/>
        </w:rPr>
      </w:r>
      <w:r w:rsidR="008F4328">
        <w:rPr>
          <w:rFonts w:asciiTheme="minorHAnsi" w:hAnsiTheme="minorHAnsi" w:cstheme="minorHAnsi"/>
          <w:color w:val="auto"/>
        </w:rPr>
        <w:fldChar w:fldCharType="end"/>
      </w:r>
      <w:r w:rsidR="00933D56">
        <w:rPr>
          <w:rFonts w:asciiTheme="minorHAnsi" w:hAnsiTheme="minorHAnsi" w:cstheme="minorHAnsi"/>
          <w:color w:val="auto"/>
        </w:rPr>
      </w:r>
      <w:r w:rsidR="00933D56">
        <w:rPr>
          <w:rFonts w:asciiTheme="minorHAnsi" w:hAnsiTheme="minorHAnsi" w:cstheme="minorHAnsi"/>
          <w:color w:val="auto"/>
        </w:rPr>
        <w:fldChar w:fldCharType="separate"/>
      </w:r>
      <w:r w:rsidR="008F4328" w:rsidRPr="008F4328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933D56">
        <w:rPr>
          <w:rFonts w:asciiTheme="minorHAnsi" w:hAnsiTheme="minorHAnsi" w:cstheme="minorHAnsi"/>
          <w:color w:val="auto"/>
        </w:rPr>
        <w:fldChar w:fldCharType="end"/>
      </w:r>
      <w:r w:rsidR="00933D56">
        <w:rPr>
          <w:rFonts w:asciiTheme="minorHAnsi" w:hAnsiTheme="minorHAnsi" w:cstheme="minorHAnsi"/>
          <w:color w:val="auto"/>
        </w:rPr>
        <w:t>.</w:t>
      </w:r>
    </w:p>
    <w:p w14:paraId="78598EEE" w14:textId="77777777" w:rsidR="00BC4310" w:rsidRPr="004F7F6E" w:rsidRDefault="00BC4310" w:rsidP="008B34B5">
      <w:pPr>
        <w:rPr>
          <w:rFonts w:asciiTheme="minorHAnsi" w:hAnsiTheme="minorHAnsi" w:cstheme="minorHAnsi"/>
          <w:color w:val="auto"/>
        </w:rPr>
      </w:pPr>
    </w:p>
    <w:p w14:paraId="1ECD3487" w14:textId="0E9DFA05" w:rsidR="00014314" w:rsidRDefault="00BC4310" w:rsidP="008B34B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metho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describe</w:t>
      </w:r>
      <w:r w:rsidR="00166377">
        <w:rPr>
          <w:rFonts w:asciiTheme="minorHAnsi" w:hAnsiTheme="minorHAnsi" w:cstheme="minorHAnsi"/>
          <w:color w:val="auto"/>
        </w:rPr>
        <w:t>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he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resul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ADAMTSL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2C12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whe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i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un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differenti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in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myotube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now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determined</w:t>
      </w:r>
      <w:r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gener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ab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1D7132">
        <w:rPr>
          <w:rFonts w:asciiTheme="minorHAnsi" w:hAnsiTheme="minorHAnsi" w:cstheme="minorHAnsi"/>
          <w:color w:val="auto"/>
        </w:rPr>
        <w:t>cell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special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mporta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ud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un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otein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a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duc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ur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yotu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ma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maturation</w:t>
      </w:r>
      <w:r>
        <w:rPr>
          <w:rFonts w:asciiTheme="minorHAnsi" w:hAnsiTheme="minorHAnsi" w:cstheme="minorHAnsi"/>
          <w:color w:val="auto"/>
        </w:rPr>
        <w:t>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ransi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transfe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ith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iR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xampl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oul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o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proofErr w:type="gramStart"/>
      <w:r>
        <w:rPr>
          <w:rFonts w:asciiTheme="minorHAnsi" w:hAnsiTheme="minorHAnsi" w:cstheme="minorHAnsi"/>
          <w:color w:val="auto"/>
        </w:rPr>
        <w:t>sufficient</w:t>
      </w:r>
      <w:proofErr w:type="gramEnd"/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fficient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s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genes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in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transien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knockdow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ffec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iRNA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we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of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aft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5</w:t>
      </w:r>
      <w:r w:rsidR="00FD66A0">
        <w:rPr>
          <w:rFonts w:asciiTheme="minorHAnsi" w:hAnsiTheme="minorHAnsi" w:cstheme="minorHAnsi"/>
          <w:color w:val="auto"/>
        </w:rPr>
        <w:t>−</w:t>
      </w:r>
      <w:r w:rsidR="00706649">
        <w:rPr>
          <w:rFonts w:asciiTheme="minorHAnsi" w:hAnsiTheme="minorHAnsi" w:cstheme="minorHAnsi"/>
          <w:color w:val="auto"/>
        </w:rPr>
        <w:t>7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ays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lternatively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ou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a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ECM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prote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us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CRI</w:t>
      </w:r>
      <w:r w:rsidR="00C36B3D">
        <w:rPr>
          <w:rFonts w:asciiTheme="minorHAnsi" w:hAnsiTheme="minorHAnsi" w:cstheme="minorHAnsi"/>
          <w:color w:val="auto"/>
        </w:rPr>
        <w:t>S</w:t>
      </w:r>
      <w:r w:rsidR="00706649">
        <w:rPr>
          <w:rFonts w:asciiTheme="minorHAnsi" w:hAnsiTheme="minorHAnsi" w:cstheme="minorHAnsi"/>
          <w:color w:val="auto"/>
        </w:rPr>
        <w:t>PR/Cas9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echnicall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o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halleng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dividual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lone</w:t>
      </w:r>
      <w:r w:rsidR="00706649">
        <w:rPr>
          <w:rFonts w:asciiTheme="minorHAnsi" w:hAnsiTheme="minorHAnsi" w:cstheme="minorHAnsi"/>
          <w:color w:val="auto"/>
        </w:rPr>
        <w:t>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e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706649">
        <w:rPr>
          <w:rFonts w:asciiTheme="minorHAnsi" w:hAnsiTheme="minorHAnsi" w:cstheme="minorHAnsi"/>
          <w:color w:val="auto"/>
        </w:rPr>
        <w:t>select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equenc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nsur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knockout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esire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gene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However,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evolv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lin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reagen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may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rende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C36B3D">
        <w:rPr>
          <w:rFonts w:asciiTheme="minorHAnsi" w:hAnsiTheme="minorHAnsi" w:cstheme="minorHAnsi"/>
          <w:color w:val="auto"/>
        </w:rPr>
        <w:t>CRISPR/Cas9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th</w:t>
      </w:r>
      <w:r w:rsidR="00C36B3D">
        <w:rPr>
          <w:rFonts w:asciiTheme="minorHAnsi" w:hAnsiTheme="minorHAnsi" w:cstheme="minorHAnsi"/>
          <w:color w:val="auto"/>
        </w:rPr>
        <w:t>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method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of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choic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for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loss-of-functio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B53923">
        <w:rPr>
          <w:rFonts w:asciiTheme="minorHAnsi" w:hAnsiTheme="minorHAnsi" w:cstheme="minorHAnsi"/>
          <w:color w:val="auto"/>
        </w:rPr>
        <w:t>experiment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in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="00D73DE9">
        <w:rPr>
          <w:rFonts w:asciiTheme="minorHAnsi" w:hAnsiTheme="minorHAnsi" w:cstheme="minorHAnsi"/>
          <w:color w:val="auto"/>
        </w:rPr>
        <w:t>future.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</w:p>
    <w:p w14:paraId="4164E075" w14:textId="77777777" w:rsidR="004F7F6E" w:rsidRPr="001B1519" w:rsidRDefault="004F7F6E" w:rsidP="008B34B5">
      <w:pPr>
        <w:rPr>
          <w:rFonts w:asciiTheme="minorHAnsi" w:hAnsiTheme="minorHAnsi" w:cstheme="minorHAnsi"/>
          <w:color w:val="auto"/>
        </w:rPr>
      </w:pPr>
    </w:p>
    <w:p w14:paraId="5603B1EF" w14:textId="77777777" w:rsidR="00AA03DF" w:rsidRPr="001B1519" w:rsidRDefault="00AA03DF" w:rsidP="008B34B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66CDF7F6" w14:textId="7A795DA6" w:rsidR="00AA03DF" w:rsidRPr="002114EE" w:rsidRDefault="008657D0" w:rsidP="008B34B5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D.H.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is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supported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by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the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 w:rsidRPr="008657D0">
        <w:rPr>
          <w:rFonts w:asciiTheme="minorHAnsi" w:hAnsiTheme="minorHAnsi" w:cstheme="minorHAnsi"/>
          <w:bCs/>
        </w:rPr>
        <w:t>National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 w:rsidRPr="008657D0">
        <w:rPr>
          <w:rFonts w:asciiTheme="minorHAnsi" w:hAnsiTheme="minorHAnsi" w:cstheme="minorHAnsi"/>
          <w:bCs/>
        </w:rPr>
        <w:t>Institutes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 w:rsidRPr="008657D0">
        <w:rPr>
          <w:rFonts w:asciiTheme="minorHAnsi" w:hAnsiTheme="minorHAnsi" w:cstheme="minorHAnsi"/>
          <w:bCs/>
        </w:rPr>
        <w:t>of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Health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(National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Institute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for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rthritis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nd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Musculoskeletal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nd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Skin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Diseases,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NIAMS,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grant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number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R070748)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nd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seed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funding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from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the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Leni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&amp;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Peter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W.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May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Department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of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Orthopedics,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Icahn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School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of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Medicine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t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Mt.</w:t>
      </w:r>
      <w:r w:rsidR="002062E7" w:rsidRPr="002062E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Sinai.</w:t>
      </w:r>
    </w:p>
    <w:p w14:paraId="06AE85EB" w14:textId="77777777" w:rsidR="008657D0" w:rsidRPr="002114EE" w:rsidRDefault="008657D0" w:rsidP="008B34B5">
      <w:pPr>
        <w:rPr>
          <w:rFonts w:asciiTheme="minorHAnsi" w:hAnsiTheme="minorHAnsi" w:cstheme="minorHAnsi"/>
          <w:bCs/>
        </w:rPr>
      </w:pPr>
    </w:p>
    <w:p w14:paraId="70542AE9" w14:textId="77777777" w:rsidR="00AA03DF" w:rsidRPr="001B1519" w:rsidRDefault="00AA03DF" w:rsidP="008B34B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7FF22BB" w14:textId="6011F66E" w:rsidR="00AA03DF" w:rsidRDefault="005F2E53" w:rsidP="008B34B5">
      <w:pPr>
        <w:rPr>
          <w:rFonts w:asciiTheme="minorHAnsi" w:hAnsiTheme="minorHAnsi" w:cstheme="minorHAnsi"/>
          <w:color w:val="auto"/>
        </w:rPr>
      </w:pPr>
      <w:r w:rsidRPr="005F2E53">
        <w:rPr>
          <w:rFonts w:asciiTheme="minorHAnsi" w:hAnsiTheme="minorHAnsi" w:cstheme="minorHAnsi"/>
          <w:color w:val="auto"/>
        </w:rPr>
        <w:t>Th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Pr="005F2E53">
        <w:rPr>
          <w:rFonts w:asciiTheme="minorHAnsi" w:hAnsiTheme="minorHAnsi" w:cstheme="minorHAnsi"/>
          <w:color w:val="auto"/>
        </w:rPr>
        <w:t>authors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Pr="005F2E53">
        <w:rPr>
          <w:rFonts w:asciiTheme="minorHAnsi" w:hAnsiTheme="minorHAnsi" w:cstheme="minorHAnsi"/>
          <w:color w:val="auto"/>
        </w:rPr>
        <w:t>have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Pr="005F2E53">
        <w:rPr>
          <w:rFonts w:asciiTheme="minorHAnsi" w:hAnsiTheme="minorHAnsi" w:cstheme="minorHAnsi"/>
          <w:color w:val="auto"/>
        </w:rPr>
        <w:t>nothing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Pr="005F2E53">
        <w:rPr>
          <w:rFonts w:asciiTheme="minorHAnsi" w:hAnsiTheme="minorHAnsi" w:cstheme="minorHAnsi"/>
          <w:color w:val="auto"/>
        </w:rPr>
        <w:t>to</w:t>
      </w:r>
      <w:r w:rsidR="002062E7" w:rsidRPr="002062E7">
        <w:rPr>
          <w:rFonts w:asciiTheme="minorHAnsi" w:hAnsiTheme="minorHAnsi" w:cstheme="minorHAnsi"/>
          <w:color w:val="auto"/>
        </w:rPr>
        <w:t xml:space="preserve"> </w:t>
      </w:r>
      <w:r w:rsidRPr="005F2E53">
        <w:rPr>
          <w:rFonts w:asciiTheme="minorHAnsi" w:hAnsiTheme="minorHAnsi" w:cstheme="minorHAnsi"/>
          <w:color w:val="auto"/>
        </w:rPr>
        <w:t>disclose</w:t>
      </w:r>
      <w:r>
        <w:rPr>
          <w:rFonts w:asciiTheme="minorHAnsi" w:hAnsiTheme="minorHAnsi" w:cstheme="minorHAnsi"/>
          <w:color w:val="auto"/>
        </w:rPr>
        <w:t>.</w:t>
      </w:r>
    </w:p>
    <w:p w14:paraId="41E443F7" w14:textId="77777777" w:rsidR="005F2E53" w:rsidRPr="001B1519" w:rsidRDefault="005F2E53" w:rsidP="008B34B5">
      <w:pPr>
        <w:rPr>
          <w:rFonts w:asciiTheme="minorHAnsi" w:hAnsiTheme="minorHAnsi" w:cstheme="minorHAnsi"/>
          <w:color w:val="auto"/>
        </w:rPr>
      </w:pPr>
    </w:p>
    <w:p w14:paraId="6D102103" w14:textId="77777777" w:rsidR="00B32616" w:rsidRPr="001B1519" w:rsidRDefault="009726EE" w:rsidP="008B34B5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5C949797" w14:textId="3FE3800A" w:rsidR="00F20623" w:rsidRPr="00F20623" w:rsidRDefault="00C255FA" w:rsidP="008B34B5">
      <w:pPr>
        <w:pStyle w:val="EndNoteBibliography"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F20623" w:rsidRPr="00F20623">
        <w:t>1</w:t>
      </w:r>
      <w:r w:rsidR="00FD66A0">
        <w:t xml:space="preserve">. </w:t>
      </w:r>
      <w:r w:rsidR="00F20623" w:rsidRPr="00F20623">
        <w:t>Tanzer,</w:t>
      </w:r>
      <w:r w:rsidR="002062E7" w:rsidRPr="002062E7">
        <w:t xml:space="preserve"> </w:t>
      </w:r>
      <w:r w:rsidR="00F20623" w:rsidRPr="00F20623">
        <w:t>M.</w:t>
      </w:r>
      <w:r w:rsidR="002062E7" w:rsidRPr="002062E7">
        <w:t xml:space="preserve"> </w:t>
      </w:r>
      <w:r w:rsidR="00F20623" w:rsidRPr="00F20623">
        <w:t>L.</w:t>
      </w:r>
      <w:r w:rsidR="002062E7" w:rsidRPr="002062E7">
        <w:t xml:space="preserve"> </w:t>
      </w:r>
      <w:r w:rsidR="00F20623" w:rsidRPr="00F20623">
        <w:t>Current</w:t>
      </w:r>
      <w:r w:rsidR="002062E7" w:rsidRPr="002062E7">
        <w:t xml:space="preserve"> </w:t>
      </w:r>
      <w:r w:rsidR="00F20623" w:rsidRPr="00F20623">
        <w:t>concepts</w:t>
      </w:r>
      <w:r w:rsidR="002062E7" w:rsidRPr="002062E7">
        <w:t xml:space="preserve"> </w:t>
      </w:r>
      <w:r w:rsidR="00F20623" w:rsidRPr="00F20623">
        <w:t>of</w:t>
      </w:r>
      <w:r w:rsidR="002062E7" w:rsidRPr="002062E7">
        <w:t xml:space="preserve"> </w:t>
      </w:r>
      <w:r w:rsidR="00F20623" w:rsidRPr="00F20623">
        <w:t>extracellular</w:t>
      </w:r>
      <w:r w:rsidR="002062E7" w:rsidRPr="002062E7">
        <w:t xml:space="preserve"> </w:t>
      </w:r>
      <w:r w:rsidR="00F20623" w:rsidRPr="00F20623">
        <w:t>matrix.</w:t>
      </w:r>
      <w:r w:rsidR="002062E7" w:rsidRPr="002062E7">
        <w:t xml:space="preserve"> </w:t>
      </w:r>
      <w:r w:rsidR="00F20623" w:rsidRPr="00F20623">
        <w:rPr>
          <w:i/>
        </w:rPr>
        <w:t>Journal</w:t>
      </w:r>
      <w:r w:rsidR="002062E7" w:rsidRPr="002062E7">
        <w:t xml:space="preserve"> </w:t>
      </w:r>
      <w:r w:rsidR="00F20623" w:rsidRPr="00F20623">
        <w:rPr>
          <w:i/>
        </w:rPr>
        <w:t>of</w:t>
      </w:r>
      <w:r w:rsidR="002062E7" w:rsidRPr="002062E7">
        <w:t xml:space="preserve"> </w:t>
      </w:r>
      <w:r w:rsidR="00FD66A0" w:rsidRPr="00F20623">
        <w:rPr>
          <w:i/>
        </w:rPr>
        <w:t>Orthopaedic</w:t>
      </w:r>
      <w:r w:rsidR="00FD66A0" w:rsidRPr="002062E7">
        <w:t xml:space="preserve"> </w:t>
      </w:r>
      <w:r w:rsidR="00FD66A0" w:rsidRPr="00F20623">
        <w:rPr>
          <w:i/>
        </w:rPr>
        <w:t>Science:</w:t>
      </w:r>
      <w:r w:rsidR="00FD66A0" w:rsidRPr="002062E7">
        <w:t xml:space="preserve"> </w:t>
      </w:r>
      <w:r w:rsidR="00FD66A0" w:rsidRPr="00F20623">
        <w:rPr>
          <w:i/>
        </w:rPr>
        <w:t>Official</w:t>
      </w:r>
      <w:r w:rsidR="00FD66A0" w:rsidRPr="002062E7">
        <w:t xml:space="preserve"> </w:t>
      </w:r>
      <w:r w:rsidR="00FD66A0" w:rsidRPr="00F20623">
        <w:rPr>
          <w:i/>
        </w:rPr>
        <w:t>Journal</w:t>
      </w:r>
      <w:r w:rsidR="002062E7" w:rsidRPr="002062E7">
        <w:t xml:space="preserve"> </w:t>
      </w:r>
      <w:r w:rsidR="00F20623" w:rsidRPr="00F20623">
        <w:rPr>
          <w:i/>
        </w:rPr>
        <w:t>of</w:t>
      </w:r>
      <w:r w:rsidR="002062E7" w:rsidRPr="002062E7">
        <w:t xml:space="preserve"> </w:t>
      </w:r>
      <w:r w:rsidR="00F20623" w:rsidRPr="00F20623">
        <w:rPr>
          <w:i/>
        </w:rPr>
        <w:t>the</w:t>
      </w:r>
      <w:r w:rsidR="002062E7" w:rsidRPr="002062E7">
        <w:t xml:space="preserve"> </w:t>
      </w:r>
      <w:r w:rsidR="00F20623" w:rsidRPr="00F20623">
        <w:rPr>
          <w:i/>
        </w:rPr>
        <w:t>Japanese</w:t>
      </w:r>
      <w:r w:rsidR="002062E7" w:rsidRPr="002062E7">
        <w:t xml:space="preserve"> </w:t>
      </w:r>
      <w:r w:rsidR="00F20623" w:rsidRPr="00F20623">
        <w:rPr>
          <w:i/>
        </w:rPr>
        <w:t>Orthopaedic</w:t>
      </w:r>
      <w:r w:rsidR="002062E7" w:rsidRPr="002062E7">
        <w:t xml:space="preserve"> </w:t>
      </w:r>
      <w:r w:rsidR="00F20623" w:rsidRPr="00F20623">
        <w:rPr>
          <w:i/>
        </w:rPr>
        <w:t>Association.</w:t>
      </w:r>
      <w:r w:rsidR="002062E7" w:rsidRPr="002062E7">
        <w:t xml:space="preserve"> </w:t>
      </w:r>
      <w:r w:rsidR="00F20623" w:rsidRPr="00F20623">
        <w:rPr>
          <w:b/>
        </w:rPr>
        <w:t>11</w:t>
      </w:r>
      <w:r w:rsidR="002062E7" w:rsidRPr="002062E7">
        <w:t xml:space="preserve"> </w:t>
      </w:r>
      <w:r w:rsidR="00F20623" w:rsidRPr="00F20623">
        <w:t>(3),</w:t>
      </w:r>
      <w:r w:rsidR="002062E7" w:rsidRPr="002062E7">
        <w:t xml:space="preserve"> </w:t>
      </w:r>
      <w:r w:rsidR="00F20623" w:rsidRPr="00F20623">
        <w:t>326-331</w:t>
      </w:r>
      <w:r w:rsidR="00FD66A0">
        <w:t xml:space="preserve"> (</w:t>
      </w:r>
      <w:r w:rsidR="00F20623" w:rsidRPr="00F20623">
        <w:t>2006).</w:t>
      </w:r>
    </w:p>
    <w:p w14:paraId="66321CB9" w14:textId="727DFCA5" w:rsidR="00F20623" w:rsidRPr="00F20623" w:rsidRDefault="00F20623" w:rsidP="008B34B5">
      <w:pPr>
        <w:pStyle w:val="EndNoteBibliography"/>
      </w:pPr>
      <w:r w:rsidRPr="00F20623">
        <w:t>2</w:t>
      </w:r>
      <w:r w:rsidR="00FD66A0">
        <w:t xml:space="preserve">. </w:t>
      </w:r>
      <w:r w:rsidRPr="00F20623">
        <w:t>Hubmacher,</w:t>
      </w:r>
      <w:r w:rsidR="002062E7" w:rsidRPr="002062E7">
        <w:t xml:space="preserve"> </w:t>
      </w:r>
      <w:r w:rsidRPr="00F20623">
        <w:t>D.</w:t>
      </w:r>
      <w:r w:rsidR="00FD66A0">
        <w:t>,</w:t>
      </w:r>
      <w:r w:rsidR="002062E7" w:rsidRPr="002062E7">
        <w:t xml:space="preserve"> </w:t>
      </w:r>
      <w:r w:rsidRPr="00F20623">
        <w:t>Apte,</w:t>
      </w:r>
      <w:r w:rsidR="002062E7" w:rsidRPr="002062E7">
        <w:t xml:space="preserve"> </w:t>
      </w:r>
      <w:r w:rsidRPr="00F20623">
        <w:t>S.</w:t>
      </w:r>
      <w:r w:rsidR="002062E7" w:rsidRPr="002062E7">
        <w:t xml:space="preserve"> </w:t>
      </w:r>
      <w:r w:rsidRPr="00F20623">
        <w:t>S.</w:t>
      </w:r>
      <w:r w:rsidR="002062E7" w:rsidRPr="002062E7">
        <w:t xml:space="preserve"> </w:t>
      </w:r>
      <w:r w:rsidRPr="00F20623">
        <w:t>The</w:t>
      </w:r>
      <w:r w:rsidR="002062E7" w:rsidRPr="002062E7">
        <w:t xml:space="preserve"> </w:t>
      </w:r>
      <w:r w:rsidRPr="00F20623">
        <w:t>biology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the</w:t>
      </w:r>
      <w:r w:rsidR="002062E7" w:rsidRPr="002062E7">
        <w:t xml:space="preserve"> </w:t>
      </w:r>
      <w:r w:rsidRPr="00F20623">
        <w:t>extracellular</w:t>
      </w:r>
      <w:r w:rsidR="002062E7" w:rsidRPr="002062E7">
        <w:t xml:space="preserve"> </w:t>
      </w:r>
      <w:r w:rsidRPr="00F20623">
        <w:t>matrix:</w:t>
      </w:r>
      <w:r w:rsidR="002062E7" w:rsidRPr="002062E7">
        <w:t xml:space="preserve"> </w:t>
      </w:r>
      <w:r w:rsidRPr="00F20623">
        <w:t>novel</w:t>
      </w:r>
      <w:r w:rsidR="002062E7" w:rsidRPr="002062E7">
        <w:t xml:space="preserve"> </w:t>
      </w:r>
      <w:r w:rsidRPr="00F20623">
        <w:t>insights.</w:t>
      </w:r>
      <w:r w:rsidR="002062E7" w:rsidRPr="002062E7">
        <w:t xml:space="preserve"> </w:t>
      </w:r>
      <w:r w:rsidRPr="00F20623">
        <w:rPr>
          <w:i/>
        </w:rPr>
        <w:t>Current</w:t>
      </w:r>
      <w:r w:rsidR="002062E7" w:rsidRPr="002062E7">
        <w:t xml:space="preserve"> </w:t>
      </w:r>
      <w:r w:rsidRPr="00F20623">
        <w:rPr>
          <w:i/>
        </w:rPr>
        <w:t>Opinion</w:t>
      </w:r>
      <w:r w:rsidR="002062E7" w:rsidRPr="002062E7">
        <w:t xml:space="preserve"> </w:t>
      </w:r>
      <w:r w:rsidRPr="00F20623">
        <w:rPr>
          <w:i/>
        </w:rPr>
        <w:t>in</w:t>
      </w:r>
      <w:r w:rsidR="002062E7" w:rsidRPr="002062E7">
        <w:t xml:space="preserve"> </w:t>
      </w:r>
      <w:r w:rsidRPr="00F20623">
        <w:rPr>
          <w:i/>
        </w:rPr>
        <w:t>Rheumatology.</w:t>
      </w:r>
      <w:r w:rsidR="002062E7" w:rsidRPr="002062E7">
        <w:t xml:space="preserve"> </w:t>
      </w:r>
      <w:r w:rsidRPr="00F20623">
        <w:rPr>
          <w:b/>
        </w:rPr>
        <w:t>25</w:t>
      </w:r>
      <w:r w:rsidR="002062E7" w:rsidRPr="002062E7">
        <w:t xml:space="preserve"> </w:t>
      </w:r>
      <w:r w:rsidRPr="00F20623">
        <w:t>(1),</w:t>
      </w:r>
      <w:r w:rsidR="002062E7" w:rsidRPr="002062E7">
        <w:t xml:space="preserve"> </w:t>
      </w:r>
      <w:r w:rsidRPr="00F20623">
        <w:t>65-70</w:t>
      </w:r>
      <w:r w:rsidR="00FD66A0">
        <w:t xml:space="preserve"> (</w:t>
      </w:r>
      <w:r w:rsidRPr="00F20623">
        <w:t>2013).</w:t>
      </w:r>
    </w:p>
    <w:p w14:paraId="22147955" w14:textId="2AA83196" w:rsidR="00F20623" w:rsidRPr="00F20623" w:rsidRDefault="00F20623" w:rsidP="008B34B5">
      <w:pPr>
        <w:pStyle w:val="EndNoteBibliography"/>
      </w:pPr>
      <w:r w:rsidRPr="00F20623">
        <w:t>3</w:t>
      </w:r>
      <w:r w:rsidR="00FD66A0">
        <w:t xml:space="preserve">. </w:t>
      </w:r>
      <w:r w:rsidRPr="00F20623">
        <w:t>Sakai,</w:t>
      </w:r>
      <w:r w:rsidR="002062E7" w:rsidRPr="002062E7">
        <w:t xml:space="preserve"> </w:t>
      </w:r>
      <w:r w:rsidRPr="00F20623">
        <w:t>L.</w:t>
      </w:r>
      <w:r w:rsidR="002062E7" w:rsidRPr="002062E7">
        <w:t xml:space="preserve"> </w:t>
      </w:r>
      <w:r w:rsidRPr="00F20623">
        <w:t>Y.</w:t>
      </w:r>
      <w:r w:rsidR="00FD66A0">
        <w:t>,</w:t>
      </w:r>
      <w:r w:rsidR="002062E7" w:rsidRPr="002062E7">
        <w:t xml:space="preserve"> </w:t>
      </w:r>
      <w:r w:rsidRPr="00F20623">
        <w:t>Keene,</w:t>
      </w:r>
      <w:r w:rsidR="002062E7" w:rsidRPr="002062E7">
        <w:t xml:space="preserve"> </w:t>
      </w:r>
      <w:r w:rsidRPr="00F20623">
        <w:t>D.</w:t>
      </w:r>
      <w:r w:rsidR="002062E7" w:rsidRPr="002062E7">
        <w:t xml:space="preserve"> </w:t>
      </w:r>
      <w:r w:rsidRPr="00F20623">
        <w:t>R.</w:t>
      </w:r>
      <w:r w:rsidR="002062E7" w:rsidRPr="002062E7">
        <w:t xml:space="preserve"> </w:t>
      </w:r>
      <w:r w:rsidRPr="00F20623">
        <w:t>Fibrillin</w:t>
      </w:r>
      <w:r w:rsidR="002062E7" w:rsidRPr="002062E7">
        <w:t xml:space="preserve"> </w:t>
      </w:r>
      <w:r w:rsidRPr="00F20623">
        <w:t>protein</w:t>
      </w:r>
      <w:r w:rsidR="002062E7" w:rsidRPr="002062E7">
        <w:t xml:space="preserve"> </w:t>
      </w:r>
      <w:r w:rsidRPr="00F20623">
        <w:t>pleiotropy:</w:t>
      </w:r>
      <w:r w:rsidR="002062E7" w:rsidRPr="002062E7">
        <w:t xml:space="preserve"> </w:t>
      </w:r>
      <w:r w:rsidRPr="00F20623">
        <w:t>Acromelic</w:t>
      </w:r>
      <w:r w:rsidR="002062E7" w:rsidRPr="002062E7">
        <w:t xml:space="preserve"> </w:t>
      </w:r>
      <w:r w:rsidRPr="00F20623">
        <w:t>dysplasias.</w:t>
      </w:r>
      <w:r w:rsidR="002062E7" w:rsidRPr="002062E7">
        <w:t xml:space="preserve"> </w:t>
      </w:r>
      <w:r w:rsidRPr="00F20623">
        <w:rPr>
          <w:i/>
        </w:rPr>
        <w:t>Matrix</w:t>
      </w:r>
      <w:r w:rsidR="002062E7" w:rsidRPr="002062E7">
        <w:t xml:space="preserve"> </w:t>
      </w:r>
      <w:r w:rsidRPr="00F20623">
        <w:rPr>
          <w:i/>
        </w:rPr>
        <w:t>Biology.</w:t>
      </w:r>
      <w:r w:rsidR="002062E7" w:rsidRPr="002062E7">
        <w:t xml:space="preserve"> </w:t>
      </w:r>
      <w:r w:rsidRPr="00F20623">
        <w:rPr>
          <w:b/>
        </w:rPr>
        <w:t>80</w:t>
      </w:r>
      <w:r w:rsidR="00FD66A0" w:rsidRPr="00F20623">
        <w:t>,</w:t>
      </w:r>
      <w:r w:rsidR="002062E7" w:rsidRPr="002062E7">
        <w:t xml:space="preserve"> </w:t>
      </w:r>
      <w:r w:rsidRPr="00F20623">
        <w:t>6-13</w:t>
      </w:r>
      <w:r w:rsidR="00FD66A0">
        <w:t xml:space="preserve"> (</w:t>
      </w:r>
      <w:r w:rsidRPr="00F20623">
        <w:t>2019).</w:t>
      </w:r>
    </w:p>
    <w:p w14:paraId="0AF461C8" w14:textId="7D66FBA8" w:rsidR="00F20623" w:rsidRPr="00F20623" w:rsidRDefault="00F20623" w:rsidP="008B34B5">
      <w:pPr>
        <w:pStyle w:val="EndNoteBibliography"/>
      </w:pPr>
      <w:r w:rsidRPr="00F20623">
        <w:t>4</w:t>
      </w:r>
      <w:r w:rsidR="00FD66A0">
        <w:t xml:space="preserve">. </w:t>
      </w:r>
      <w:r w:rsidRPr="00F20623">
        <w:t>Iozzo,</w:t>
      </w:r>
      <w:r w:rsidR="002062E7" w:rsidRPr="002062E7">
        <w:t xml:space="preserve"> </w:t>
      </w:r>
      <w:r w:rsidRPr="00F20623">
        <w:t>R.</w:t>
      </w:r>
      <w:r w:rsidR="002062E7" w:rsidRPr="002062E7">
        <w:t xml:space="preserve"> </w:t>
      </w:r>
      <w:r w:rsidRPr="00F20623">
        <w:t>V.</w:t>
      </w:r>
      <w:r w:rsidR="00FD66A0">
        <w:t>,</w:t>
      </w:r>
      <w:r w:rsidR="002062E7" w:rsidRPr="002062E7">
        <w:t xml:space="preserve"> </w:t>
      </w:r>
      <w:r w:rsidRPr="00F20623">
        <w:t>Gubbiotti,</w:t>
      </w:r>
      <w:r w:rsidR="002062E7" w:rsidRPr="002062E7">
        <w:t xml:space="preserve"> </w:t>
      </w:r>
      <w:r w:rsidRPr="00F20623">
        <w:t>M.</w:t>
      </w:r>
      <w:r w:rsidR="002062E7" w:rsidRPr="002062E7">
        <w:t xml:space="preserve"> </w:t>
      </w:r>
      <w:r w:rsidRPr="00F20623">
        <w:t>A.</w:t>
      </w:r>
      <w:r w:rsidR="002062E7" w:rsidRPr="002062E7">
        <w:t xml:space="preserve"> </w:t>
      </w:r>
      <w:r w:rsidRPr="00F20623">
        <w:t>Extracellular</w:t>
      </w:r>
      <w:r w:rsidR="002062E7" w:rsidRPr="002062E7">
        <w:t xml:space="preserve"> </w:t>
      </w:r>
      <w:r w:rsidRPr="00F20623">
        <w:t>matrix:</w:t>
      </w:r>
      <w:r w:rsidR="002062E7" w:rsidRPr="002062E7">
        <w:t xml:space="preserve"> </w:t>
      </w:r>
      <w:r w:rsidRPr="00F20623">
        <w:t>The</w:t>
      </w:r>
      <w:r w:rsidR="002062E7" w:rsidRPr="002062E7">
        <w:t xml:space="preserve"> </w:t>
      </w:r>
      <w:r w:rsidRPr="00F20623">
        <w:t>driving</w:t>
      </w:r>
      <w:r w:rsidR="002062E7" w:rsidRPr="002062E7">
        <w:t xml:space="preserve"> </w:t>
      </w:r>
      <w:r w:rsidRPr="00F20623">
        <w:t>force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mammalian</w:t>
      </w:r>
      <w:r w:rsidR="002062E7" w:rsidRPr="002062E7">
        <w:t xml:space="preserve"> </w:t>
      </w:r>
      <w:r w:rsidRPr="00F20623">
        <w:t>diseases.</w:t>
      </w:r>
      <w:r w:rsidR="002062E7" w:rsidRPr="002062E7">
        <w:t xml:space="preserve"> </w:t>
      </w:r>
      <w:r w:rsidRPr="00F20623">
        <w:rPr>
          <w:i/>
        </w:rPr>
        <w:t>Matrix</w:t>
      </w:r>
      <w:r w:rsidR="002062E7" w:rsidRPr="002062E7">
        <w:t xml:space="preserve"> </w:t>
      </w:r>
      <w:r w:rsidRPr="00F20623">
        <w:rPr>
          <w:i/>
        </w:rPr>
        <w:t>Biology.</w:t>
      </w:r>
      <w:r w:rsidR="002062E7" w:rsidRPr="002062E7">
        <w:t xml:space="preserve"> </w:t>
      </w:r>
      <w:r w:rsidRPr="00F20623">
        <w:rPr>
          <w:b/>
        </w:rPr>
        <w:t>71-72</w:t>
      </w:r>
      <w:r w:rsidR="00FD66A0" w:rsidRPr="00F20623">
        <w:t>,</w:t>
      </w:r>
      <w:r w:rsidR="002062E7" w:rsidRPr="002062E7">
        <w:t xml:space="preserve"> </w:t>
      </w:r>
      <w:r w:rsidRPr="00F20623">
        <w:t>1-9</w:t>
      </w:r>
      <w:r w:rsidR="00FD66A0">
        <w:t xml:space="preserve"> (</w:t>
      </w:r>
      <w:r w:rsidRPr="00F20623">
        <w:t>2018).</w:t>
      </w:r>
    </w:p>
    <w:p w14:paraId="3221DFD6" w14:textId="129B709A" w:rsidR="00F20623" w:rsidRPr="00F20623" w:rsidRDefault="00F20623" w:rsidP="008B34B5">
      <w:pPr>
        <w:pStyle w:val="EndNoteBibliography"/>
      </w:pPr>
      <w:r w:rsidRPr="00F20623">
        <w:t>5</w:t>
      </w:r>
      <w:r w:rsidR="00FD66A0">
        <w:t xml:space="preserve">. </w:t>
      </w:r>
      <w:r w:rsidRPr="00F20623">
        <w:t>Le</w:t>
      </w:r>
      <w:r w:rsidR="002062E7" w:rsidRPr="002062E7">
        <w:t xml:space="preserve"> </w:t>
      </w:r>
      <w:r w:rsidRPr="00F20623">
        <w:t>Goff,</w:t>
      </w:r>
      <w:r w:rsidR="002062E7" w:rsidRPr="002062E7">
        <w:t xml:space="preserve"> </w:t>
      </w:r>
      <w:r w:rsidRPr="00F20623">
        <w:t>C.</w:t>
      </w:r>
      <w:r w:rsidR="002062E7" w:rsidRPr="002062E7">
        <w:t xml:space="preserve"> </w:t>
      </w:r>
      <w:r w:rsidR="00761DC5" w:rsidRPr="00761DC5">
        <w:t>et al.</w:t>
      </w:r>
      <w:r w:rsidR="002062E7" w:rsidRPr="002062E7">
        <w:t xml:space="preserve"> </w:t>
      </w:r>
      <w:r w:rsidRPr="00F20623">
        <w:t>ADAMTSL2</w:t>
      </w:r>
      <w:r w:rsidR="002062E7" w:rsidRPr="002062E7">
        <w:t xml:space="preserve"> </w:t>
      </w:r>
      <w:r w:rsidRPr="00F20623">
        <w:t>mutations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geleophysic</w:t>
      </w:r>
      <w:r w:rsidR="002062E7" w:rsidRPr="002062E7">
        <w:t xml:space="preserve"> </w:t>
      </w:r>
      <w:r w:rsidRPr="00F20623">
        <w:t>dysplasia</w:t>
      </w:r>
      <w:r w:rsidR="002062E7" w:rsidRPr="002062E7">
        <w:t xml:space="preserve"> </w:t>
      </w:r>
      <w:r w:rsidRPr="00F20623">
        <w:t>demonstrate</w:t>
      </w:r>
      <w:r w:rsidR="002062E7" w:rsidRPr="002062E7">
        <w:t xml:space="preserve"> </w:t>
      </w:r>
      <w:r w:rsidRPr="00F20623">
        <w:t>a</w:t>
      </w:r>
      <w:r w:rsidR="002062E7" w:rsidRPr="002062E7">
        <w:t xml:space="preserve"> </w:t>
      </w:r>
      <w:r w:rsidRPr="00F20623">
        <w:t>role</w:t>
      </w:r>
      <w:r w:rsidR="002062E7" w:rsidRPr="002062E7">
        <w:t xml:space="preserve"> </w:t>
      </w:r>
      <w:r w:rsidRPr="00F20623">
        <w:t>for</w:t>
      </w:r>
      <w:r w:rsidR="002062E7" w:rsidRPr="002062E7">
        <w:t xml:space="preserve"> </w:t>
      </w:r>
      <w:r w:rsidRPr="00F20623">
        <w:t>ADAMTS-like</w:t>
      </w:r>
      <w:r w:rsidR="002062E7" w:rsidRPr="002062E7">
        <w:t xml:space="preserve"> </w:t>
      </w:r>
      <w:r w:rsidRPr="00F20623">
        <w:t>proteins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TGF-beta</w:t>
      </w:r>
      <w:r w:rsidR="002062E7" w:rsidRPr="002062E7">
        <w:t xml:space="preserve"> </w:t>
      </w:r>
      <w:r w:rsidRPr="00F20623">
        <w:t>bioavailability</w:t>
      </w:r>
      <w:r w:rsidR="002062E7" w:rsidRPr="002062E7">
        <w:t xml:space="preserve"> </w:t>
      </w:r>
      <w:r w:rsidRPr="00F20623">
        <w:t>regulation.</w:t>
      </w:r>
      <w:r w:rsidR="002062E7" w:rsidRPr="002062E7">
        <w:t xml:space="preserve"> </w:t>
      </w:r>
      <w:r w:rsidRPr="00F20623">
        <w:rPr>
          <w:i/>
        </w:rPr>
        <w:t>Nature</w:t>
      </w:r>
      <w:r w:rsidR="002062E7" w:rsidRPr="002062E7">
        <w:t xml:space="preserve"> </w:t>
      </w:r>
      <w:r w:rsidRPr="00F20623">
        <w:rPr>
          <w:i/>
        </w:rPr>
        <w:t>Genetics.</w:t>
      </w:r>
      <w:r w:rsidR="002062E7" w:rsidRPr="002062E7">
        <w:t xml:space="preserve"> </w:t>
      </w:r>
      <w:r w:rsidRPr="00F20623">
        <w:rPr>
          <w:b/>
        </w:rPr>
        <w:t>40</w:t>
      </w:r>
      <w:r w:rsidR="002062E7" w:rsidRPr="002062E7">
        <w:t xml:space="preserve"> </w:t>
      </w:r>
      <w:r w:rsidRPr="00F20623">
        <w:t>(9),</w:t>
      </w:r>
      <w:r w:rsidR="002062E7" w:rsidRPr="002062E7">
        <w:t xml:space="preserve"> </w:t>
      </w:r>
      <w:r w:rsidRPr="00F20623">
        <w:t>1119-1123</w:t>
      </w:r>
      <w:r w:rsidR="00FD66A0">
        <w:t xml:space="preserve"> (</w:t>
      </w:r>
      <w:r w:rsidRPr="00F20623">
        <w:t>2008).</w:t>
      </w:r>
    </w:p>
    <w:p w14:paraId="6A78F37C" w14:textId="3B1FD4CA" w:rsidR="00F20623" w:rsidRPr="00F20623" w:rsidRDefault="00F20623" w:rsidP="008B34B5">
      <w:pPr>
        <w:pStyle w:val="EndNoteBibliography"/>
      </w:pPr>
      <w:r w:rsidRPr="00F20623">
        <w:t>6</w:t>
      </w:r>
      <w:r w:rsidR="00FD66A0">
        <w:t xml:space="preserve">. </w:t>
      </w:r>
      <w:r w:rsidRPr="00F20623">
        <w:t>Dubail,</w:t>
      </w:r>
      <w:r w:rsidR="002062E7" w:rsidRPr="002062E7">
        <w:t xml:space="preserve"> </w:t>
      </w:r>
      <w:r w:rsidRPr="00F20623">
        <w:t>J.</w:t>
      </w:r>
      <w:r w:rsidR="00FD66A0">
        <w:t>,</w:t>
      </w:r>
      <w:r w:rsidR="002062E7" w:rsidRPr="002062E7">
        <w:t xml:space="preserve"> </w:t>
      </w:r>
      <w:r w:rsidRPr="00F20623">
        <w:t>Apte,</w:t>
      </w:r>
      <w:r w:rsidR="002062E7" w:rsidRPr="002062E7">
        <w:t xml:space="preserve"> </w:t>
      </w:r>
      <w:r w:rsidRPr="00F20623">
        <w:t>S.</w:t>
      </w:r>
      <w:r w:rsidR="002062E7" w:rsidRPr="002062E7">
        <w:t xml:space="preserve"> </w:t>
      </w:r>
      <w:r w:rsidRPr="00F20623">
        <w:t>S.</w:t>
      </w:r>
      <w:r w:rsidR="002062E7" w:rsidRPr="002062E7">
        <w:t xml:space="preserve"> </w:t>
      </w:r>
      <w:r w:rsidRPr="00F20623">
        <w:t>Insights</w:t>
      </w:r>
      <w:r w:rsidR="002062E7" w:rsidRPr="002062E7">
        <w:t xml:space="preserve"> </w:t>
      </w:r>
      <w:r w:rsidRPr="00F20623">
        <w:t>on</w:t>
      </w:r>
      <w:r w:rsidR="002062E7" w:rsidRPr="002062E7">
        <w:t xml:space="preserve"> </w:t>
      </w:r>
      <w:r w:rsidRPr="00F20623">
        <w:t>ADAMTS</w:t>
      </w:r>
      <w:r w:rsidR="002062E7" w:rsidRPr="002062E7">
        <w:t xml:space="preserve"> </w:t>
      </w:r>
      <w:r w:rsidRPr="00F20623">
        <w:t>proteases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ADAMTS-like</w:t>
      </w:r>
      <w:r w:rsidR="002062E7" w:rsidRPr="002062E7">
        <w:t xml:space="preserve"> </w:t>
      </w:r>
      <w:r w:rsidRPr="00F20623">
        <w:t>proteins</w:t>
      </w:r>
      <w:r w:rsidR="002062E7" w:rsidRPr="002062E7">
        <w:t xml:space="preserve"> </w:t>
      </w:r>
      <w:r w:rsidRPr="00F20623">
        <w:t>from</w:t>
      </w:r>
      <w:r w:rsidR="002062E7" w:rsidRPr="002062E7">
        <w:t xml:space="preserve"> </w:t>
      </w:r>
      <w:r w:rsidRPr="00F20623">
        <w:t>mammalian</w:t>
      </w:r>
      <w:r w:rsidR="002062E7" w:rsidRPr="002062E7">
        <w:t xml:space="preserve"> </w:t>
      </w:r>
      <w:r w:rsidRPr="00F20623">
        <w:t>genetics.</w:t>
      </w:r>
      <w:r w:rsidR="002062E7" w:rsidRPr="002062E7">
        <w:t xml:space="preserve"> </w:t>
      </w:r>
      <w:r w:rsidRPr="00F20623">
        <w:rPr>
          <w:i/>
        </w:rPr>
        <w:t>Matrix</w:t>
      </w:r>
      <w:r w:rsidR="002062E7" w:rsidRPr="002062E7">
        <w:t xml:space="preserve"> </w:t>
      </w:r>
      <w:r w:rsidRPr="00F20623">
        <w:rPr>
          <w:i/>
        </w:rPr>
        <w:t>Biology.</w:t>
      </w:r>
      <w:r w:rsidR="002062E7" w:rsidRPr="002062E7">
        <w:t xml:space="preserve"> </w:t>
      </w:r>
      <w:r w:rsidRPr="00F20623">
        <w:rPr>
          <w:b/>
        </w:rPr>
        <w:t>44-46</w:t>
      </w:r>
      <w:r w:rsidR="00FD66A0" w:rsidRPr="00F20623">
        <w:t>,</w:t>
      </w:r>
      <w:r w:rsidR="002062E7" w:rsidRPr="002062E7">
        <w:t xml:space="preserve"> </w:t>
      </w:r>
      <w:r w:rsidRPr="00F20623">
        <w:t>24-37</w:t>
      </w:r>
      <w:r w:rsidR="00FD66A0">
        <w:t xml:space="preserve"> (</w:t>
      </w:r>
      <w:r w:rsidRPr="00F20623">
        <w:t>2015).</w:t>
      </w:r>
    </w:p>
    <w:p w14:paraId="7321FB30" w14:textId="33028BAF" w:rsidR="00F20623" w:rsidRPr="00F20623" w:rsidRDefault="00F20623" w:rsidP="008B34B5">
      <w:pPr>
        <w:pStyle w:val="EndNoteBibliography"/>
      </w:pPr>
      <w:r w:rsidRPr="00F20623">
        <w:t>7</w:t>
      </w:r>
      <w:r w:rsidR="00FD66A0">
        <w:t xml:space="preserve">. </w:t>
      </w:r>
      <w:r w:rsidRPr="00F20623">
        <w:t>Koo,</w:t>
      </w:r>
      <w:r w:rsidR="002062E7" w:rsidRPr="002062E7">
        <w:t xml:space="preserve"> </w:t>
      </w:r>
      <w:r w:rsidRPr="00F20623">
        <w:t>B.</w:t>
      </w:r>
      <w:r w:rsidR="002062E7" w:rsidRPr="002062E7">
        <w:t xml:space="preserve"> </w:t>
      </w:r>
      <w:r w:rsidRPr="00F20623">
        <w:t>H.</w:t>
      </w:r>
      <w:r w:rsidR="002062E7" w:rsidRPr="002062E7">
        <w:t xml:space="preserve"> </w:t>
      </w:r>
      <w:r w:rsidR="00761DC5" w:rsidRPr="00761DC5">
        <w:t>et al.</w:t>
      </w:r>
      <w:r w:rsidR="002062E7" w:rsidRPr="002062E7">
        <w:t xml:space="preserve"> </w:t>
      </w:r>
      <w:r w:rsidRPr="00F20623">
        <w:t>ADAMTS-like</w:t>
      </w:r>
      <w:r w:rsidR="002062E7" w:rsidRPr="002062E7">
        <w:t xml:space="preserve"> </w:t>
      </w:r>
      <w:r w:rsidRPr="00F20623">
        <w:t>2</w:t>
      </w:r>
      <w:r w:rsidR="002062E7" w:rsidRPr="002062E7">
        <w:t xml:space="preserve"> </w:t>
      </w:r>
      <w:r w:rsidRPr="00F20623">
        <w:t>(ADAMTSL2)</w:t>
      </w:r>
      <w:r w:rsidR="002062E7" w:rsidRPr="002062E7">
        <w:t xml:space="preserve"> </w:t>
      </w:r>
      <w:r w:rsidRPr="00F20623">
        <w:t>is</w:t>
      </w:r>
      <w:r w:rsidR="002062E7" w:rsidRPr="002062E7">
        <w:t xml:space="preserve"> </w:t>
      </w:r>
      <w:r w:rsidRPr="00F20623">
        <w:t>a</w:t>
      </w:r>
      <w:r w:rsidR="002062E7" w:rsidRPr="002062E7">
        <w:t xml:space="preserve"> </w:t>
      </w:r>
      <w:r w:rsidRPr="00F20623">
        <w:t>secreted</w:t>
      </w:r>
      <w:r w:rsidR="002062E7" w:rsidRPr="002062E7">
        <w:t xml:space="preserve"> </w:t>
      </w:r>
      <w:r w:rsidRPr="00F20623">
        <w:t>glycoprotein</w:t>
      </w:r>
      <w:r w:rsidR="002062E7" w:rsidRPr="002062E7">
        <w:t xml:space="preserve"> </w:t>
      </w:r>
      <w:r w:rsidRPr="00F20623">
        <w:t>that</w:t>
      </w:r>
      <w:r w:rsidR="002062E7" w:rsidRPr="002062E7">
        <w:t xml:space="preserve"> </w:t>
      </w:r>
      <w:r w:rsidRPr="00F20623">
        <w:t>is</w:t>
      </w:r>
      <w:r w:rsidR="002062E7" w:rsidRPr="002062E7">
        <w:t xml:space="preserve"> </w:t>
      </w:r>
      <w:r w:rsidRPr="00F20623">
        <w:t>widely</w:t>
      </w:r>
      <w:r w:rsidR="002062E7" w:rsidRPr="002062E7">
        <w:t xml:space="preserve"> </w:t>
      </w:r>
      <w:r w:rsidRPr="00F20623">
        <w:t>expressed</w:t>
      </w:r>
      <w:r w:rsidR="002062E7" w:rsidRPr="002062E7">
        <w:t xml:space="preserve"> </w:t>
      </w:r>
      <w:r w:rsidRPr="00F20623">
        <w:t>during</w:t>
      </w:r>
      <w:r w:rsidR="002062E7" w:rsidRPr="002062E7">
        <w:t xml:space="preserve"> </w:t>
      </w:r>
      <w:r w:rsidRPr="00F20623">
        <w:t>mouse</w:t>
      </w:r>
      <w:r w:rsidR="002062E7" w:rsidRPr="002062E7">
        <w:t xml:space="preserve"> </w:t>
      </w:r>
      <w:r w:rsidRPr="00F20623">
        <w:t>embryogenesis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is</w:t>
      </w:r>
      <w:r w:rsidR="002062E7" w:rsidRPr="002062E7">
        <w:t xml:space="preserve"> </w:t>
      </w:r>
      <w:r w:rsidRPr="00F20623">
        <w:t>regulated</w:t>
      </w:r>
      <w:r w:rsidR="002062E7" w:rsidRPr="002062E7">
        <w:t xml:space="preserve"> </w:t>
      </w:r>
      <w:r w:rsidRPr="00F20623">
        <w:t>during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yogenesis.</w:t>
      </w:r>
      <w:r w:rsidR="002062E7" w:rsidRPr="002062E7">
        <w:t xml:space="preserve"> </w:t>
      </w:r>
      <w:r w:rsidRPr="00F20623">
        <w:rPr>
          <w:i/>
        </w:rPr>
        <w:t>Matrix</w:t>
      </w:r>
      <w:r w:rsidR="002062E7" w:rsidRPr="002062E7">
        <w:t xml:space="preserve"> </w:t>
      </w:r>
      <w:r w:rsidRPr="00F20623">
        <w:rPr>
          <w:i/>
        </w:rPr>
        <w:t>Biology.</w:t>
      </w:r>
      <w:r w:rsidR="002062E7" w:rsidRPr="002062E7">
        <w:t xml:space="preserve"> </w:t>
      </w:r>
      <w:r w:rsidRPr="00F20623">
        <w:rPr>
          <w:b/>
        </w:rPr>
        <w:t>26</w:t>
      </w:r>
      <w:r w:rsidR="002062E7" w:rsidRPr="002062E7">
        <w:t xml:space="preserve"> </w:t>
      </w:r>
      <w:r w:rsidRPr="00F20623">
        <w:t>(6),</w:t>
      </w:r>
      <w:r w:rsidR="002062E7" w:rsidRPr="002062E7">
        <w:t xml:space="preserve"> </w:t>
      </w:r>
      <w:r w:rsidRPr="00F20623">
        <w:t>431-441</w:t>
      </w:r>
      <w:r w:rsidR="00FD66A0">
        <w:t xml:space="preserve"> (</w:t>
      </w:r>
      <w:r w:rsidRPr="00F20623">
        <w:t>2007).</w:t>
      </w:r>
    </w:p>
    <w:p w14:paraId="31CF848D" w14:textId="20A95E0A" w:rsidR="00F20623" w:rsidRPr="00F20623" w:rsidRDefault="00F20623" w:rsidP="008B34B5">
      <w:pPr>
        <w:pStyle w:val="EndNoteBibliography"/>
      </w:pPr>
      <w:r w:rsidRPr="00F20623">
        <w:t>8</w:t>
      </w:r>
      <w:r w:rsidR="00FD66A0">
        <w:t xml:space="preserve">. </w:t>
      </w:r>
      <w:r w:rsidRPr="00F20623">
        <w:t>Khodabukus,</w:t>
      </w:r>
      <w:r w:rsidR="002062E7" w:rsidRPr="002062E7">
        <w:t xml:space="preserve"> </w:t>
      </w:r>
      <w:r w:rsidRPr="00F20623">
        <w:t>A.</w:t>
      </w:r>
      <w:r w:rsidR="00FD66A0">
        <w:t>,</w:t>
      </w:r>
      <w:r w:rsidR="002062E7" w:rsidRPr="002062E7">
        <w:t xml:space="preserve"> </w:t>
      </w:r>
      <w:r w:rsidRPr="00F20623">
        <w:t>Baar,</w:t>
      </w:r>
      <w:r w:rsidR="002062E7" w:rsidRPr="002062E7">
        <w:t xml:space="preserve"> </w:t>
      </w:r>
      <w:r w:rsidRPr="00F20623">
        <w:t>K.</w:t>
      </w:r>
      <w:r w:rsidR="002062E7" w:rsidRPr="002062E7">
        <w:t xml:space="preserve"> </w:t>
      </w:r>
      <w:r w:rsidRPr="00F20623">
        <w:t>The</w:t>
      </w:r>
      <w:r w:rsidR="002062E7" w:rsidRPr="002062E7">
        <w:t xml:space="preserve"> </w:t>
      </w:r>
      <w:r w:rsidRPr="00F20623">
        <w:t>effect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serum</w:t>
      </w:r>
      <w:r w:rsidR="002062E7" w:rsidRPr="002062E7">
        <w:t xml:space="preserve"> </w:t>
      </w:r>
      <w:r w:rsidRPr="00F20623">
        <w:t>origin</w:t>
      </w:r>
      <w:r w:rsidR="002062E7" w:rsidRPr="002062E7">
        <w:t xml:space="preserve"> </w:t>
      </w:r>
      <w:r w:rsidRPr="00F20623">
        <w:t>on</w:t>
      </w:r>
      <w:r w:rsidR="002062E7" w:rsidRPr="002062E7">
        <w:t xml:space="preserve"> </w:t>
      </w:r>
      <w:r w:rsidRPr="00F20623">
        <w:t>tissue</w:t>
      </w:r>
      <w:r w:rsidR="002062E7" w:rsidRPr="002062E7">
        <w:t xml:space="preserve"> </w:t>
      </w:r>
      <w:r w:rsidRPr="00F20623">
        <w:t>engineered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uscle</w:t>
      </w:r>
      <w:r w:rsidR="002062E7" w:rsidRPr="002062E7">
        <w:t xml:space="preserve"> </w:t>
      </w:r>
      <w:r w:rsidRPr="00F20623">
        <w:t>function.</w:t>
      </w:r>
      <w:r w:rsidR="002062E7" w:rsidRPr="002062E7">
        <w:t xml:space="preserve"> </w:t>
      </w:r>
      <w:r w:rsidRPr="00F20623">
        <w:rPr>
          <w:i/>
        </w:rPr>
        <w:t>Journal</w:t>
      </w:r>
      <w:r w:rsidR="002062E7" w:rsidRPr="002062E7">
        <w:t xml:space="preserve"> </w:t>
      </w:r>
      <w:r w:rsidRPr="00F20623">
        <w:rPr>
          <w:i/>
        </w:rPr>
        <w:t>of</w:t>
      </w:r>
      <w:r w:rsidR="002062E7" w:rsidRPr="002062E7">
        <w:t xml:space="preserve"> </w:t>
      </w:r>
      <w:r w:rsidRPr="00F20623">
        <w:rPr>
          <w:i/>
        </w:rPr>
        <w:t>Cellular</w:t>
      </w:r>
      <w:r w:rsidR="002062E7" w:rsidRPr="002062E7">
        <w:t xml:space="preserve"> </w:t>
      </w:r>
      <w:r w:rsidRPr="00F20623">
        <w:rPr>
          <w:i/>
        </w:rPr>
        <w:t>Biochemistry.</w:t>
      </w:r>
      <w:r w:rsidR="002062E7" w:rsidRPr="002062E7">
        <w:t xml:space="preserve"> </w:t>
      </w:r>
      <w:r w:rsidRPr="00F20623">
        <w:rPr>
          <w:b/>
        </w:rPr>
        <w:t>115</w:t>
      </w:r>
      <w:r w:rsidR="002062E7" w:rsidRPr="002062E7">
        <w:t xml:space="preserve"> </w:t>
      </w:r>
      <w:r w:rsidRPr="00F20623">
        <w:t>(12),</w:t>
      </w:r>
      <w:r w:rsidR="002062E7" w:rsidRPr="002062E7">
        <w:t xml:space="preserve"> </w:t>
      </w:r>
      <w:r w:rsidRPr="00F20623">
        <w:t>2198-2207</w:t>
      </w:r>
      <w:r w:rsidR="00FD66A0">
        <w:t xml:space="preserve"> (</w:t>
      </w:r>
      <w:r w:rsidRPr="00F20623">
        <w:t>2014).</w:t>
      </w:r>
    </w:p>
    <w:p w14:paraId="4B5469C8" w14:textId="6848B7F8" w:rsidR="00F20623" w:rsidRPr="00F20623" w:rsidRDefault="00F20623" w:rsidP="008B34B5">
      <w:pPr>
        <w:pStyle w:val="EndNoteBibliography"/>
      </w:pPr>
      <w:r w:rsidRPr="00F20623">
        <w:t>9</w:t>
      </w:r>
      <w:r w:rsidR="00FD66A0">
        <w:t xml:space="preserve">. </w:t>
      </w:r>
      <w:r w:rsidRPr="00F20623">
        <w:t>Bajaj,</w:t>
      </w:r>
      <w:r w:rsidR="002062E7" w:rsidRPr="002062E7">
        <w:t xml:space="preserve"> </w:t>
      </w:r>
      <w:r w:rsidRPr="00F20623">
        <w:t>P.</w:t>
      </w:r>
      <w:r w:rsidR="002062E7" w:rsidRPr="002062E7">
        <w:t xml:space="preserve"> </w:t>
      </w:r>
      <w:r w:rsidR="00761DC5" w:rsidRPr="00761DC5">
        <w:t>et al.</w:t>
      </w:r>
      <w:r w:rsidR="002062E7" w:rsidRPr="002062E7">
        <w:t xml:space="preserve"> </w:t>
      </w:r>
      <w:r w:rsidRPr="00F20623">
        <w:t>Patterning</w:t>
      </w:r>
      <w:r w:rsidR="002062E7" w:rsidRPr="002062E7">
        <w:t xml:space="preserve"> </w:t>
      </w:r>
      <w:r w:rsidRPr="00F20623">
        <w:t>the</w:t>
      </w:r>
      <w:r w:rsidR="002062E7" w:rsidRPr="002062E7">
        <w:t xml:space="preserve"> </w:t>
      </w:r>
      <w:r w:rsidRPr="00F20623">
        <w:t>differentia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C2C12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yoblasts.</w:t>
      </w:r>
      <w:r w:rsidR="002062E7" w:rsidRPr="002062E7">
        <w:t xml:space="preserve"> </w:t>
      </w:r>
      <w:r w:rsidR="00FD66A0" w:rsidRPr="00FD66A0">
        <w:rPr>
          <w:i/>
        </w:rPr>
        <w:t>Integrative Biology</w:t>
      </w:r>
      <w:r w:rsidRPr="00F20623">
        <w:rPr>
          <w:i/>
        </w:rPr>
        <w:t>.</w:t>
      </w:r>
      <w:r w:rsidR="002062E7" w:rsidRPr="002062E7">
        <w:t xml:space="preserve"> </w:t>
      </w:r>
      <w:r w:rsidRPr="00F20623">
        <w:rPr>
          <w:b/>
        </w:rPr>
        <w:t>3</w:t>
      </w:r>
      <w:r w:rsidR="002062E7" w:rsidRPr="002062E7">
        <w:t xml:space="preserve"> </w:t>
      </w:r>
      <w:r w:rsidRPr="00F20623">
        <w:t>(9),</w:t>
      </w:r>
      <w:r w:rsidR="002062E7" w:rsidRPr="002062E7">
        <w:t xml:space="preserve"> </w:t>
      </w:r>
      <w:r w:rsidRPr="00F20623">
        <w:t>897-909</w:t>
      </w:r>
      <w:r w:rsidR="00FD66A0">
        <w:t xml:space="preserve"> (</w:t>
      </w:r>
      <w:r w:rsidRPr="00F20623">
        <w:t>2011).</w:t>
      </w:r>
    </w:p>
    <w:p w14:paraId="54CF1FAD" w14:textId="4523FF94" w:rsidR="00F20623" w:rsidRPr="00F20623" w:rsidRDefault="00F20623" w:rsidP="008B34B5">
      <w:pPr>
        <w:pStyle w:val="EndNoteBibliography"/>
      </w:pPr>
      <w:r w:rsidRPr="00F20623">
        <w:t>10</w:t>
      </w:r>
      <w:r w:rsidR="00FD66A0">
        <w:t xml:space="preserve">. </w:t>
      </w:r>
      <w:r w:rsidRPr="00F20623">
        <w:t>Mashinchian,</w:t>
      </w:r>
      <w:r w:rsidR="002062E7" w:rsidRPr="002062E7">
        <w:t xml:space="preserve"> </w:t>
      </w:r>
      <w:r w:rsidRPr="00F20623">
        <w:t>O.,</w:t>
      </w:r>
      <w:r w:rsidR="002062E7" w:rsidRPr="002062E7">
        <w:t xml:space="preserve"> </w:t>
      </w:r>
      <w:r w:rsidRPr="00F20623">
        <w:t>Pisconti,</w:t>
      </w:r>
      <w:r w:rsidR="002062E7" w:rsidRPr="002062E7">
        <w:t xml:space="preserve"> </w:t>
      </w:r>
      <w:r w:rsidRPr="00F20623">
        <w:t>A.,</w:t>
      </w:r>
      <w:r w:rsidR="002062E7" w:rsidRPr="002062E7">
        <w:t xml:space="preserve"> </w:t>
      </w:r>
      <w:r w:rsidRPr="00F20623">
        <w:t>Le</w:t>
      </w:r>
      <w:r w:rsidR="002062E7" w:rsidRPr="002062E7">
        <w:t xml:space="preserve"> </w:t>
      </w:r>
      <w:r w:rsidRPr="00F20623">
        <w:t>Moal,</w:t>
      </w:r>
      <w:r w:rsidR="002062E7" w:rsidRPr="002062E7">
        <w:t xml:space="preserve"> </w:t>
      </w:r>
      <w:r w:rsidRPr="00F20623">
        <w:t>E.</w:t>
      </w:r>
      <w:r w:rsidR="00FD66A0">
        <w:t>,</w:t>
      </w:r>
      <w:r w:rsidR="002062E7" w:rsidRPr="002062E7">
        <w:t xml:space="preserve"> </w:t>
      </w:r>
      <w:r w:rsidRPr="00F20623">
        <w:t>Bentzinger,</w:t>
      </w:r>
      <w:r w:rsidR="002062E7" w:rsidRPr="002062E7">
        <w:t xml:space="preserve"> </w:t>
      </w:r>
      <w:r w:rsidRPr="00F20623">
        <w:t>C.</w:t>
      </w:r>
      <w:r w:rsidR="002062E7" w:rsidRPr="002062E7">
        <w:t xml:space="preserve"> </w:t>
      </w:r>
      <w:r w:rsidRPr="00F20623">
        <w:t>F.</w:t>
      </w:r>
      <w:r w:rsidR="002062E7" w:rsidRPr="002062E7">
        <w:t xml:space="preserve"> </w:t>
      </w:r>
      <w:r w:rsidRPr="00F20623">
        <w:t>The</w:t>
      </w:r>
      <w:r w:rsidR="002062E7" w:rsidRPr="002062E7">
        <w:t xml:space="preserve"> </w:t>
      </w:r>
      <w:r w:rsidRPr="00F20623">
        <w:t>Muscle</w:t>
      </w:r>
      <w:r w:rsidR="002062E7" w:rsidRPr="002062E7">
        <w:t xml:space="preserve"> </w:t>
      </w:r>
      <w:r w:rsidRPr="00F20623">
        <w:t>Stem</w:t>
      </w:r>
      <w:r w:rsidR="002062E7" w:rsidRPr="002062E7">
        <w:t xml:space="preserve"> </w:t>
      </w:r>
      <w:r w:rsidRPr="00F20623">
        <w:t>Cell</w:t>
      </w:r>
      <w:r w:rsidR="002062E7" w:rsidRPr="002062E7">
        <w:t xml:space="preserve"> </w:t>
      </w:r>
      <w:r w:rsidRPr="00F20623">
        <w:t>Niche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Health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Disease.</w:t>
      </w:r>
      <w:r w:rsidR="002062E7" w:rsidRPr="002062E7">
        <w:t xml:space="preserve"> </w:t>
      </w:r>
      <w:r w:rsidRPr="00F20623">
        <w:rPr>
          <w:i/>
        </w:rPr>
        <w:t>Current</w:t>
      </w:r>
      <w:r w:rsidR="002062E7" w:rsidRPr="002062E7">
        <w:t xml:space="preserve"> </w:t>
      </w:r>
      <w:r w:rsidRPr="00F20623">
        <w:rPr>
          <w:i/>
        </w:rPr>
        <w:t>Topics</w:t>
      </w:r>
      <w:r w:rsidR="002062E7" w:rsidRPr="002062E7">
        <w:t xml:space="preserve"> </w:t>
      </w:r>
      <w:r w:rsidRPr="00F20623">
        <w:rPr>
          <w:i/>
        </w:rPr>
        <w:t>in</w:t>
      </w:r>
      <w:r w:rsidR="002062E7" w:rsidRPr="002062E7">
        <w:t xml:space="preserve"> </w:t>
      </w:r>
      <w:r w:rsidRPr="00F20623">
        <w:rPr>
          <w:i/>
        </w:rPr>
        <w:t>Developmental</w:t>
      </w:r>
      <w:r w:rsidR="002062E7" w:rsidRPr="002062E7">
        <w:t xml:space="preserve"> </w:t>
      </w:r>
      <w:r w:rsidRPr="00F20623">
        <w:rPr>
          <w:i/>
        </w:rPr>
        <w:t>Biology.</w:t>
      </w:r>
      <w:r w:rsidR="002062E7" w:rsidRPr="002062E7">
        <w:t xml:space="preserve"> </w:t>
      </w:r>
      <w:r w:rsidRPr="00F20623">
        <w:rPr>
          <w:b/>
        </w:rPr>
        <w:t>126</w:t>
      </w:r>
      <w:r w:rsidR="00FD66A0">
        <w:rPr>
          <w:bCs/>
        </w:rPr>
        <w:t>,</w:t>
      </w:r>
      <w:r w:rsidR="002062E7" w:rsidRPr="002062E7">
        <w:t xml:space="preserve"> </w:t>
      </w:r>
      <w:r w:rsidRPr="00F20623">
        <w:t>23-65</w:t>
      </w:r>
      <w:r w:rsidR="00FD66A0">
        <w:t xml:space="preserve"> (</w:t>
      </w:r>
      <w:r w:rsidRPr="00F20623">
        <w:t>2018).</w:t>
      </w:r>
    </w:p>
    <w:p w14:paraId="5DEAE6A3" w14:textId="55428CA6" w:rsidR="00F20623" w:rsidRPr="00F20623" w:rsidRDefault="00F20623" w:rsidP="008B34B5">
      <w:pPr>
        <w:pStyle w:val="EndNoteBibliography"/>
      </w:pPr>
      <w:r w:rsidRPr="00F20623">
        <w:t>11</w:t>
      </w:r>
      <w:r w:rsidR="00FD66A0">
        <w:t xml:space="preserve">. </w:t>
      </w:r>
      <w:r w:rsidRPr="00F20623">
        <w:t>Hindi,</w:t>
      </w:r>
      <w:r w:rsidR="002062E7" w:rsidRPr="002062E7">
        <w:t xml:space="preserve"> </w:t>
      </w:r>
      <w:r w:rsidRPr="00F20623">
        <w:t>L.,</w:t>
      </w:r>
      <w:r w:rsidR="002062E7" w:rsidRPr="002062E7">
        <w:t xml:space="preserve"> </w:t>
      </w:r>
      <w:r w:rsidRPr="00F20623">
        <w:t>McMillan,</w:t>
      </w:r>
      <w:r w:rsidR="002062E7" w:rsidRPr="002062E7">
        <w:t xml:space="preserve"> </w:t>
      </w:r>
      <w:r w:rsidRPr="00F20623">
        <w:t>J.</w:t>
      </w:r>
      <w:r w:rsidR="002062E7" w:rsidRPr="002062E7">
        <w:t xml:space="preserve"> </w:t>
      </w:r>
      <w:r w:rsidRPr="00F20623">
        <w:t>D.,</w:t>
      </w:r>
      <w:r w:rsidR="002062E7" w:rsidRPr="002062E7">
        <w:t xml:space="preserve"> </w:t>
      </w:r>
      <w:r w:rsidRPr="00F20623">
        <w:t>Afroze,</w:t>
      </w:r>
      <w:r w:rsidR="002062E7" w:rsidRPr="002062E7">
        <w:t xml:space="preserve"> </w:t>
      </w:r>
      <w:r w:rsidRPr="00F20623">
        <w:t>D.,</w:t>
      </w:r>
      <w:r w:rsidR="002062E7" w:rsidRPr="002062E7">
        <w:t xml:space="preserve"> </w:t>
      </w:r>
      <w:r w:rsidRPr="00F20623">
        <w:t>Hindi,</w:t>
      </w:r>
      <w:r w:rsidR="002062E7" w:rsidRPr="002062E7">
        <w:t xml:space="preserve"> </w:t>
      </w:r>
      <w:r w:rsidRPr="00F20623">
        <w:t>S.</w:t>
      </w:r>
      <w:r w:rsidR="002062E7" w:rsidRPr="002062E7">
        <w:t xml:space="preserve"> </w:t>
      </w:r>
      <w:r w:rsidRPr="00F20623">
        <w:t>M.</w:t>
      </w:r>
      <w:r w:rsidR="00FD66A0">
        <w:t>,</w:t>
      </w:r>
      <w:r w:rsidR="002062E7" w:rsidRPr="002062E7">
        <w:t xml:space="preserve"> </w:t>
      </w:r>
      <w:r w:rsidRPr="00F20623">
        <w:t>Kumar,</w:t>
      </w:r>
      <w:r w:rsidR="002062E7" w:rsidRPr="002062E7">
        <w:t xml:space="preserve"> </w:t>
      </w:r>
      <w:r w:rsidRPr="00F20623">
        <w:t>A.</w:t>
      </w:r>
      <w:r w:rsidR="002062E7" w:rsidRPr="002062E7">
        <w:t xml:space="preserve"> </w:t>
      </w:r>
      <w:r w:rsidRPr="00F20623">
        <w:t>Isolation,</w:t>
      </w:r>
      <w:r w:rsidR="002062E7" w:rsidRPr="002062E7">
        <w:t xml:space="preserve"> </w:t>
      </w:r>
      <w:r w:rsidRPr="00F20623">
        <w:t>Culturing,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Differentia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Primary</w:t>
      </w:r>
      <w:r w:rsidR="002062E7" w:rsidRPr="002062E7">
        <w:t xml:space="preserve"> </w:t>
      </w:r>
      <w:r w:rsidRPr="00F20623">
        <w:t>Myoblasts</w:t>
      </w:r>
      <w:r w:rsidR="002062E7" w:rsidRPr="002062E7">
        <w:t xml:space="preserve"> </w:t>
      </w:r>
      <w:r w:rsidRPr="00F20623">
        <w:t>from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uscle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Adult</w:t>
      </w:r>
      <w:r w:rsidR="002062E7" w:rsidRPr="002062E7">
        <w:t xml:space="preserve"> </w:t>
      </w:r>
      <w:r w:rsidRPr="00F20623">
        <w:t>Mice.</w:t>
      </w:r>
      <w:r w:rsidR="002062E7" w:rsidRPr="002062E7">
        <w:t xml:space="preserve"> </w:t>
      </w:r>
      <w:r w:rsidRPr="00F20623">
        <w:rPr>
          <w:i/>
        </w:rPr>
        <w:t>Bio</w:t>
      </w:r>
      <w:r w:rsidR="00FD66A0">
        <w:rPr>
          <w:i/>
        </w:rPr>
        <w:t>-p</w:t>
      </w:r>
      <w:r w:rsidRPr="00F20623">
        <w:rPr>
          <w:i/>
        </w:rPr>
        <w:t>rotoc</w:t>
      </w:r>
      <w:r w:rsidR="00FD66A0">
        <w:rPr>
          <w:i/>
        </w:rPr>
        <w:t>ol</w:t>
      </w:r>
      <w:r w:rsidRPr="00F20623">
        <w:rPr>
          <w:i/>
        </w:rPr>
        <w:t>.</w:t>
      </w:r>
      <w:r w:rsidR="002062E7" w:rsidRPr="002062E7">
        <w:t xml:space="preserve"> </w:t>
      </w:r>
      <w:r w:rsidRPr="00F20623">
        <w:rPr>
          <w:b/>
        </w:rPr>
        <w:t>7</w:t>
      </w:r>
      <w:r w:rsidR="002062E7" w:rsidRPr="002062E7">
        <w:t xml:space="preserve"> </w:t>
      </w:r>
      <w:r w:rsidRPr="00F20623">
        <w:t>(9),</w:t>
      </w:r>
      <w:r w:rsidR="00FD66A0">
        <w:t xml:space="preserve"> e2248</w:t>
      </w:r>
      <w:r w:rsidR="002062E7" w:rsidRPr="002062E7">
        <w:t xml:space="preserve"> </w:t>
      </w:r>
      <w:r w:rsidRPr="00F20623">
        <w:t>(2017).</w:t>
      </w:r>
    </w:p>
    <w:p w14:paraId="6D976750" w14:textId="5A416C10" w:rsidR="00F20623" w:rsidRPr="00F20623" w:rsidRDefault="00F20623" w:rsidP="008B34B5">
      <w:pPr>
        <w:pStyle w:val="EndNoteBibliography"/>
      </w:pPr>
      <w:r w:rsidRPr="00F20623">
        <w:lastRenderedPageBreak/>
        <w:t>12</w:t>
      </w:r>
      <w:r w:rsidR="00FD66A0">
        <w:t xml:space="preserve">. </w:t>
      </w:r>
      <w:r w:rsidRPr="00F20623">
        <w:t>Krauss,</w:t>
      </w:r>
      <w:r w:rsidR="002062E7" w:rsidRPr="002062E7">
        <w:t xml:space="preserve"> </w:t>
      </w:r>
      <w:r w:rsidRPr="00F20623">
        <w:t>R.</w:t>
      </w:r>
      <w:r w:rsidR="002062E7" w:rsidRPr="002062E7">
        <w:t xml:space="preserve"> </w:t>
      </w:r>
      <w:r w:rsidRPr="00F20623">
        <w:t>S.,</w:t>
      </w:r>
      <w:r w:rsidR="002062E7" w:rsidRPr="002062E7">
        <w:t xml:space="preserve"> </w:t>
      </w:r>
      <w:r w:rsidRPr="00F20623">
        <w:t>Joseph,</w:t>
      </w:r>
      <w:r w:rsidR="002062E7" w:rsidRPr="002062E7">
        <w:t xml:space="preserve"> </w:t>
      </w:r>
      <w:r w:rsidRPr="00F20623">
        <w:t>G.</w:t>
      </w:r>
      <w:r w:rsidR="002062E7" w:rsidRPr="002062E7">
        <w:t xml:space="preserve"> </w:t>
      </w:r>
      <w:r w:rsidRPr="00F20623">
        <w:t>A.</w:t>
      </w:r>
      <w:r w:rsidR="00FD66A0">
        <w:t>,</w:t>
      </w:r>
      <w:r w:rsidR="002062E7" w:rsidRPr="002062E7">
        <w:t xml:space="preserve"> </w:t>
      </w:r>
      <w:r w:rsidRPr="00F20623">
        <w:t>Goel,</w:t>
      </w:r>
      <w:r w:rsidR="002062E7" w:rsidRPr="002062E7">
        <w:t xml:space="preserve"> </w:t>
      </w:r>
      <w:r w:rsidRPr="00F20623">
        <w:t>A.</w:t>
      </w:r>
      <w:r w:rsidR="002062E7" w:rsidRPr="002062E7">
        <w:t xml:space="preserve"> </w:t>
      </w:r>
      <w:r w:rsidRPr="00F20623">
        <w:t>J.</w:t>
      </w:r>
      <w:r w:rsidR="002062E7" w:rsidRPr="002062E7">
        <w:t xml:space="preserve"> </w:t>
      </w:r>
      <w:r w:rsidRPr="00F20623">
        <w:t>Keep</w:t>
      </w:r>
      <w:r w:rsidR="002062E7" w:rsidRPr="002062E7">
        <w:t xml:space="preserve"> </w:t>
      </w:r>
      <w:r w:rsidRPr="00F20623">
        <w:t>Your</w:t>
      </w:r>
      <w:r w:rsidR="002062E7" w:rsidRPr="002062E7">
        <w:t xml:space="preserve"> </w:t>
      </w:r>
      <w:r w:rsidRPr="00F20623">
        <w:t>Friends</w:t>
      </w:r>
      <w:r w:rsidR="002062E7" w:rsidRPr="002062E7">
        <w:t xml:space="preserve"> </w:t>
      </w:r>
      <w:r w:rsidRPr="00F20623">
        <w:t>Close:</w:t>
      </w:r>
      <w:r w:rsidR="002062E7" w:rsidRPr="002062E7">
        <w:t xml:space="preserve"> </w:t>
      </w:r>
      <w:r w:rsidRPr="00F20623">
        <w:t>Cell-Cell</w:t>
      </w:r>
      <w:r w:rsidR="002062E7" w:rsidRPr="002062E7">
        <w:t xml:space="preserve"> </w:t>
      </w:r>
      <w:r w:rsidRPr="00F20623">
        <w:t>Contact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yogenesis.</w:t>
      </w:r>
      <w:r w:rsidR="002062E7" w:rsidRPr="002062E7">
        <w:t xml:space="preserve"> </w:t>
      </w:r>
      <w:r w:rsidR="00FD66A0" w:rsidRPr="00FD66A0">
        <w:rPr>
          <w:i/>
        </w:rPr>
        <w:t>Cold Spring Harbor Perspectives in Biology</w:t>
      </w:r>
      <w:r w:rsidRPr="00F20623">
        <w:rPr>
          <w:i/>
        </w:rPr>
        <w:t>.</w:t>
      </w:r>
      <w:r w:rsidR="002062E7" w:rsidRPr="002062E7">
        <w:t xml:space="preserve"> </w:t>
      </w:r>
      <w:r w:rsidRPr="00F20623">
        <w:rPr>
          <w:b/>
        </w:rPr>
        <w:t>9</w:t>
      </w:r>
      <w:r w:rsidR="002062E7" w:rsidRPr="002062E7">
        <w:t xml:space="preserve"> </w:t>
      </w:r>
      <w:r w:rsidRPr="00F20623">
        <w:t>(2),</w:t>
      </w:r>
      <w:r w:rsidR="00FD66A0" w:rsidRPr="00FD66A0">
        <w:t xml:space="preserve"> a029298</w:t>
      </w:r>
      <w:r w:rsidR="002062E7" w:rsidRPr="002062E7">
        <w:t xml:space="preserve"> </w:t>
      </w:r>
      <w:r w:rsidRPr="00F20623">
        <w:t>(2017).</w:t>
      </w:r>
    </w:p>
    <w:p w14:paraId="020B5765" w14:textId="400A0ACD" w:rsidR="00F20623" w:rsidRPr="00F20623" w:rsidRDefault="00F20623" w:rsidP="008B34B5">
      <w:pPr>
        <w:pStyle w:val="EndNoteBibliography"/>
      </w:pPr>
      <w:r w:rsidRPr="00F20623">
        <w:t>13</w:t>
      </w:r>
      <w:r w:rsidR="00FD66A0">
        <w:t xml:space="preserve">. </w:t>
      </w:r>
      <w:r w:rsidRPr="00F20623">
        <w:t>Lawson,</w:t>
      </w:r>
      <w:r w:rsidR="002062E7" w:rsidRPr="002062E7">
        <w:t xml:space="preserve"> </w:t>
      </w:r>
      <w:r w:rsidRPr="00F20623">
        <w:t>M.</w:t>
      </w:r>
      <w:r w:rsidR="002062E7" w:rsidRPr="002062E7">
        <w:t xml:space="preserve"> </w:t>
      </w:r>
      <w:r w:rsidRPr="00F20623">
        <w:t>A.</w:t>
      </w:r>
      <w:r w:rsidR="00FD66A0">
        <w:t>,</w:t>
      </w:r>
      <w:r w:rsidR="002062E7" w:rsidRPr="002062E7">
        <w:t xml:space="preserve"> </w:t>
      </w:r>
      <w:r w:rsidRPr="00F20623">
        <w:t>Purslow,</w:t>
      </w:r>
      <w:r w:rsidR="002062E7" w:rsidRPr="002062E7">
        <w:t xml:space="preserve"> </w:t>
      </w:r>
      <w:r w:rsidRPr="00F20623">
        <w:t>P.</w:t>
      </w:r>
      <w:r w:rsidR="002062E7" w:rsidRPr="002062E7">
        <w:t xml:space="preserve"> </w:t>
      </w:r>
      <w:r w:rsidRPr="00F20623">
        <w:t>P.</w:t>
      </w:r>
      <w:r w:rsidR="002062E7" w:rsidRPr="002062E7">
        <w:t xml:space="preserve"> </w:t>
      </w:r>
      <w:r w:rsidRPr="00F20623">
        <w:t>Differentia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myoblasts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serum-free</w:t>
      </w:r>
      <w:r w:rsidR="002062E7" w:rsidRPr="002062E7">
        <w:t xml:space="preserve"> </w:t>
      </w:r>
      <w:r w:rsidRPr="00F20623">
        <w:t>media:</w:t>
      </w:r>
      <w:r w:rsidR="002062E7" w:rsidRPr="002062E7">
        <w:t xml:space="preserve"> </w:t>
      </w:r>
      <w:r w:rsidRPr="00F20623">
        <w:t>effects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modified</w:t>
      </w:r>
      <w:r w:rsidR="002062E7" w:rsidRPr="002062E7">
        <w:t xml:space="preserve"> </w:t>
      </w:r>
      <w:r w:rsidRPr="00F20623">
        <w:t>media</w:t>
      </w:r>
      <w:r w:rsidR="002062E7" w:rsidRPr="002062E7">
        <w:t xml:space="preserve"> </w:t>
      </w:r>
      <w:r w:rsidRPr="00F20623">
        <w:t>are</w:t>
      </w:r>
      <w:r w:rsidR="002062E7" w:rsidRPr="002062E7">
        <w:t xml:space="preserve"> </w:t>
      </w:r>
      <w:r w:rsidRPr="00F20623">
        <w:t>cell</w:t>
      </w:r>
      <w:r w:rsidR="002062E7" w:rsidRPr="002062E7">
        <w:t xml:space="preserve"> </w:t>
      </w:r>
      <w:r w:rsidRPr="00F20623">
        <w:t>line-specific.</w:t>
      </w:r>
      <w:r w:rsidR="002062E7" w:rsidRPr="002062E7">
        <w:t xml:space="preserve"> </w:t>
      </w:r>
      <w:r w:rsidRPr="00F20623">
        <w:rPr>
          <w:i/>
        </w:rPr>
        <w:t>Cells</w:t>
      </w:r>
      <w:r w:rsidR="002062E7" w:rsidRPr="002062E7">
        <w:t xml:space="preserve"> </w:t>
      </w:r>
      <w:r w:rsidRPr="00F20623">
        <w:rPr>
          <w:i/>
        </w:rPr>
        <w:t>Tissues</w:t>
      </w:r>
      <w:r w:rsidR="002062E7" w:rsidRPr="002062E7">
        <w:t xml:space="preserve"> </w:t>
      </w:r>
      <w:r w:rsidRPr="00F20623">
        <w:rPr>
          <w:i/>
        </w:rPr>
        <w:t>Organs.</w:t>
      </w:r>
      <w:r w:rsidR="002062E7" w:rsidRPr="002062E7">
        <w:t xml:space="preserve"> </w:t>
      </w:r>
      <w:r w:rsidRPr="00F20623">
        <w:rPr>
          <w:b/>
        </w:rPr>
        <w:t>167</w:t>
      </w:r>
      <w:r w:rsidR="002062E7" w:rsidRPr="002062E7">
        <w:t xml:space="preserve"> </w:t>
      </w:r>
      <w:r w:rsidRPr="00F20623">
        <w:t>(2-3),</w:t>
      </w:r>
      <w:r w:rsidR="002062E7" w:rsidRPr="002062E7">
        <w:t xml:space="preserve"> </w:t>
      </w:r>
      <w:r w:rsidRPr="00F20623">
        <w:t>130-137</w:t>
      </w:r>
      <w:r w:rsidR="00FD66A0">
        <w:t xml:space="preserve"> (</w:t>
      </w:r>
      <w:r w:rsidRPr="00F20623">
        <w:t>2000).</w:t>
      </w:r>
    </w:p>
    <w:p w14:paraId="0C02DE47" w14:textId="570B141E" w:rsidR="00F20623" w:rsidRPr="00F20623" w:rsidRDefault="00F20623" w:rsidP="008B34B5">
      <w:pPr>
        <w:pStyle w:val="EndNoteBibliography"/>
      </w:pPr>
      <w:r w:rsidRPr="00F20623">
        <w:t>14</w:t>
      </w:r>
      <w:r w:rsidR="00FD66A0">
        <w:t xml:space="preserve">. </w:t>
      </w:r>
      <w:r w:rsidRPr="00F20623">
        <w:t>Fujita,</w:t>
      </w:r>
      <w:r w:rsidR="002062E7" w:rsidRPr="002062E7">
        <w:t xml:space="preserve"> </w:t>
      </w:r>
      <w:r w:rsidRPr="00F20623">
        <w:t>H.,</w:t>
      </w:r>
      <w:r w:rsidR="002062E7" w:rsidRPr="002062E7">
        <w:t xml:space="preserve"> </w:t>
      </w:r>
      <w:r w:rsidRPr="00F20623">
        <w:t>Endo,</w:t>
      </w:r>
      <w:r w:rsidR="002062E7" w:rsidRPr="002062E7">
        <w:t xml:space="preserve"> </w:t>
      </w:r>
      <w:r w:rsidRPr="00F20623">
        <w:t>A.,</w:t>
      </w:r>
      <w:r w:rsidR="002062E7" w:rsidRPr="002062E7">
        <w:t xml:space="preserve"> </w:t>
      </w:r>
      <w:r w:rsidRPr="00F20623">
        <w:t>Shimizu,</w:t>
      </w:r>
      <w:r w:rsidR="002062E7" w:rsidRPr="002062E7">
        <w:t xml:space="preserve"> </w:t>
      </w:r>
      <w:r w:rsidRPr="00F20623">
        <w:t>K.</w:t>
      </w:r>
      <w:r w:rsidR="00FD66A0">
        <w:t>,</w:t>
      </w:r>
      <w:r w:rsidR="002062E7" w:rsidRPr="002062E7">
        <w:t xml:space="preserve"> </w:t>
      </w:r>
      <w:r w:rsidRPr="00F20623">
        <w:t>Nagamori,</w:t>
      </w:r>
      <w:r w:rsidR="002062E7" w:rsidRPr="002062E7">
        <w:t xml:space="preserve"> </w:t>
      </w:r>
      <w:r w:rsidRPr="00F20623">
        <w:t>E.</w:t>
      </w:r>
      <w:r w:rsidR="002062E7" w:rsidRPr="002062E7">
        <w:t xml:space="preserve"> </w:t>
      </w:r>
      <w:r w:rsidRPr="00F20623">
        <w:t>Evalua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serum-free</w:t>
      </w:r>
      <w:r w:rsidR="002062E7" w:rsidRPr="002062E7">
        <w:t xml:space="preserve"> </w:t>
      </w:r>
      <w:r w:rsidRPr="00F20623">
        <w:t>differentiation</w:t>
      </w:r>
      <w:r w:rsidR="002062E7" w:rsidRPr="002062E7">
        <w:t xml:space="preserve"> </w:t>
      </w:r>
      <w:r w:rsidRPr="00F20623">
        <w:t>conditions</w:t>
      </w:r>
      <w:r w:rsidR="002062E7" w:rsidRPr="002062E7">
        <w:t xml:space="preserve"> </w:t>
      </w:r>
      <w:r w:rsidRPr="00F20623">
        <w:t>for</w:t>
      </w:r>
      <w:r w:rsidR="002062E7" w:rsidRPr="002062E7">
        <w:t xml:space="preserve"> </w:t>
      </w:r>
      <w:r w:rsidRPr="00F20623">
        <w:t>C2C12</w:t>
      </w:r>
      <w:r w:rsidR="002062E7" w:rsidRPr="002062E7">
        <w:t xml:space="preserve"> </w:t>
      </w:r>
      <w:r w:rsidRPr="00F20623">
        <w:t>myoblast</w:t>
      </w:r>
      <w:r w:rsidR="002062E7" w:rsidRPr="002062E7">
        <w:t xml:space="preserve"> </w:t>
      </w:r>
      <w:r w:rsidRPr="00F20623">
        <w:t>cells</w:t>
      </w:r>
      <w:r w:rsidR="002062E7" w:rsidRPr="002062E7">
        <w:t xml:space="preserve"> </w:t>
      </w:r>
      <w:r w:rsidRPr="00F20623">
        <w:t>assessed</w:t>
      </w:r>
      <w:r w:rsidR="002062E7" w:rsidRPr="002062E7">
        <w:t xml:space="preserve"> </w:t>
      </w:r>
      <w:r w:rsidRPr="00F20623">
        <w:t>as</w:t>
      </w:r>
      <w:r w:rsidR="002062E7" w:rsidRPr="002062E7">
        <w:t xml:space="preserve"> </w:t>
      </w:r>
      <w:r w:rsidRPr="00F20623">
        <w:t>to</w:t>
      </w:r>
      <w:r w:rsidR="002062E7" w:rsidRPr="002062E7">
        <w:t xml:space="preserve"> </w:t>
      </w:r>
      <w:r w:rsidRPr="00F20623">
        <w:t>active</w:t>
      </w:r>
      <w:r w:rsidR="002062E7" w:rsidRPr="002062E7">
        <w:t xml:space="preserve"> </w:t>
      </w:r>
      <w:r w:rsidRPr="00F20623">
        <w:t>tension</w:t>
      </w:r>
      <w:r w:rsidR="002062E7" w:rsidRPr="002062E7">
        <w:t xml:space="preserve"> </w:t>
      </w:r>
      <w:r w:rsidRPr="00F20623">
        <w:t>generation</w:t>
      </w:r>
      <w:r w:rsidR="002062E7" w:rsidRPr="002062E7">
        <w:t xml:space="preserve"> </w:t>
      </w:r>
      <w:r w:rsidRPr="00F20623">
        <w:t>capability.</w:t>
      </w:r>
      <w:r w:rsidR="002062E7" w:rsidRPr="002062E7">
        <w:t xml:space="preserve"> </w:t>
      </w:r>
      <w:r w:rsidRPr="00F20623">
        <w:rPr>
          <w:i/>
        </w:rPr>
        <w:t>Biotechnology</w:t>
      </w:r>
      <w:r w:rsidR="002062E7" w:rsidRPr="002062E7">
        <w:t xml:space="preserve"> </w:t>
      </w:r>
      <w:r w:rsidRPr="00F20623">
        <w:rPr>
          <w:i/>
        </w:rPr>
        <w:t>and</w:t>
      </w:r>
      <w:r w:rsidR="002062E7" w:rsidRPr="002062E7">
        <w:t xml:space="preserve"> </w:t>
      </w:r>
      <w:r w:rsidRPr="00F20623">
        <w:rPr>
          <w:i/>
        </w:rPr>
        <w:t>Bioengineering.</w:t>
      </w:r>
      <w:r w:rsidR="002062E7" w:rsidRPr="002062E7">
        <w:t xml:space="preserve"> </w:t>
      </w:r>
      <w:r w:rsidRPr="00F20623">
        <w:rPr>
          <w:b/>
        </w:rPr>
        <w:t>107</w:t>
      </w:r>
      <w:r w:rsidR="002062E7" w:rsidRPr="002062E7">
        <w:t xml:space="preserve"> </w:t>
      </w:r>
      <w:r w:rsidRPr="00F20623">
        <w:t>(5),</w:t>
      </w:r>
      <w:r w:rsidR="002062E7" w:rsidRPr="002062E7">
        <w:t xml:space="preserve"> </w:t>
      </w:r>
      <w:r w:rsidRPr="00F20623">
        <w:t>894-901</w:t>
      </w:r>
      <w:r w:rsidR="00FD66A0">
        <w:t xml:space="preserve"> (</w:t>
      </w:r>
      <w:r w:rsidRPr="00F20623">
        <w:t>2010).</w:t>
      </w:r>
    </w:p>
    <w:p w14:paraId="1A8D701E" w14:textId="06C8F168" w:rsidR="00F20623" w:rsidRPr="00F20623" w:rsidRDefault="00F20623" w:rsidP="008B34B5">
      <w:pPr>
        <w:pStyle w:val="EndNoteBibliography"/>
      </w:pPr>
      <w:r w:rsidRPr="00F20623">
        <w:t>15</w:t>
      </w:r>
      <w:r w:rsidR="00FD66A0">
        <w:t xml:space="preserve">. </w:t>
      </w:r>
      <w:r w:rsidRPr="00F20623">
        <w:t>Cheng,</w:t>
      </w:r>
      <w:r w:rsidR="002062E7" w:rsidRPr="002062E7">
        <w:t xml:space="preserve"> </w:t>
      </w:r>
      <w:r w:rsidRPr="00F20623">
        <w:t>C.</w:t>
      </w:r>
      <w:r w:rsidR="002062E7" w:rsidRPr="002062E7">
        <w:t xml:space="preserve"> </w:t>
      </w:r>
      <w:r w:rsidRPr="00F20623">
        <w:t>S.</w:t>
      </w:r>
      <w:r w:rsidR="002062E7" w:rsidRPr="002062E7">
        <w:t xml:space="preserve"> </w:t>
      </w:r>
      <w:r w:rsidR="00761DC5" w:rsidRPr="00761DC5">
        <w:t>et al.</w:t>
      </w:r>
      <w:r w:rsidR="002062E7" w:rsidRPr="002062E7">
        <w:t xml:space="preserve"> </w:t>
      </w:r>
      <w:r w:rsidRPr="00F20623">
        <w:t>Conditions</w:t>
      </w:r>
      <w:r w:rsidR="002062E7" w:rsidRPr="002062E7">
        <w:t xml:space="preserve"> </w:t>
      </w:r>
      <w:r w:rsidRPr="00F20623">
        <w:t>that</w:t>
      </w:r>
      <w:r w:rsidR="002062E7" w:rsidRPr="002062E7">
        <w:t xml:space="preserve"> </w:t>
      </w:r>
      <w:r w:rsidRPr="00F20623">
        <w:t>promote</w:t>
      </w:r>
      <w:r w:rsidR="002062E7" w:rsidRPr="002062E7">
        <w:t xml:space="preserve"> </w:t>
      </w:r>
      <w:r w:rsidRPr="00F20623">
        <w:t>primary</w:t>
      </w:r>
      <w:r w:rsidR="002062E7" w:rsidRPr="002062E7">
        <w:t xml:space="preserve"> </w:t>
      </w:r>
      <w:r w:rsidRPr="00F20623">
        <w:t>human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yoblast</w:t>
      </w:r>
      <w:r w:rsidR="002062E7" w:rsidRPr="002062E7">
        <w:t xml:space="preserve"> </w:t>
      </w:r>
      <w:r w:rsidRPr="00F20623">
        <w:t>culture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muscle</w:t>
      </w:r>
      <w:r w:rsidR="002062E7" w:rsidRPr="002062E7">
        <w:t xml:space="preserve"> </w:t>
      </w:r>
      <w:r w:rsidRPr="00F20623">
        <w:t>differentiation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vitro.</w:t>
      </w:r>
      <w:r w:rsidR="002062E7" w:rsidRPr="002062E7">
        <w:t xml:space="preserve"> </w:t>
      </w:r>
      <w:r w:rsidR="00FD66A0" w:rsidRPr="00FD66A0">
        <w:rPr>
          <w:i/>
        </w:rPr>
        <w:t>American Journal of Physiology-Cell Physiology</w:t>
      </w:r>
      <w:r w:rsidR="00FD66A0">
        <w:rPr>
          <w:iCs/>
        </w:rPr>
        <w:t>.</w:t>
      </w:r>
      <w:r w:rsidR="002062E7" w:rsidRPr="002062E7">
        <w:t xml:space="preserve"> </w:t>
      </w:r>
      <w:r w:rsidRPr="00F20623">
        <w:rPr>
          <w:b/>
        </w:rPr>
        <w:t>306</w:t>
      </w:r>
      <w:r w:rsidR="002062E7" w:rsidRPr="002062E7">
        <w:t xml:space="preserve"> </w:t>
      </w:r>
      <w:r w:rsidRPr="00F20623">
        <w:t>(4),</w:t>
      </w:r>
      <w:r w:rsidR="002062E7" w:rsidRPr="002062E7">
        <w:t xml:space="preserve"> </w:t>
      </w:r>
      <w:r w:rsidRPr="00F20623">
        <w:t>C385-395</w:t>
      </w:r>
      <w:r w:rsidR="00FD66A0">
        <w:t xml:space="preserve"> (</w:t>
      </w:r>
      <w:r w:rsidRPr="00F20623">
        <w:t>2014).</w:t>
      </w:r>
    </w:p>
    <w:p w14:paraId="7EA992F7" w14:textId="2C6BDBA3" w:rsidR="00F20623" w:rsidRPr="00F20623" w:rsidRDefault="00F20623" w:rsidP="008B34B5">
      <w:pPr>
        <w:pStyle w:val="EndNoteBibliography"/>
      </w:pPr>
      <w:r w:rsidRPr="00F20623">
        <w:t>16</w:t>
      </w:r>
      <w:r w:rsidR="00FD66A0">
        <w:t xml:space="preserve">. </w:t>
      </w:r>
      <w:r w:rsidRPr="00F20623">
        <w:t>Conejo,</w:t>
      </w:r>
      <w:r w:rsidR="002062E7" w:rsidRPr="002062E7">
        <w:t xml:space="preserve"> </w:t>
      </w:r>
      <w:r w:rsidRPr="00F20623">
        <w:t>R.,</w:t>
      </w:r>
      <w:r w:rsidR="002062E7" w:rsidRPr="002062E7">
        <w:t xml:space="preserve"> </w:t>
      </w:r>
      <w:r w:rsidRPr="00F20623">
        <w:t>Valverde,</w:t>
      </w:r>
      <w:r w:rsidR="002062E7" w:rsidRPr="002062E7">
        <w:t xml:space="preserve"> </w:t>
      </w:r>
      <w:r w:rsidRPr="00F20623">
        <w:t>A.</w:t>
      </w:r>
      <w:r w:rsidR="002062E7" w:rsidRPr="002062E7">
        <w:t xml:space="preserve"> </w:t>
      </w:r>
      <w:r w:rsidRPr="00F20623">
        <w:t>M.,</w:t>
      </w:r>
      <w:r w:rsidR="002062E7" w:rsidRPr="002062E7">
        <w:t xml:space="preserve"> </w:t>
      </w:r>
      <w:r w:rsidRPr="00F20623">
        <w:t>Benito,</w:t>
      </w:r>
      <w:r w:rsidR="002062E7" w:rsidRPr="002062E7">
        <w:t xml:space="preserve"> </w:t>
      </w:r>
      <w:r w:rsidRPr="00F20623">
        <w:t>M.</w:t>
      </w:r>
      <w:r w:rsidR="00FD66A0">
        <w:t>,</w:t>
      </w:r>
      <w:r w:rsidR="002062E7" w:rsidRPr="002062E7">
        <w:t xml:space="preserve"> </w:t>
      </w:r>
      <w:r w:rsidRPr="00F20623">
        <w:t>Lorenzo,</w:t>
      </w:r>
      <w:r w:rsidR="002062E7" w:rsidRPr="002062E7">
        <w:t xml:space="preserve"> </w:t>
      </w:r>
      <w:r w:rsidRPr="00F20623">
        <w:t>M.</w:t>
      </w:r>
      <w:r w:rsidR="002062E7" w:rsidRPr="002062E7">
        <w:t xml:space="preserve"> </w:t>
      </w:r>
      <w:r w:rsidRPr="00F20623">
        <w:t>Insulin</w:t>
      </w:r>
      <w:r w:rsidR="002062E7" w:rsidRPr="002062E7">
        <w:t xml:space="preserve"> </w:t>
      </w:r>
      <w:r w:rsidRPr="00F20623">
        <w:t>produces</w:t>
      </w:r>
      <w:r w:rsidR="002062E7" w:rsidRPr="002062E7">
        <w:t xml:space="preserve"> </w:t>
      </w:r>
      <w:r w:rsidRPr="00F20623">
        <w:t>myogenesis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C2C12</w:t>
      </w:r>
      <w:r w:rsidR="002062E7" w:rsidRPr="002062E7">
        <w:t xml:space="preserve"> </w:t>
      </w:r>
      <w:r w:rsidRPr="00F20623">
        <w:t>myoblasts</w:t>
      </w:r>
      <w:r w:rsidR="002062E7" w:rsidRPr="002062E7">
        <w:t xml:space="preserve"> </w:t>
      </w:r>
      <w:r w:rsidRPr="00F20623">
        <w:t>by</w:t>
      </w:r>
      <w:r w:rsidR="002062E7" w:rsidRPr="002062E7">
        <w:t xml:space="preserve"> </w:t>
      </w:r>
      <w:r w:rsidRPr="00F20623">
        <w:t>induc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NF-kappaB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downregula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AP-1</w:t>
      </w:r>
      <w:r w:rsidR="002062E7" w:rsidRPr="002062E7">
        <w:t xml:space="preserve"> </w:t>
      </w:r>
      <w:r w:rsidRPr="00F20623">
        <w:t>activities.</w:t>
      </w:r>
      <w:r w:rsidR="002062E7" w:rsidRPr="002062E7">
        <w:t xml:space="preserve"> </w:t>
      </w:r>
      <w:r w:rsidRPr="00F20623">
        <w:rPr>
          <w:i/>
        </w:rPr>
        <w:t>Journal</w:t>
      </w:r>
      <w:r w:rsidR="002062E7" w:rsidRPr="002062E7">
        <w:t xml:space="preserve"> </w:t>
      </w:r>
      <w:r w:rsidRPr="00F20623">
        <w:rPr>
          <w:i/>
        </w:rPr>
        <w:t>of</w:t>
      </w:r>
      <w:r w:rsidR="002062E7" w:rsidRPr="002062E7">
        <w:t xml:space="preserve"> </w:t>
      </w:r>
      <w:r w:rsidRPr="00F20623">
        <w:rPr>
          <w:i/>
        </w:rPr>
        <w:t>Cellular</w:t>
      </w:r>
      <w:r w:rsidR="002062E7" w:rsidRPr="002062E7">
        <w:t xml:space="preserve"> </w:t>
      </w:r>
      <w:r w:rsidRPr="00F20623">
        <w:rPr>
          <w:i/>
        </w:rPr>
        <w:t>Physiology.</w:t>
      </w:r>
      <w:r w:rsidR="002062E7" w:rsidRPr="002062E7">
        <w:t xml:space="preserve"> </w:t>
      </w:r>
      <w:r w:rsidRPr="00F20623">
        <w:rPr>
          <w:b/>
        </w:rPr>
        <w:t>186</w:t>
      </w:r>
      <w:r w:rsidR="002062E7" w:rsidRPr="002062E7">
        <w:t xml:space="preserve"> </w:t>
      </w:r>
      <w:r w:rsidRPr="00F20623">
        <w:t>(1),</w:t>
      </w:r>
      <w:r w:rsidR="002062E7" w:rsidRPr="002062E7">
        <w:t xml:space="preserve"> </w:t>
      </w:r>
      <w:r w:rsidRPr="00F20623">
        <w:t>82-94</w:t>
      </w:r>
      <w:r w:rsidR="00FD66A0">
        <w:t xml:space="preserve"> (</w:t>
      </w:r>
      <w:r w:rsidRPr="00F20623">
        <w:t>2001).</w:t>
      </w:r>
    </w:p>
    <w:p w14:paraId="59579ED0" w14:textId="4147D20A" w:rsidR="00F20623" w:rsidRPr="00F20623" w:rsidRDefault="00F20623" w:rsidP="008B34B5">
      <w:pPr>
        <w:pStyle w:val="EndNoteBibliography"/>
      </w:pPr>
      <w:r w:rsidRPr="00F20623">
        <w:t>17</w:t>
      </w:r>
      <w:r w:rsidR="00FD66A0">
        <w:t xml:space="preserve">. </w:t>
      </w:r>
      <w:r w:rsidRPr="00F20623">
        <w:t>Dodds,</w:t>
      </w:r>
      <w:r w:rsidR="002062E7" w:rsidRPr="002062E7">
        <w:t xml:space="preserve"> </w:t>
      </w:r>
      <w:r w:rsidRPr="00F20623">
        <w:t>E.,</w:t>
      </w:r>
      <w:r w:rsidR="002062E7" w:rsidRPr="002062E7">
        <w:t xml:space="preserve"> </w:t>
      </w:r>
      <w:r w:rsidRPr="00F20623">
        <w:t>Dunckley,</w:t>
      </w:r>
      <w:r w:rsidR="002062E7" w:rsidRPr="002062E7">
        <w:t xml:space="preserve"> </w:t>
      </w:r>
      <w:r w:rsidRPr="00F20623">
        <w:t>M.</w:t>
      </w:r>
      <w:r w:rsidR="002062E7" w:rsidRPr="002062E7">
        <w:t xml:space="preserve"> </w:t>
      </w:r>
      <w:r w:rsidRPr="00F20623">
        <w:t>G.,</w:t>
      </w:r>
      <w:r w:rsidR="002062E7" w:rsidRPr="002062E7">
        <w:t xml:space="preserve"> </w:t>
      </w:r>
      <w:r w:rsidRPr="00F20623">
        <w:t>Naujoks,</w:t>
      </w:r>
      <w:r w:rsidR="002062E7" w:rsidRPr="002062E7">
        <w:t xml:space="preserve"> </w:t>
      </w:r>
      <w:r w:rsidRPr="00F20623">
        <w:t>K.,</w:t>
      </w:r>
      <w:r w:rsidR="002062E7" w:rsidRPr="002062E7">
        <w:t xml:space="preserve"> </w:t>
      </w:r>
      <w:r w:rsidRPr="00F20623">
        <w:t>Michaelis,</w:t>
      </w:r>
      <w:r w:rsidR="002062E7" w:rsidRPr="002062E7">
        <w:t xml:space="preserve"> </w:t>
      </w:r>
      <w:r w:rsidRPr="00F20623">
        <w:t>U.</w:t>
      </w:r>
      <w:r w:rsidR="00FD66A0">
        <w:t>,</w:t>
      </w:r>
      <w:r w:rsidR="002062E7" w:rsidRPr="002062E7">
        <w:t xml:space="preserve"> </w:t>
      </w:r>
      <w:r w:rsidRPr="00F20623">
        <w:t>Dickson,</w:t>
      </w:r>
      <w:r w:rsidR="002062E7" w:rsidRPr="002062E7">
        <w:t xml:space="preserve"> </w:t>
      </w:r>
      <w:r w:rsidRPr="00F20623">
        <w:t>G.</w:t>
      </w:r>
      <w:r w:rsidR="002062E7" w:rsidRPr="002062E7">
        <w:t xml:space="preserve"> </w:t>
      </w:r>
      <w:r w:rsidRPr="00F20623">
        <w:t>Lipofec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cultured</w:t>
      </w:r>
      <w:r w:rsidR="002062E7" w:rsidRPr="002062E7">
        <w:t xml:space="preserve"> </w:t>
      </w:r>
      <w:r w:rsidRPr="00F20623">
        <w:t>mouse</w:t>
      </w:r>
      <w:r w:rsidR="002062E7" w:rsidRPr="002062E7">
        <w:t xml:space="preserve"> </w:t>
      </w:r>
      <w:r w:rsidRPr="00F20623">
        <w:t>muscle</w:t>
      </w:r>
      <w:r w:rsidR="002062E7" w:rsidRPr="002062E7">
        <w:t xml:space="preserve"> </w:t>
      </w:r>
      <w:r w:rsidRPr="00F20623">
        <w:t>cells:</w:t>
      </w:r>
      <w:r w:rsidR="002062E7" w:rsidRPr="002062E7">
        <w:t xml:space="preserve"> </w:t>
      </w:r>
      <w:r w:rsidRPr="00F20623">
        <w:t>a</w:t>
      </w:r>
      <w:r w:rsidR="002062E7" w:rsidRPr="002062E7">
        <w:t xml:space="preserve"> </w:t>
      </w:r>
      <w:r w:rsidRPr="00F20623">
        <w:t>direct</w:t>
      </w:r>
      <w:r w:rsidR="002062E7" w:rsidRPr="002062E7">
        <w:t xml:space="preserve"> </w:t>
      </w:r>
      <w:r w:rsidRPr="00F20623">
        <w:t>comparis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Lipofectamine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DOSPER.</w:t>
      </w:r>
      <w:r w:rsidR="002062E7" w:rsidRPr="002062E7">
        <w:t xml:space="preserve"> </w:t>
      </w:r>
      <w:r w:rsidRPr="00F20623">
        <w:rPr>
          <w:i/>
        </w:rPr>
        <w:t>Gene</w:t>
      </w:r>
      <w:r w:rsidR="002062E7" w:rsidRPr="002062E7">
        <w:t xml:space="preserve"> </w:t>
      </w:r>
      <w:r w:rsidRPr="00F20623">
        <w:rPr>
          <w:i/>
        </w:rPr>
        <w:t>Therapy.</w:t>
      </w:r>
      <w:r w:rsidR="002062E7" w:rsidRPr="002062E7">
        <w:t xml:space="preserve"> </w:t>
      </w:r>
      <w:r w:rsidRPr="00F20623">
        <w:rPr>
          <w:b/>
        </w:rPr>
        <w:t>5</w:t>
      </w:r>
      <w:r w:rsidR="002062E7" w:rsidRPr="002062E7">
        <w:t xml:space="preserve"> </w:t>
      </w:r>
      <w:r w:rsidRPr="00F20623">
        <w:t>(4),</w:t>
      </w:r>
      <w:r w:rsidR="002062E7" w:rsidRPr="002062E7">
        <w:t xml:space="preserve"> </w:t>
      </w:r>
      <w:r w:rsidRPr="00F20623">
        <w:t>542-551</w:t>
      </w:r>
      <w:r w:rsidR="00FD66A0">
        <w:t xml:space="preserve"> (</w:t>
      </w:r>
      <w:r w:rsidRPr="00F20623">
        <w:t>1998).</w:t>
      </w:r>
    </w:p>
    <w:p w14:paraId="1FFD9341" w14:textId="4C7F2B24" w:rsidR="00F20623" w:rsidRPr="00F20623" w:rsidRDefault="00F20623" w:rsidP="008B34B5">
      <w:pPr>
        <w:pStyle w:val="EndNoteBibliography"/>
      </w:pPr>
      <w:r w:rsidRPr="00F20623">
        <w:t>18</w:t>
      </w:r>
      <w:r w:rsidR="00FD66A0">
        <w:t xml:space="preserve">. </w:t>
      </w:r>
      <w:r w:rsidRPr="00F20623">
        <w:t>Balcı,</w:t>
      </w:r>
      <w:r w:rsidR="002062E7" w:rsidRPr="002062E7">
        <w:t xml:space="preserve"> </w:t>
      </w:r>
      <w:r w:rsidRPr="00F20623">
        <w:t>B.</w:t>
      </w:r>
      <w:r w:rsidR="00FD66A0">
        <w:t>,</w:t>
      </w:r>
      <w:r w:rsidR="002062E7" w:rsidRPr="002062E7">
        <w:t xml:space="preserve"> </w:t>
      </w:r>
      <w:r w:rsidRPr="00F20623">
        <w:t>Dinçer,</w:t>
      </w:r>
      <w:r w:rsidR="002062E7" w:rsidRPr="002062E7">
        <w:t xml:space="preserve"> </w:t>
      </w:r>
      <w:r w:rsidRPr="00F20623">
        <w:t>P.</w:t>
      </w:r>
      <w:r w:rsidR="002062E7" w:rsidRPr="002062E7">
        <w:t xml:space="preserve"> </w:t>
      </w:r>
      <w:r w:rsidRPr="00F20623">
        <w:t>Efficient</w:t>
      </w:r>
      <w:r w:rsidR="002062E7" w:rsidRPr="002062E7">
        <w:t xml:space="preserve"> </w:t>
      </w:r>
      <w:r w:rsidRPr="00F20623">
        <w:t>transfec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mouse-derived</w:t>
      </w:r>
      <w:r w:rsidR="002062E7" w:rsidRPr="002062E7">
        <w:t xml:space="preserve"> </w:t>
      </w:r>
      <w:r w:rsidRPr="00F20623">
        <w:t>C2C12</w:t>
      </w:r>
      <w:r w:rsidR="002062E7" w:rsidRPr="002062E7">
        <w:t xml:space="preserve"> </w:t>
      </w:r>
      <w:r w:rsidRPr="00F20623">
        <w:t>myoblasts</w:t>
      </w:r>
      <w:r w:rsidR="002062E7" w:rsidRPr="002062E7">
        <w:t xml:space="preserve"> </w:t>
      </w:r>
      <w:r w:rsidRPr="00F20623">
        <w:t>using</w:t>
      </w:r>
      <w:r w:rsidR="002062E7" w:rsidRPr="002062E7">
        <w:t xml:space="preserve"> </w:t>
      </w:r>
      <w:r w:rsidRPr="00F20623">
        <w:t>a</w:t>
      </w:r>
      <w:r w:rsidR="002062E7" w:rsidRPr="002062E7">
        <w:t xml:space="preserve"> </w:t>
      </w:r>
      <w:r w:rsidRPr="00F20623">
        <w:t>matrigel</w:t>
      </w:r>
      <w:r w:rsidR="002062E7" w:rsidRPr="002062E7">
        <w:t xml:space="preserve"> </w:t>
      </w:r>
      <w:r w:rsidRPr="00F20623">
        <w:t>basement</w:t>
      </w:r>
      <w:r w:rsidR="002062E7" w:rsidRPr="002062E7">
        <w:t xml:space="preserve"> </w:t>
      </w:r>
      <w:r w:rsidRPr="00F20623">
        <w:t>membrane</w:t>
      </w:r>
      <w:r w:rsidR="002062E7" w:rsidRPr="002062E7">
        <w:t xml:space="preserve"> </w:t>
      </w:r>
      <w:r w:rsidRPr="00F20623">
        <w:t>matrix.</w:t>
      </w:r>
      <w:r w:rsidR="002062E7" w:rsidRPr="002062E7">
        <w:t xml:space="preserve"> </w:t>
      </w:r>
      <w:r w:rsidRPr="00F20623">
        <w:rPr>
          <w:i/>
        </w:rPr>
        <w:t>Biotechnology</w:t>
      </w:r>
      <w:r w:rsidR="002062E7" w:rsidRPr="002062E7">
        <w:t xml:space="preserve"> </w:t>
      </w:r>
      <w:r w:rsidRPr="00F20623">
        <w:rPr>
          <w:i/>
        </w:rPr>
        <w:t>Journal.</w:t>
      </w:r>
      <w:r w:rsidR="002062E7" w:rsidRPr="002062E7">
        <w:t xml:space="preserve"> </w:t>
      </w:r>
      <w:r w:rsidRPr="00F20623">
        <w:rPr>
          <w:b/>
        </w:rPr>
        <w:t>4</w:t>
      </w:r>
      <w:r w:rsidR="002062E7" w:rsidRPr="002062E7">
        <w:t xml:space="preserve"> </w:t>
      </w:r>
      <w:r w:rsidRPr="00F20623">
        <w:t>(7),</w:t>
      </w:r>
      <w:r w:rsidR="002062E7" w:rsidRPr="002062E7">
        <w:t xml:space="preserve"> </w:t>
      </w:r>
      <w:r w:rsidRPr="00F20623">
        <w:t>1042-1045</w:t>
      </w:r>
      <w:r w:rsidR="00FD66A0">
        <w:t xml:space="preserve"> (</w:t>
      </w:r>
      <w:r w:rsidRPr="00F20623">
        <w:t>2009).</w:t>
      </w:r>
    </w:p>
    <w:p w14:paraId="057F9268" w14:textId="2532E4A6" w:rsidR="00F20623" w:rsidRPr="00F20623" w:rsidRDefault="00F20623" w:rsidP="008B34B5">
      <w:pPr>
        <w:pStyle w:val="EndNoteBibliography"/>
      </w:pPr>
      <w:r w:rsidRPr="00F20623">
        <w:t>19</w:t>
      </w:r>
      <w:r w:rsidR="00FD66A0">
        <w:t xml:space="preserve">. </w:t>
      </w:r>
      <w:r w:rsidRPr="00F20623">
        <w:t>Xia,</w:t>
      </w:r>
      <w:r w:rsidR="002062E7" w:rsidRPr="002062E7">
        <w:t xml:space="preserve"> </w:t>
      </w:r>
      <w:r w:rsidRPr="00F20623">
        <w:t>D.</w:t>
      </w:r>
      <w:r w:rsidR="002062E7" w:rsidRPr="002062E7">
        <w:t xml:space="preserve"> </w:t>
      </w:r>
      <w:r w:rsidR="00761DC5" w:rsidRPr="00761DC5">
        <w:t>et al.</w:t>
      </w:r>
      <w:r w:rsidR="002062E7" w:rsidRPr="002062E7">
        <w:t xml:space="preserve"> </w:t>
      </w:r>
      <w:r w:rsidRPr="00F20623">
        <w:t>Overexpress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chemokine-like</w:t>
      </w:r>
      <w:r w:rsidR="002062E7" w:rsidRPr="002062E7">
        <w:t xml:space="preserve"> </w:t>
      </w:r>
      <w:r w:rsidRPr="00F20623">
        <w:t>factor</w:t>
      </w:r>
      <w:r w:rsidR="002062E7" w:rsidRPr="002062E7">
        <w:t xml:space="preserve"> </w:t>
      </w:r>
      <w:r w:rsidRPr="00F20623">
        <w:t>2</w:t>
      </w:r>
      <w:r w:rsidR="002062E7" w:rsidRPr="002062E7">
        <w:t xml:space="preserve"> </w:t>
      </w:r>
      <w:r w:rsidRPr="00F20623">
        <w:t>promotes</w:t>
      </w:r>
      <w:r w:rsidR="002062E7" w:rsidRPr="002062E7">
        <w:t xml:space="preserve"> </w:t>
      </w:r>
      <w:r w:rsidRPr="00F20623">
        <w:t>the</w:t>
      </w:r>
      <w:r w:rsidR="002062E7" w:rsidRPr="002062E7">
        <w:t xml:space="preserve"> </w:t>
      </w:r>
      <w:r w:rsidRPr="00F20623">
        <w:t>proliferation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survival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C2C12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uscle</w:t>
      </w:r>
      <w:r w:rsidR="002062E7" w:rsidRPr="002062E7">
        <w:t xml:space="preserve"> </w:t>
      </w:r>
      <w:r w:rsidRPr="00F20623">
        <w:t>cells.</w:t>
      </w:r>
      <w:r w:rsidR="002062E7" w:rsidRPr="002062E7">
        <w:t xml:space="preserve"> </w:t>
      </w:r>
      <w:r w:rsidRPr="00F20623">
        <w:rPr>
          <w:i/>
        </w:rPr>
        <w:t>Biochimica</w:t>
      </w:r>
      <w:r w:rsidR="002062E7" w:rsidRPr="002062E7">
        <w:t xml:space="preserve"> </w:t>
      </w:r>
      <w:r w:rsidRPr="00F20623">
        <w:rPr>
          <w:i/>
        </w:rPr>
        <w:t>et</w:t>
      </w:r>
      <w:r w:rsidR="002062E7" w:rsidRPr="002062E7">
        <w:t xml:space="preserve"> </w:t>
      </w:r>
      <w:r w:rsidRPr="00F20623">
        <w:rPr>
          <w:i/>
        </w:rPr>
        <w:t>Biophysica</w:t>
      </w:r>
      <w:r w:rsidR="002062E7" w:rsidRPr="002062E7">
        <w:t xml:space="preserve"> </w:t>
      </w:r>
      <w:r w:rsidRPr="00F20623">
        <w:rPr>
          <w:i/>
        </w:rPr>
        <w:t>Acta</w:t>
      </w:r>
      <w:r w:rsidR="002062E7" w:rsidRPr="002062E7">
        <w:t xml:space="preserve"> </w:t>
      </w:r>
      <w:r w:rsidRPr="00F20623">
        <w:rPr>
          <w:i/>
        </w:rPr>
        <w:t>(BBA)</w:t>
      </w:r>
      <w:r w:rsidR="002062E7" w:rsidRPr="002062E7">
        <w:t xml:space="preserve"> </w:t>
      </w:r>
      <w:r w:rsidRPr="00F20623">
        <w:rPr>
          <w:i/>
        </w:rPr>
        <w:t>-</w:t>
      </w:r>
      <w:r w:rsidR="002062E7" w:rsidRPr="002062E7">
        <w:t xml:space="preserve"> </w:t>
      </w:r>
      <w:r w:rsidRPr="00F20623">
        <w:rPr>
          <w:i/>
        </w:rPr>
        <w:t>Molecular</w:t>
      </w:r>
      <w:r w:rsidR="002062E7" w:rsidRPr="002062E7">
        <w:t xml:space="preserve"> </w:t>
      </w:r>
      <w:r w:rsidRPr="00F20623">
        <w:rPr>
          <w:i/>
        </w:rPr>
        <w:t>Cell</w:t>
      </w:r>
      <w:r w:rsidR="002062E7" w:rsidRPr="002062E7">
        <w:t xml:space="preserve"> </w:t>
      </w:r>
      <w:r w:rsidRPr="00F20623">
        <w:rPr>
          <w:i/>
        </w:rPr>
        <w:t>Research.</w:t>
      </w:r>
      <w:r w:rsidR="002062E7" w:rsidRPr="002062E7">
        <w:t xml:space="preserve"> </w:t>
      </w:r>
      <w:r w:rsidRPr="00F20623">
        <w:rPr>
          <w:b/>
        </w:rPr>
        <w:t>1591</w:t>
      </w:r>
      <w:r w:rsidR="002062E7" w:rsidRPr="002062E7">
        <w:t xml:space="preserve"> </w:t>
      </w:r>
      <w:r w:rsidRPr="00F20623">
        <w:t>(1),</w:t>
      </w:r>
      <w:r w:rsidR="002062E7" w:rsidRPr="002062E7">
        <w:t xml:space="preserve"> </w:t>
      </w:r>
      <w:r w:rsidRPr="00F20623">
        <w:t>163-173</w:t>
      </w:r>
      <w:r w:rsidR="00FD66A0">
        <w:t xml:space="preserve"> (</w:t>
      </w:r>
      <w:r w:rsidRPr="00F20623">
        <w:t>2002).</w:t>
      </w:r>
    </w:p>
    <w:p w14:paraId="15D914A2" w14:textId="3392393E" w:rsidR="00F20623" w:rsidRPr="00F20623" w:rsidRDefault="00F20623" w:rsidP="008B34B5">
      <w:pPr>
        <w:pStyle w:val="EndNoteBibliography"/>
      </w:pPr>
      <w:r w:rsidRPr="00F20623">
        <w:t>20</w:t>
      </w:r>
      <w:r w:rsidR="00FD66A0">
        <w:t xml:space="preserve">. </w:t>
      </w:r>
      <w:r w:rsidRPr="00F20623">
        <w:t>Tapia,</w:t>
      </w:r>
      <w:r w:rsidR="002062E7" w:rsidRPr="002062E7">
        <w:t xml:space="preserve"> </w:t>
      </w:r>
      <w:r w:rsidRPr="00F20623">
        <w:t>O.</w:t>
      </w:r>
      <w:r w:rsidR="00FD66A0">
        <w:t>,</w:t>
      </w:r>
      <w:r w:rsidR="002062E7" w:rsidRPr="002062E7">
        <w:t xml:space="preserve"> </w:t>
      </w:r>
      <w:r w:rsidRPr="00F20623">
        <w:t>Gerace,</w:t>
      </w:r>
      <w:r w:rsidR="002062E7" w:rsidRPr="002062E7">
        <w:t xml:space="preserve"> </w:t>
      </w:r>
      <w:r w:rsidRPr="00F20623">
        <w:t>L.</w:t>
      </w:r>
      <w:r w:rsidR="002062E7" w:rsidRPr="002062E7">
        <w:t xml:space="preserve"> </w:t>
      </w:r>
      <w:r w:rsidRPr="00F20623">
        <w:t>Analysis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Nuclear</w:t>
      </w:r>
      <w:r w:rsidR="002062E7" w:rsidRPr="002062E7">
        <w:t xml:space="preserve"> </w:t>
      </w:r>
      <w:r w:rsidRPr="00F20623">
        <w:t>Lamina</w:t>
      </w:r>
      <w:r w:rsidR="002062E7" w:rsidRPr="002062E7">
        <w:t xml:space="preserve"> </w:t>
      </w:r>
      <w:r w:rsidRPr="00F20623">
        <w:t>Proteins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Myoblast</w:t>
      </w:r>
      <w:r w:rsidR="002062E7" w:rsidRPr="002062E7">
        <w:t xml:space="preserve"> </w:t>
      </w:r>
      <w:r w:rsidRPr="00F20623">
        <w:t>Differentiation</w:t>
      </w:r>
      <w:r w:rsidR="002062E7" w:rsidRPr="002062E7">
        <w:t xml:space="preserve"> </w:t>
      </w:r>
      <w:r w:rsidRPr="00F20623">
        <w:t>by</w:t>
      </w:r>
      <w:r w:rsidR="002062E7" w:rsidRPr="002062E7">
        <w:t xml:space="preserve"> </w:t>
      </w:r>
      <w:r w:rsidRPr="00F20623">
        <w:t>Functional</w:t>
      </w:r>
      <w:r w:rsidR="002062E7" w:rsidRPr="002062E7">
        <w:t xml:space="preserve"> </w:t>
      </w:r>
      <w:r w:rsidRPr="00F20623">
        <w:t>Complementation.</w:t>
      </w:r>
      <w:r w:rsidR="002062E7" w:rsidRPr="002062E7">
        <w:t xml:space="preserve"> </w:t>
      </w:r>
      <w:r w:rsidRPr="00F20623">
        <w:rPr>
          <w:i/>
        </w:rPr>
        <w:t>Methods</w:t>
      </w:r>
      <w:r w:rsidR="002062E7" w:rsidRPr="002062E7">
        <w:t xml:space="preserve"> </w:t>
      </w:r>
      <w:r w:rsidRPr="00F20623">
        <w:rPr>
          <w:i/>
        </w:rPr>
        <w:t>in</w:t>
      </w:r>
      <w:r w:rsidR="002062E7" w:rsidRPr="002062E7">
        <w:t xml:space="preserve"> </w:t>
      </w:r>
      <w:r w:rsidRPr="00F20623">
        <w:rPr>
          <w:i/>
        </w:rPr>
        <w:t>Molecular</w:t>
      </w:r>
      <w:r w:rsidR="002062E7" w:rsidRPr="002062E7">
        <w:t xml:space="preserve"> </w:t>
      </w:r>
      <w:r w:rsidRPr="00F20623">
        <w:rPr>
          <w:i/>
        </w:rPr>
        <w:t>Biology.</w:t>
      </w:r>
      <w:r w:rsidR="002062E7" w:rsidRPr="002062E7">
        <w:t xml:space="preserve"> </w:t>
      </w:r>
      <w:r w:rsidRPr="00F20623">
        <w:rPr>
          <w:b/>
        </w:rPr>
        <w:t>1411</w:t>
      </w:r>
      <w:r w:rsidR="00FD66A0" w:rsidRPr="00F20623">
        <w:t>,</w:t>
      </w:r>
      <w:r w:rsidR="002062E7" w:rsidRPr="002062E7">
        <w:t xml:space="preserve"> </w:t>
      </w:r>
      <w:r w:rsidRPr="00F20623">
        <w:t>177-194</w:t>
      </w:r>
      <w:r w:rsidR="00FD66A0">
        <w:t xml:space="preserve"> (</w:t>
      </w:r>
      <w:r w:rsidRPr="00F20623">
        <w:t>2016).</w:t>
      </w:r>
    </w:p>
    <w:p w14:paraId="3A6BFE76" w14:textId="63BD73F8" w:rsidR="00F20623" w:rsidRPr="00F20623" w:rsidRDefault="00F20623" w:rsidP="008B34B5">
      <w:pPr>
        <w:pStyle w:val="EndNoteBibliography"/>
      </w:pPr>
      <w:r w:rsidRPr="00F20623">
        <w:t>21</w:t>
      </w:r>
      <w:r w:rsidR="00FD66A0">
        <w:t xml:space="preserve">. </w:t>
      </w:r>
      <w:r w:rsidRPr="00F20623">
        <w:t>Yamano,</w:t>
      </w:r>
      <w:r w:rsidR="002062E7" w:rsidRPr="002062E7">
        <w:t xml:space="preserve"> </w:t>
      </w:r>
      <w:r w:rsidRPr="00F20623">
        <w:t>S.,</w:t>
      </w:r>
      <w:r w:rsidR="002062E7" w:rsidRPr="002062E7">
        <w:t xml:space="preserve"> </w:t>
      </w:r>
      <w:r w:rsidRPr="00F20623">
        <w:t>Dai,</w:t>
      </w:r>
      <w:r w:rsidR="002062E7" w:rsidRPr="002062E7">
        <w:t xml:space="preserve"> </w:t>
      </w:r>
      <w:r w:rsidRPr="00F20623">
        <w:t>J.</w:t>
      </w:r>
      <w:r w:rsidR="00FD66A0">
        <w:t>,</w:t>
      </w:r>
      <w:r w:rsidR="002062E7" w:rsidRPr="002062E7">
        <w:t xml:space="preserve"> </w:t>
      </w:r>
      <w:r w:rsidRPr="00F20623">
        <w:t>Moursi,</w:t>
      </w:r>
      <w:r w:rsidR="002062E7" w:rsidRPr="002062E7">
        <w:t xml:space="preserve"> </w:t>
      </w:r>
      <w:r w:rsidRPr="00F20623">
        <w:t>A.</w:t>
      </w:r>
      <w:r w:rsidR="002062E7" w:rsidRPr="002062E7">
        <w:t xml:space="preserve"> </w:t>
      </w:r>
      <w:r w:rsidRPr="00F20623">
        <w:t>M.</w:t>
      </w:r>
      <w:r w:rsidR="002062E7" w:rsidRPr="002062E7">
        <w:t xml:space="preserve"> </w:t>
      </w:r>
      <w:r w:rsidRPr="00F20623">
        <w:t>Comparis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transfection</w:t>
      </w:r>
      <w:r w:rsidR="002062E7" w:rsidRPr="002062E7">
        <w:t xml:space="preserve"> </w:t>
      </w:r>
      <w:r w:rsidRPr="00F20623">
        <w:t>efficiency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nonviral</w:t>
      </w:r>
      <w:r w:rsidR="002062E7" w:rsidRPr="002062E7">
        <w:t xml:space="preserve"> </w:t>
      </w:r>
      <w:r w:rsidRPr="00F20623">
        <w:t>gene</w:t>
      </w:r>
      <w:r w:rsidR="002062E7" w:rsidRPr="002062E7">
        <w:t xml:space="preserve"> </w:t>
      </w:r>
      <w:r w:rsidRPr="00F20623">
        <w:t>transfer</w:t>
      </w:r>
      <w:r w:rsidR="002062E7" w:rsidRPr="002062E7">
        <w:t xml:space="preserve"> </w:t>
      </w:r>
      <w:r w:rsidRPr="00F20623">
        <w:t>reagents.</w:t>
      </w:r>
      <w:r w:rsidR="002062E7" w:rsidRPr="002062E7">
        <w:t xml:space="preserve"> </w:t>
      </w:r>
      <w:r w:rsidRPr="00F20623">
        <w:rPr>
          <w:i/>
        </w:rPr>
        <w:t>Molecular</w:t>
      </w:r>
      <w:r w:rsidR="002062E7" w:rsidRPr="002062E7">
        <w:t xml:space="preserve"> </w:t>
      </w:r>
      <w:r w:rsidRPr="00F20623">
        <w:rPr>
          <w:i/>
        </w:rPr>
        <w:t>Biotechnology.</w:t>
      </w:r>
      <w:r w:rsidR="002062E7" w:rsidRPr="002062E7">
        <w:t xml:space="preserve"> </w:t>
      </w:r>
      <w:r w:rsidRPr="00F20623">
        <w:rPr>
          <w:b/>
        </w:rPr>
        <w:t>46</w:t>
      </w:r>
      <w:r w:rsidR="002062E7" w:rsidRPr="002062E7">
        <w:t xml:space="preserve"> </w:t>
      </w:r>
      <w:r w:rsidRPr="00F20623">
        <w:t>(3),</w:t>
      </w:r>
      <w:r w:rsidR="002062E7" w:rsidRPr="002062E7">
        <w:t xml:space="preserve"> </w:t>
      </w:r>
      <w:r w:rsidRPr="00F20623">
        <w:t>287-300</w:t>
      </w:r>
      <w:r w:rsidR="00FD66A0">
        <w:t xml:space="preserve"> (</w:t>
      </w:r>
      <w:r w:rsidRPr="00F20623">
        <w:t>2010).</w:t>
      </w:r>
    </w:p>
    <w:p w14:paraId="0914410E" w14:textId="4EB9A75A" w:rsidR="00F20623" w:rsidRPr="00F20623" w:rsidRDefault="00F20623" w:rsidP="008B34B5">
      <w:pPr>
        <w:pStyle w:val="EndNoteBibliography"/>
      </w:pPr>
      <w:r w:rsidRPr="00F20623">
        <w:t>22</w:t>
      </w:r>
      <w:r w:rsidR="00FD66A0">
        <w:t xml:space="preserve">. </w:t>
      </w:r>
      <w:r w:rsidRPr="00F20623">
        <w:t>Luo,</w:t>
      </w:r>
      <w:r w:rsidR="002062E7" w:rsidRPr="002062E7">
        <w:t xml:space="preserve"> </w:t>
      </w:r>
      <w:r w:rsidRPr="00F20623">
        <w:t>J.</w:t>
      </w:r>
      <w:r w:rsidR="002062E7" w:rsidRPr="002062E7">
        <w:t xml:space="preserve"> </w:t>
      </w:r>
      <w:r w:rsidR="00761DC5" w:rsidRPr="00761DC5">
        <w:t>et al.</w:t>
      </w:r>
      <w:r w:rsidR="002062E7" w:rsidRPr="002062E7">
        <w:t xml:space="preserve"> </w:t>
      </w:r>
      <w:r w:rsidRPr="00F20623">
        <w:t>An</w:t>
      </w:r>
      <w:r w:rsidR="002062E7" w:rsidRPr="002062E7">
        <w:t xml:space="preserve"> </w:t>
      </w:r>
      <w:r w:rsidRPr="00F20623">
        <w:t>efficient</w:t>
      </w:r>
      <w:r w:rsidR="002062E7" w:rsidRPr="002062E7">
        <w:t xml:space="preserve"> </w:t>
      </w:r>
      <w:r w:rsidRPr="00F20623">
        <w:t>method</w:t>
      </w:r>
      <w:r w:rsidR="002062E7" w:rsidRPr="002062E7">
        <w:t xml:space="preserve"> </w:t>
      </w:r>
      <w:r w:rsidRPr="00F20623">
        <w:t>for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vitro</w:t>
      </w:r>
      <w:r w:rsidR="002062E7" w:rsidRPr="002062E7">
        <w:t xml:space="preserve"> </w:t>
      </w:r>
      <w:r w:rsidRPr="00F20623">
        <w:t>gene</w:t>
      </w:r>
      <w:r w:rsidR="002062E7" w:rsidRPr="002062E7">
        <w:t xml:space="preserve"> </w:t>
      </w:r>
      <w:r w:rsidRPr="00F20623">
        <w:t>delivery</w:t>
      </w:r>
      <w:r w:rsidR="002062E7" w:rsidRPr="002062E7">
        <w:t xml:space="preserve"> </w:t>
      </w:r>
      <w:r w:rsidRPr="00F20623">
        <w:t>via</w:t>
      </w:r>
      <w:r w:rsidR="002062E7" w:rsidRPr="002062E7">
        <w:t xml:space="preserve"> </w:t>
      </w:r>
      <w:r w:rsidRPr="00F20623">
        <w:t>regula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cellular</w:t>
      </w:r>
      <w:r w:rsidR="002062E7" w:rsidRPr="002062E7">
        <w:t xml:space="preserve"> </w:t>
      </w:r>
      <w:r w:rsidRPr="00F20623">
        <w:t>endocytosis</w:t>
      </w:r>
      <w:r w:rsidR="002062E7" w:rsidRPr="002062E7">
        <w:t xml:space="preserve"> </w:t>
      </w:r>
      <w:r w:rsidRPr="00F20623">
        <w:t>pathway.</w:t>
      </w:r>
      <w:r w:rsidR="002062E7" w:rsidRPr="002062E7">
        <w:t xml:space="preserve"> </w:t>
      </w:r>
      <w:r w:rsidR="00FD66A0" w:rsidRPr="00FD66A0">
        <w:rPr>
          <w:i/>
        </w:rPr>
        <w:t>International Journal of Nanomedicine</w:t>
      </w:r>
      <w:r w:rsidRPr="00F20623">
        <w:rPr>
          <w:i/>
        </w:rPr>
        <w:t>.</w:t>
      </w:r>
      <w:r w:rsidR="002062E7" w:rsidRPr="002062E7">
        <w:t xml:space="preserve"> </w:t>
      </w:r>
      <w:r w:rsidRPr="00F20623">
        <w:rPr>
          <w:b/>
        </w:rPr>
        <w:t>10</w:t>
      </w:r>
      <w:r w:rsidR="00FD66A0" w:rsidRPr="00F20623">
        <w:t>,</w:t>
      </w:r>
      <w:r w:rsidR="00FD66A0" w:rsidRPr="002062E7">
        <w:t xml:space="preserve"> </w:t>
      </w:r>
      <w:r w:rsidRPr="00F20623">
        <w:t>1667-1678</w:t>
      </w:r>
      <w:r w:rsidR="00FD66A0">
        <w:t xml:space="preserve"> (</w:t>
      </w:r>
      <w:r w:rsidRPr="00F20623">
        <w:t>2015).</w:t>
      </w:r>
    </w:p>
    <w:p w14:paraId="37E7B161" w14:textId="16ED8B43" w:rsidR="00F20623" w:rsidRPr="00F20623" w:rsidRDefault="00F20623" w:rsidP="008B34B5">
      <w:pPr>
        <w:pStyle w:val="EndNoteBibliography"/>
      </w:pPr>
      <w:r w:rsidRPr="00F20623">
        <w:t>23</w:t>
      </w:r>
      <w:r w:rsidR="00FD66A0">
        <w:t xml:space="preserve">. </w:t>
      </w:r>
      <w:r w:rsidRPr="00F20623">
        <w:t>Sandri,</w:t>
      </w:r>
      <w:r w:rsidR="002062E7" w:rsidRPr="002062E7">
        <w:t xml:space="preserve"> </w:t>
      </w:r>
      <w:r w:rsidRPr="00F20623">
        <w:t>M.,</w:t>
      </w:r>
      <w:r w:rsidR="002062E7" w:rsidRPr="002062E7">
        <w:t xml:space="preserve"> </w:t>
      </w:r>
      <w:r w:rsidRPr="00F20623">
        <w:t>Bortoloso,</w:t>
      </w:r>
      <w:r w:rsidR="002062E7" w:rsidRPr="002062E7">
        <w:t xml:space="preserve"> </w:t>
      </w:r>
      <w:r w:rsidRPr="00F20623">
        <w:t>E.,</w:t>
      </w:r>
      <w:r w:rsidR="002062E7" w:rsidRPr="002062E7">
        <w:t xml:space="preserve"> </w:t>
      </w:r>
      <w:r w:rsidRPr="00F20623">
        <w:t>Nori,</w:t>
      </w:r>
      <w:r w:rsidR="002062E7" w:rsidRPr="002062E7">
        <w:t xml:space="preserve"> </w:t>
      </w:r>
      <w:r w:rsidRPr="00F20623">
        <w:t>A.</w:t>
      </w:r>
      <w:r w:rsidR="00FD66A0">
        <w:t>,</w:t>
      </w:r>
      <w:r w:rsidR="002062E7" w:rsidRPr="002062E7">
        <w:t xml:space="preserve"> </w:t>
      </w:r>
      <w:r w:rsidRPr="00F20623">
        <w:t>Volpe,</w:t>
      </w:r>
      <w:r w:rsidR="002062E7" w:rsidRPr="002062E7">
        <w:t xml:space="preserve"> </w:t>
      </w:r>
      <w:r w:rsidRPr="00F20623">
        <w:t>P.</w:t>
      </w:r>
      <w:r w:rsidR="002062E7" w:rsidRPr="002062E7">
        <w:t xml:space="preserve"> </w:t>
      </w:r>
      <w:r w:rsidRPr="00F20623">
        <w:t>Electrotransfer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differentiated</w:t>
      </w:r>
      <w:r w:rsidR="002062E7" w:rsidRPr="002062E7">
        <w:t xml:space="preserve"> </w:t>
      </w:r>
      <w:r w:rsidRPr="00F20623">
        <w:t>myotubes:</w:t>
      </w:r>
      <w:r w:rsidR="002062E7" w:rsidRPr="002062E7">
        <w:t xml:space="preserve"> </w:t>
      </w:r>
      <w:r w:rsidRPr="00F20623">
        <w:t>a</w:t>
      </w:r>
      <w:r w:rsidR="002062E7" w:rsidRPr="002062E7">
        <w:t xml:space="preserve"> </w:t>
      </w:r>
      <w:r w:rsidRPr="00F20623">
        <w:t>novel,</w:t>
      </w:r>
      <w:r w:rsidR="002062E7" w:rsidRPr="002062E7">
        <w:t xml:space="preserve"> </w:t>
      </w:r>
      <w:r w:rsidRPr="00F20623">
        <w:t>efficient</w:t>
      </w:r>
      <w:r w:rsidR="002062E7" w:rsidRPr="002062E7">
        <w:t xml:space="preserve"> </w:t>
      </w:r>
      <w:r w:rsidRPr="00F20623">
        <w:t>procedure</w:t>
      </w:r>
      <w:r w:rsidR="002062E7" w:rsidRPr="002062E7">
        <w:t xml:space="preserve"> </w:t>
      </w:r>
      <w:r w:rsidRPr="00F20623">
        <w:t>for</w:t>
      </w:r>
      <w:r w:rsidR="002062E7" w:rsidRPr="002062E7">
        <w:t xml:space="preserve"> </w:t>
      </w:r>
      <w:r w:rsidRPr="00F20623">
        <w:t>functional</w:t>
      </w:r>
      <w:r w:rsidR="002062E7" w:rsidRPr="002062E7">
        <w:t xml:space="preserve"> </w:t>
      </w:r>
      <w:r w:rsidRPr="00F20623">
        <w:t>gene</w:t>
      </w:r>
      <w:r w:rsidR="002062E7" w:rsidRPr="002062E7">
        <w:t xml:space="preserve"> </w:t>
      </w:r>
      <w:r w:rsidRPr="00F20623">
        <w:t>transfer.</w:t>
      </w:r>
      <w:r w:rsidR="002062E7" w:rsidRPr="002062E7">
        <w:t xml:space="preserve"> </w:t>
      </w:r>
      <w:r w:rsidRPr="00F20623">
        <w:rPr>
          <w:i/>
        </w:rPr>
        <w:t>Experimental</w:t>
      </w:r>
      <w:r w:rsidR="002062E7" w:rsidRPr="002062E7">
        <w:t xml:space="preserve"> </w:t>
      </w:r>
      <w:r w:rsidRPr="00F20623">
        <w:rPr>
          <w:i/>
        </w:rPr>
        <w:t>Cell</w:t>
      </w:r>
      <w:r w:rsidR="002062E7" w:rsidRPr="002062E7">
        <w:t xml:space="preserve"> </w:t>
      </w:r>
      <w:r w:rsidRPr="00F20623">
        <w:rPr>
          <w:i/>
        </w:rPr>
        <w:t>Research.</w:t>
      </w:r>
      <w:r w:rsidR="002062E7" w:rsidRPr="002062E7">
        <w:t xml:space="preserve"> </w:t>
      </w:r>
      <w:r w:rsidRPr="00F20623">
        <w:rPr>
          <w:b/>
        </w:rPr>
        <w:t>286</w:t>
      </w:r>
      <w:r w:rsidR="002062E7" w:rsidRPr="002062E7">
        <w:t xml:space="preserve"> </w:t>
      </w:r>
      <w:r w:rsidRPr="00F20623">
        <w:t>(1),</w:t>
      </w:r>
      <w:r w:rsidR="002062E7" w:rsidRPr="002062E7">
        <w:t xml:space="preserve"> </w:t>
      </w:r>
      <w:r w:rsidRPr="00F20623">
        <w:t>87-95</w:t>
      </w:r>
      <w:r w:rsidR="00FD66A0">
        <w:t xml:space="preserve"> (</w:t>
      </w:r>
      <w:r w:rsidRPr="00F20623">
        <w:t>2003).</w:t>
      </w:r>
    </w:p>
    <w:p w14:paraId="1B9A0053" w14:textId="0B7432C2" w:rsidR="00F20623" w:rsidRPr="00F20623" w:rsidRDefault="00F20623" w:rsidP="008B34B5">
      <w:pPr>
        <w:pStyle w:val="EndNoteBibliography"/>
      </w:pPr>
      <w:r w:rsidRPr="00F20623">
        <w:t>24</w:t>
      </w:r>
      <w:r w:rsidR="00FD66A0">
        <w:t xml:space="preserve">. </w:t>
      </w:r>
      <w:r w:rsidRPr="00F20623">
        <w:t>Yi,</w:t>
      </w:r>
      <w:r w:rsidR="002062E7" w:rsidRPr="002062E7">
        <w:t xml:space="preserve"> </w:t>
      </w:r>
      <w:r w:rsidRPr="00F20623">
        <w:t>C.</w:t>
      </w:r>
      <w:r w:rsidR="002062E7" w:rsidRPr="002062E7">
        <w:t xml:space="preserve"> </w:t>
      </w:r>
      <w:r w:rsidRPr="00F20623">
        <w:t>E.,</w:t>
      </w:r>
      <w:r w:rsidR="002062E7" w:rsidRPr="002062E7">
        <w:t xml:space="preserve"> </w:t>
      </w:r>
      <w:r w:rsidRPr="00F20623">
        <w:t>Bekker,</w:t>
      </w:r>
      <w:r w:rsidR="002062E7" w:rsidRPr="002062E7">
        <w:t xml:space="preserve"> </w:t>
      </w:r>
      <w:r w:rsidRPr="00F20623">
        <w:t>J.</w:t>
      </w:r>
      <w:r w:rsidR="002062E7" w:rsidRPr="002062E7">
        <w:t xml:space="preserve"> </w:t>
      </w:r>
      <w:r w:rsidRPr="00F20623">
        <w:t>M.,</w:t>
      </w:r>
      <w:r w:rsidR="002062E7" w:rsidRPr="002062E7">
        <w:t xml:space="preserve"> </w:t>
      </w:r>
      <w:r w:rsidRPr="00F20623">
        <w:t>Miller,</w:t>
      </w:r>
      <w:r w:rsidR="002062E7" w:rsidRPr="002062E7">
        <w:t xml:space="preserve"> </w:t>
      </w:r>
      <w:r w:rsidRPr="00F20623">
        <w:t>G.,</w:t>
      </w:r>
      <w:r w:rsidR="002062E7" w:rsidRPr="002062E7">
        <w:t xml:space="preserve"> </w:t>
      </w:r>
      <w:r w:rsidRPr="00F20623">
        <w:t>Hill,</w:t>
      </w:r>
      <w:r w:rsidR="002062E7" w:rsidRPr="002062E7">
        <w:t xml:space="preserve"> </w:t>
      </w:r>
      <w:r w:rsidRPr="00F20623">
        <w:t>K.</w:t>
      </w:r>
      <w:r w:rsidR="002062E7" w:rsidRPr="002062E7">
        <w:t xml:space="preserve"> </w:t>
      </w:r>
      <w:r w:rsidRPr="00F20623">
        <w:t>L.</w:t>
      </w:r>
      <w:r w:rsidR="00FD66A0">
        <w:t>,</w:t>
      </w:r>
      <w:r w:rsidR="002062E7" w:rsidRPr="002062E7">
        <w:t xml:space="preserve"> </w:t>
      </w:r>
      <w:r w:rsidRPr="00F20623">
        <w:t>Crosbie,</w:t>
      </w:r>
      <w:r w:rsidR="002062E7" w:rsidRPr="002062E7">
        <w:t xml:space="preserve"> </w:t>
      </w:r>
      <w:r w:rsidRPr="00F20623">
        <w:t>R.</w:t>
      </w:r>
      <w:r w:rsidR="002062E7" w:rsidRPr="002062E7">
        <w:t xml:space="preserve"> </w:t>
      </w:r>
      <w:r w:rsidRPr="00F20623">
        <w:t>H.</w:t>
      </w:r>
      <w:r w:rsidR="002062E7" w:rsidRPr="002062E7">
        <w:t xml:space="preserve"> </w:t>
      </w:r>
      <w:r w:rsidRPr="00F20623">
        <w:t>Specific</w:t>
      </w:r>
      <w:r w:rsidR="002062E7" w:rsidRPr="002062E7">
        <w:t xml:space="preserve"> </w:t>
      </w:r>
      <w:r w:rsidRPr="00F20623">
        <w:t>and</w:t>
      </w:r>
      <w:r w:rsidR="002062E7" w:rsidRPr="002062E7">
        <w:t xml:space="preserve"> </w:t>
      </w:r>
      <w:r w:rsidRPr="00F20623">
        <w:t>potent</w:t>
      </w:r>
      <w:r w:rsidR="002062E7" w:rsidRPr="002062E7">
        <w:t xml:space="preserve"> </w:t>
      </w:r>
      <w:r w:rsidRPr="00F20623">
        <w:t>RNA</w:t>
      </w:r>
      <w:r w:rsidR="002062E7" w:rsidRPr="002062E7">
        <w:t xml:space="preserve"> </w:t>
      </w:r>
      <w:r w:rsidRPr="00F20623">
        <w:t>interference</w:t>
      </w:r>
      <w:r w:rsidR="002062E7" w:rsidRPr="002062E7">
        <w:t xml:space="preserve"> </w:t>
      </w:r>
      <w:r w:rsidRPr="00F20623">
        <w:t>in</w:t>
      </w:r>
      <w:r w:rsidR="002062E7" w:rsidRPr="002062E7">
        <w:t xml:space="preserve"> </w:t>
      </w:r>
      <w:r w:rsidRPr="00F20623">
        <w:t>terminally</w:t>
      </w:r>
      <w:r w:rsidR="002062E7" w:rsidRPr="002062E7">
        <w:t xml:space="preserve"> </w:t>
      </w:r>
      <w:r w:rsidRPr="00F20623">
        <w:t>differentiated</w:t>
      </w:r>
      <w:r w:rsidR="002062E7" w:rsidRPr="002062E7">
        <w:t xml:space="preserve"> </w:t>
      </w:r>
      <w:r w:rsidRPr="00F20623">
        <w:t>myotubes.</w:t>
      </w:r>
      <w:r w:rsidR="002062E7" w:rsidRPr="002062E7">
        <w:t xml:space="preserve"> </w:t>
      </w:r>
      <w:r w:rsidRPr="00F20623">
        <w:rPr>
          <w:i/>
        </w:rPr>
        <w:t>Journal</w:t>
      </w:r>
      <w:r w:rsidR="002062E7" w:rsidRPr="002062E7">
        <w:t xml:space="preserve"> </w:t>
      </w:r>
      <w:r w:rsidRPr="00F20623">
        <w:rPr>
          <w:i/>
        </w:rPr>
        <w:t>of</w:t>
      </w:r>
      <w:r w:rsidR="002062E7" w:rsidRPr="002062E7">
        <w:t xml:space="preserve"> </w:t>
      </w:r>
      <w:r w:rsidRPr="00F20623">
        <w:rPr>
          <w:i/>
        </w:rPr>
        <w:t>Biological</w:t>
      </w:r>
      <w:r w:rsidR="002062E7" w:rsidRPr="002062E7">
        <w:t xml:space="preserve"> </w:t>
      </w:r>
      <w:r w:rsidRPr="00F20623">
        <w:rPr>
          <w:i/>
        </w:rPr>
        <w:t>Chemistry.</w:t>
      </w:r>
      <w:r w:rsidR="002062E7" w:rsidRPr="002062E7">
        <w:t xml:space="preserve"> </w:t>
      </w:r>
      <w:r w:rsidRPr="00F20623">
        <w:rPr>
          <w:b/>
        </w:rPr>
        <w:t>278</w:t>
      </w:r>
      <w:r w:rsidR="002062E7" w:rsidRPr="002062E7">
        <w:t xml:space="preserve"> </w:t>
      </w:r>
      <w:r w:rsidRPr="00F20623">
        <w:t>(2),</w:t>
      </w:r>
      <w:r w:rsidR="002062E7" w:rsidRPr="002062E7">
        <w:t xml:space="preserve"> </w:t>
      </w:r>
      <w:r w:rsidRPr="00F20623">
        <w:t>934-939</w:t>
      </w:r>
      <w:r w:rsidR="00FD66A0">
        <w:t xml:space="preserve"> (</w:t>
      </w:r>
      <w:r w:rsidRPr="00F20623">
        <w:t>2003).</w:t>
      </w:r>
    </w:p>
    <w:p w14:paraId="6EFC0511" w14:textId="2A3ACE48" w:rsidR="00F20623" w:rsidRPr="00F20623" w:rsidRDefault="00F20623" w:rsidP="008B34B5">
      <w:pPr>
        <w:pStyle w:val="EndNoteBibliography"/>
      </w:pPr>
      <w:r w:rsidRPr="00F20623">
        <w:t>25</w:t>
      </w:r>
      <w:r w:rsidR="00FD66A0">
        <w:t xml:space="preserve">. </w:t>
      </w:r>
      <w:r w:rsidRPr="00F20623">
        <w:t>Antolik,</w:t>
      </w:r>
      <w:r w:rsidR="002062E7" w:rsidRPr="002062E7">
        <w:t xml:space="preserve"> </w:t>
      </w:r>
      <w:r w:rsidRPr="00F20623">
        <w:t>C.,</w:t>
      </w:r>
      <w:r w:rsidR="002062E7" w:rsidRPr="002062E7">
        <w:t xml:space="preserve"> </w:t>
      </w:r>
      <w:r w:rsidRPr="00F20623">
        <w:t>De</w:t>
      </w:r>
      <w:r w:rsidR="002062E7" w:rsidRPr="002062E7">
        <w:t xml:space="preserve"> </w:t>
      </w:r>
      <w:r w:rsidRPr="00F20623">
        <w:t>Deyne,</w:t>
      </w:r>
      <w:r w:rsidR="002062E7" w:rsidRPr="002062E7">
        <w:t xml:space="preserve"> </w:t>
      </w:r>
      <w:r w:rsidRPr="00F20623">
        <w:t>P.</w:t>
      </w:r>
      <w:r w:rsidR="002062E7" w:rsidRPr="002062E7">
        <w:t xml:space="preserve"> </w:t>
      </w:r>
      <w:r w:rsidRPr="00F20623">
        <w:t>G.</w:t>
      </w:r>
      <w:r w:rsidR="00FD66A0">
        <w:t>,</w:t>
      </w:r>
      <w:r w:rsidR="002062E7" w:rsidRPr="002062E7">
        <w:t xml:space="preserve"> </w:t>
      </w:r>
      <w:r w:rsidRPr="00F20623">
        <w:t>Bloch,</w:t>
      </w:r>
      <w:r w:rsidR="002062E7" w:rsidRPr="002062E7">
        <w:t xml:space="preserve"> </w:t>
      </w:r>
      <w:r w:rsidRPr="00F20623">
        <w:t>R.</w:t>
      </w:r>
      <w:r w:rsidR="002062E7" w:rsidRPr="002062E7">
        <w:t xml:space="preserve"> </w:t>
      </w:r>
      <w:r w:rsidRPr="00F20623">
        <w:t>J.</w:t>
      </w:r>
      <w:r w:rsidR="002062E7" w:rsidRPr="002062E7">
        <w:t xml:space="preserve"> </w:t>
      </w:r>
      <w:r w:rsidRPr="00F20623">
        <w:t>Biolistic</w:t>
      </w:r>
      <w:r w:rsidR="002062E7" w:rsidRPr="002062E7">
        <w:t xml:space="preserve"> </w:t>
      </w:r>
      <w:r w:rsidRPr="00F20623">
        <w:t>transfection</w:t>
      </w:r>
      <w:r w:rsidR="002062E7" w:rsidRPr="002062E7">
        <w:t xml:space="preserve"> </w:t>
      </w:r>
      <w:r w:rsidRPr="00F20623">
        <w:t>of</w:t>
      </w:r>
      <w:r w:rsidR="002062E7" w:rsidRPr="002062E7">
        <w:t xml:space="preserve"> </w:t>
      </w:r>
      <w:r w:rsidRPr="00F20623">
        <w:t>cultured</w:t>
      </w:r>
      <w:r w:rsidR="002062E7" w:rsidRPr="002062E7">
        <w:t xml:space="preserve"> </w:t>
      </w:r>
      <w:r w:rsidRPr="00F20623">
        <w:t>myotubes.</w:t>
      </w:r>
      <w:r w:rsidR="002062E7" w:rsidRPr="002062E7">
        <w:t xml:space="preserve"> </w:t>
      </w:r>
      <w:r w:rsidRPr="00F20623">
        <w:rPr>
          <w:i/>
        </w:rPr>
        <w:t>Sci</w:t>
      </w:r>
      <w:r w:rsidR="00761DC5">
        <w:rPr>
          <w:i/>
        </w:rPr>
        <w:t>ence's</w:t>
      </w:r>
      <w:r w:rsidR="002062E7" w:rsidRPr="002062E7">
        <w:t xml:space="preserve"> </w:t>
      </w:r>
      <w:r w:rsidRPr="00F20623">
        <w:rPr>
          <w:i/>
        </w:rPr>
        <w:t>STKE.</w:t>
      </w:r>
      <w:r w:rsidR="002062E7" w:rsidRPr="002062E7">
        <w:t xml:space="preserve"> </w:t>
      </w:r>
      <w:r w:rsidRPr="00F20623">
        <w:rPr>
          <w:b/>
        </w:rPr>
        <w:t>2003</w:t>
      </w:r>
      <w:r w:rsidR="002062E7" w:rsidRPr="002062E7">
        <w:t xml:space="preserve"> </w:t>
      </w:r>
      <w:r w:rsidRPr="00F20623">
        <w:t>(192),</w:t>
      </w:r>
      <w:r w:rsidR="002062E7" w:rsidRPr="002062E7">
        <w:t xml:space="preserve"> </w:t>
      </w:r>
      <w:r w:rsidRPr="00F20623">
        <w:t>PL11</w:t>
      </w:r>
      <w:r w:rsidR="00FD66A0">
        <w:t xml:space="preserve"> (</w:t>
      </w:r>
      <w:r w:rsidRPr="00F20623">
        <w:t>2003).</w:t>
      </w:r>
    </w:p>
    <w:p w14:paraId="2945F029" w14:textId="58A4D27D" w:rsidR="00F20623" w:rsidRPr="00F20623" w:rsidRDefault="00F20623" w:rsidP="008B34B5">
      <w:pPr>
        <w:pStyle w:val="EndNoteBibliography"/>
      </w:pPr>
      <w:r w:rsidRPr="00F20623">
        <w:t>26</w:t>
      </w:r>
      <w:r w:rsidR="00FD66A0">
        <w:t xml:space="preserve">. </w:t>
      </w:r>
      <w:r w:rsidRPr="00F20623">
        <w:t>Shintaku,</w:t>
      </w:r>
      <w:r w:rsidR="002062E7" w:rsidRPr="002062E7">
        <w:t xml:space="preserve"> </w:t>
      </w:r>
      <w:r w:rsidRPr="00F20623">
        <w:t>J.</w:t>
      </w:r>
      <w:r w:rsidR="002062E7" w:rsidRPr="002062E7">
        <w:t xml:space="preserve"> </w:t>
      </w:r>
      <w:r w:rsidR="00761DC5" w:rsidRPr="00761DC5">
        <w:t>et al.</w:t>
      </w:r>
      <w:r w:rsidR="002062E7" w:rsidRPr="002062E7">
        <w:t xml:space="preserve"> </w:t>
      </w:r>
      <w:r w:rsidRPr="00F20623">
        <w:t>MyoD</w:t>
      </w:r>
      <w:r w:rsidR="002062E7" w:rsidRPr="002062E7">
        <w:t xml:space="preserve"> </w:t>
      </w:r>
      <w:r w:rsidRPr="00F20623">
        <w:t>Regulates</w:t>
      </w:r>
      <w:r w:rsidR="002062E7" w:rsidRPr="002062E7">
        <w:t xml:space="preserve"> </w:t>
      </w:r>
      <w:r w:rsidRPr="00F20623">
        <w:t>Skeletal</w:t>
      </w:r>
      <w:r w:rsidR="002062E7" w:rsidRPr="002062E7">
        <w:t xml:space="preserve"> </w:t>
      </w:r>
      <w:r w:rsidRPr="00F20623">
        <w:t>Muscle</w:t>
      </w:r>
      <w:r w:rsidR="002062E7" w:rsidRPr="002062E7">
        <w:t xml:space="preserve"> </w:t>
      </w:r>
      <w:r w:rsidRPr="00F20623">
        <w:t>Oxidative</w:t>
      </w:r>
      <w:r w:rsidR="002062E7" w:rsidRPr="002062E7">
        <w:t xml:space="preserve"> </w:t>
      </w:r>
      <w:r w:rsidRPr="00F20623">
        <w:t>Metabolism</w:t>
      </w:r>
      <w:r w:rsidR="002062E7" w:rsidRPr="002062E7">
        <w:t xml:space="preserve"> </w:t>
      </w:r>
      <w:r w:rsidRPr="00F20623">
        <w:t>Cooperatively</w:t>
      </w:r>
      <w:r w:rsidR="002062E7" w:rsidRPr="002062E7">
        <w:t xml:space="preserve"> </w:t>
      </w:r>
      <w:r w:rsidRPr="00F20623">
        <w:t>with</w:t>
      </w:r>
      <w:r w:rsidR="002062E7" w:rsidRPr="002062E7">
        <w:t xml:space="preserve"> </w:t>
      </w:r>
      <w:r w:rsidRPr="00F20623">
        <w:t>Alternative</w:t>
      </w:r>
      <w:r w:rsidR="002062E7" w:rsidRPr="002062E7">
        <w:t xml:space="preserve"> </w:t>
      </w:r>
      <w:r w:rsidRPr="00F20623">
        <w:t>NF-kappaB.</w:t>
      </w:r>
      <w:r w:rsidR="002062E7" w:rsidRPr="002062E7">
        <w:t xml:space="preserve"> </w:t>
      </w:r>
      <w:r w:rsidRPr="00F20623">
        <w:rPr>
          <w:i/>
        </w:rPr>
        <w:t>Cell</w:t>
      </w:r>
      <w:r w:rsidR="002062E7" w:rsidRPr="002062E7">
        <w:t xml:space="preserve"> </w:t>
      </w:r>
      <w:r w:rsidRPr="00F20623">
        <w:rPr>
          <w:i/>
        </w:rPr>
        <w:t>Rep</w:t>
      </w:r>
      <w:r w:rsidR="00761DC5">
        <w:rPr>
          <w:i/>
        </w:rPr>
        <w:t>orts</w:t>
      </w:r>
      <w:r w:rsidRPr="00F20623">
        <w:rPr>
          <w:i/>
        </w:rPr>
        <w:t>.</w:t>
      </w:r>
      <w:r w:rsidR="002062E7" w:rsidRPr="002062E7">
        <w:t xml:space="preserve"> </w:t>
      </w:r>
      <w:r w:rsidRPr="00F20623">
        <w:rPr>
          <w:b/>
        </w:rPr>
        <w:t>17</w:t>
      </w:r>
      <w:r w:rsidR="002062E7" w:rsidRPr="002062E7">
        <w:t xml:space="preserve"> </w:t>
      </w:r>
      <w:r w:rsidRPr="00F20623">
        <w:t>(2),</w:t>
      </w:r>
      <w:r w:rsidR="002062E7" w:rsidRPr="002062E7">
        <w:t xml:space="preserve"> </w:t>
      </w:r>
      <w:r w:rsidRPr="00F20623">
        <w:t>514-526</w:t>
      </w:r>
      <w:r w:rsidR="00FD66A0">
        <w:t xml:space="preserve"> (</w:t>
      </w:r>
      <w:r w:rsidRPr="00F20623">
        <w:t>2016).</w:t>
      </w:r>
    </w:p>
    <w:p w14:paraId="30E922A4" w14:textId="555B43D4" w:rsidR="00C255FA" w:rsidRPr="00706649" w:rsidRDefault="00C255FA" w:rsidP="008B34B5">
      <w:r>
        <w:fldChar w:fldCharType="end"/>
      </w:r>
    </w:p>
    <w:sectPr w:rsidR="00C255FA" w:rsidRPr="00706649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415078" w14:textId="77777777" w:rsidR="00B3141D" w:rsidRDefault="00B3141D" w:rsidP="00621C4E">
      <w:r>
        <w:separator/>
      </w:r>
    </w:p>
  </w:endnote>
  <w:endnote w:type="continuationSeparator" w:id="0">
    <w:p w14:paraId="0DA32364" w14:textId="77777777" w:rsidR="00B3141D" w:rsidRDefault="00B3141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8E0430" w14:textId="77777777" w:rsidR="00FD66A0" w:rsidRDefault="00FD66A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2258C7" w14:textId="77777777" w:rsidR="00B3141D" w:rsidRDefault="00B3141D" w:rsidP="00621C4E">
      <w:r>
        <w:separator/>
      </w:r>
    </w:p>
  </w:footnote>
  <w:footnote w:type="continuationSeparator" w:id="0">
    <w:p w14:paraId="640C5DE4" w14:textId="77777777" w:rsidR="00B3141D" w:rsidRDefault="00B3141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9C610D" w14:textId="77777777" w:rsidR="00FD66A0" w:rsidRPr="006F06E4" w:rsidRDefault="00FD66A0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A27B35"/>
    <w:multiLevelType w:val="multilevel"/>
    <w:tmpl w:val="440621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4810882"/>
    <w:multiLevelType w:val="hybridMultilevel"/>
    <w:tmpl w:val="20688D0A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373C15"/>
    <w:multiLevelType w:val="hybridMultilevel"/>
    <w:tmpl w:val="7A5486BA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9B63DE5"/>
    <w:multiLevelType w:val="hybridMultilevel"/>
    <w:tmpl w:val="20885DC0"/>
    <w:lvl w:ilvl="0" w:tplc="E5385C40">
      <w:start w:val="1"/>
      <w:numFmt w:val="lowerRoman"/>
      <w:lvlText w:val="(%1)"/>
      <w:lvlJc w:val="left"/>
      <w:pPr>
        <w:ind w:left="1080" w:hanging="72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DAB171E"/>
    <w:multiLevelType w:val="hybridMultilevel"/>
    <w:tmpl w:val="FF447384"/>
    <w:lvl w:ilvl="0" w:tplc="BF92DC6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D881587"/>
    <w:multiLevelType w:val="hybridMultilevel"/>
    <w:tmpl w:val="114E2306"/>
    <w:lvl w:ilvl="0" w:tplc="BF92DC6E">
      <w:start w:val="1"/>
      <w:numFmt w:val="decimal"/>
      <w:lvlText w:val="%1.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E0437E2"/>
    <w:multiLevelType w:val="hybridMultilevel"/>
    <w:tmpl w:val="109EFFD6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11B4BEE"/>
    <w:multiLevelType w:val="hybridMultilevel"/>
    <w:tmpl w:val="FE6C2ADE"/>
    <w:lvl w:ilvl="0" w:tplc="13EA5E72">
      <w:start w:val="1"/>
      <w:numFmt w:val="lowerRoman"/>
      <w:lvlText w:val="(%1)"/>
      <w:lvlJc w:val="left"/>
      <w:pPr>
        <w:ind w:left="1440" w:hanging="72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1736589"/>
    <w:multiLevelType w:val="hybridMultilevel"/>
    <w:tmpl w:val="10BEA0A0"/>
    <w:lvl w:ilvl="0" w:tplc="BF92DC6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21F2BDB"/>
    <w:multiLevelType w:val="multilevel"/>
    <w:tmpl w:val="2398E93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23BA517C"/>
    <w:multiLevelType w:val="multilevel"/>
    <w:tmpl w:val="85408658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2451611E"/>
    <w:multiLevelType w:val="hybridMultilevel"/>
    <w:tmpl w:val="09FA3F7C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4A50F53"/>
    <w:multiLevelType w:val="multilevel"/>
    <w:tmpl w:val="B728F06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2667770E"/>
    <w:multiLevelType w:val="hybridMultilevel"/>
    <w:tmpl w:val="3F3C5B0C"/>
    <w:lvl w:ilvl="0" w:tplc="3C946EAC">
      <w:start w:val="1"/>
      <w:numFmt w:val="decimal"/>
      <w:lvlText w:val="%1.1.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2" w15:restartNumberingAfterBreak="0">
    <w:nsid w:val="315E0F6B"/>
    <w:multiLevelType w:val="multilevel"/>
    <w:tmpl w:val="F73C40F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3" w15:restartNumberingAfterBreak="0">
    <w:nsid w:val="37137F9D"/>
    <w:multiLevelType w:val="hybridMultilevel"/>
    <w:tmpl w:val="F6C46A34"/>
    <w:lvl w:ilvl="0" w:tplc="BF92DC6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82F0F03"/>
    <w:multiLevelType w:val="hybridMultilevel"/>
    <w:tmpl w:val="5748E5E4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D9A6D5C"/>
    <w:multiLevelType w:val="multilevel"/>
    <w:tmpl w:val="440621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3DC571DB"/>
    <w:multiLevelType w:val="hybridMultilevel"/>
    <w:tmpl w:val="82DC9A2E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1144D4E"/>
    <w:multiLevelType w:val="hybridMultilevel"/>
    <w:tmpl w:val="56127722"/>
    <w:lvl w:ilvl="0" w:tplc="8512A1B0">
      <w:start w:val="1"/>
      <w:numFmt w:val="lowerRoman"/>
      <w:lvlText w:val="(%1)"/>
      <w:lvlJc w:val="left"/>
      <w:pPr>
        <w:ind w:left="216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55633F1"/>
    <w:multiLevelType w:val="hybridMultilevel"/>
    <w:tmpl w:val="E3945310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36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3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50857CE"/>
    <w:multiLevelType w:val="multilevel"/>
    <w:tmpl w:val="7588691A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5ECF015D"/>
    <w:multiLevelType w:val="hybridMultilevel"/>
    <w:tmpl w:val="E3548B3A"/>
    <w:lvl w:ilvl="0" w:tplc="BF92DC6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F806CDD"/>
    <w:multiLevelType w:val="hybridMultilevel"/>
    <w:tmpl w:val="2C8C58E4"/>
    <w:lvl w:ilvl="0" w:tplc="3C946EAC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5" w15:restartNumberingAfterBreak="0">
    <w:nsid w:val="62F40528"/>
    <w:multiLevelType w:val="multilevel"/>
    <w:tmpl w:val="55866E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A1D1BD8"/>
    <w:multiLevelType w:val="multilevel"/>
    <w:tmpl w:val="440621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0" w15:restartNumberingAfterBreak="0">
    <w:nsid w:val="6B1E34CA"/>
    <w:multiLevelType w:val="multilevel"/>
    <w:tmpl w:val="DD128D70"/>
    <w:lvl w:ilvl="0">
      <w:start w:val="1"/>
      <w:numFmt w:val="decimal"/>
      <w:lvlText w:val="%1.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54" w15:restartNumberingAfterBreak="0">
    <w:nsid w:val="7E780B6E"/>
    <w:multiLevelType w:val="multilevel"/>
    <w:tmpl w:val="5AA8778C"/>
    <w:lvl w:ilvl="0">
      <w:start w:val="1"/>
      <w:numFmt w:val="decimal"/>
      <w:lvlText w:val="%1.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5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40"/>
  </w:num>
  <w:num w:numId="3">
    <w:abstractNumId w:val="9"/>
  </w:num>
  <w:num w:numId="4">
    <w:abstractNumId w:val="38"/>
  </w:num>
  <w:num w:numId="5">
    <w:abstractNumId w:val="26"/>
  </w:num>
  <w:num w:numId="6">
    <w:abstractNumId w:val="36"/>
  </w:num>
  <w:num w:numId="7">
    <w:abstractNumId w:val="0"/>
  </w:num>
  <w:num w:numId="8">
    <w:abstractNumId w:val="29"/>
  </w:num>
  <w:num w:numId="9">
    <w:abstractNumId w:val="31"/>
  </w:num>
  <w:num w:numId="10">
    <w:abstractNumId w:val="39"/>
  </w:num>
  <w:num w:numId="11">
    <w:abstractNumId w:val="46"/>
  </w:num>
  <w:num w:numId="12">
    <w:abstractNumId w:val="5"/>
  </w:num>
  <w:num w:numId="13">
    <w:abstractNumId w:val="41"/>
  </w:num>
  <w:num w:numId="14">
    <w:abstractNumId w:val="52"/>
  </w:num>
  <w:num w:numId="15">
    <w:abstractNumId w:val="33"/>
  </w:num>
  <w:num w:numId="16">
    <w:abstractNumId w:val="24"/>
  </w:num>
  <w:num w:numId="17">
    <w:abstractNumId w:val="44"/>
  </w:num>
  <w:num w:numId="18">
    <w:abstractNumId w:val="34"/>
  </w:num>
  <w:num w:numId="19">
    <w:abstractNumId w:val="48"/>
  </w:num>
  <w:num w:numId="20">
    <w:abstractNumId w:val="7"/>
  </w:num>
  <w:num w:numId="21">
    <w:abstractNumId w:val="51"/>
  </w:num>
  <w:num w:numId="22">
    <w:abstractNumId w:val="47"/>
  </w:num>
  <w:num w:numId="23">
    <w:abstractNumId w:val="35"/>
  </w:num>
  <w:num w:numId="24">
    <w:abstractNumId w:val="53"/>
  </w:num>
  <w:num w:numId="25">
    <w:abstractNumId w:val="21"/>
  </w:num>
  <w:num w:numId="26">
    <w:abstractNumId w:val="4"/>
  </w:num>
  <w:num w:numId="27">
    <w:abstractNumId w:val="20"/>
  </w:num>
  <w:num w:numId="28">
    <w:abstractNumId w:val="55"/>
  </w:num>
  <w:num w:numId="29">
    <w:abstractNumId w:val="30"/>
  </w:num>
  <w:num w:numId="30">
    <w:abstractNumId w:val="13"/>
  </w:num>
  <w:num w:numId="31">
    <w:abstractNumId w:val="6"/>
  </w:num>
  <w:num w:numId="32">
    <w:abstractNumId w:val="18"/>
  </w:num>
  <w:num w:numId="33">
    <w:abstractNumId w:val="45"/>
  </w:num>
  <w:num w:numId="34">
    <w:abstractNumId w:val="27"/>
  </w:num>
  <w:num w:numId="35">
    <w:abstractNumId w:val="54"/>
  </w:num>
  <w:num w:numId="36">
    <w:abstractNumId w:val="37"/>
  </w:num>
  <w:num w:numId="37">
    <w:abstractNumId w:val="16"/>
  </w:num>
  <w:num w:numId="38">
    <w:abstractNumId w:val="3"/>
  </w:num>
  <w:num w:numId="39">
    <w:abstractNumId w:val="28"/>
  </w:num>
  <w:num w:numId="40">
    <w:abstractNumId w:val="10"/>
  </w:num>
  <w:num w:numId="41">
    <w:abstractNumId w:val="8"/>
  </w:num>
  <w:num w:numId="42">
    <w:abstractNumId w:val="43"/>
  </w:num>
  <w:num w:numId="43">
    <w:abstractNumId w:val="17"/>
  </w:num>
  <w:num w:numId="44">
    <w:abstractNumId w:val="11"/>
  </w:num>
  <w:num w:numId="45">
    <w:abstractNumId w:val="1"/>
  </w:num>
  <w:num w:numId="46">
    <w:abstractNumId w:val="19"/>
  </w:num>
  <w:num w:numId="47">
    <w:abstractNumId w:val="15"/>
  </w:num>
  <w:num w:numId="48">
    <w:abstractNumId w:val="49"/>
  </w:num>
  <w:num w:numId="49">
    <w:abstractNumId w:val="50"/>
  </w:num>
  <w:num w:numId="50">
    <w:abstractNumId w:val="2"/>
  </w:num>
  <w:num w:numId="51">
    <w:abstractNumId w:val="25"/>
  </w:num>
  <w:num w:numId="52">
    <w:abstractNumId w:val="42"/>
  </w:num>
  <w:num w:numId="53">
    <w:abstractNumId w:val="23"/>
  </w:num>
  <w:num w:numId="54">
    <w:abstractNumId w:val="14"/>
  </w:num>
  <w:num w:numId="55">
    <w:abstractNumId w:val="32"/>
  </w:num>
  <w:num w:numId="56">
    <w:abstractNumId w:val="22"/>
  </w:num>
  <w:numIdMacAtCleanup w:val="5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trvddxh2ra0qe952vp90v8v5ea0vr52d92&quot;&gt;Hubmacher Endnote Library&lt;record-ids&gt;&lt;item&gt;957&lt;/item&gt;&lt;item&gt;5472&lt;/item&gt;&lt;item&gt;5476&lt;/item&gt;&lt;item&gt;5685&lt;/item&gt;&lt;item&gt;5734&lt;/item&gt;&lt;item&gt;5744&lt;/item&gt;&lt;item&gt;5747&lt;/item&gt;&lt;item&gt;5748&lt;/item&gt;&lt;item&gt;5749&lt;/item&gt;&lt;item&gt;5751&lt;/item&gt;&lt;item&gt;5752&lt;/item&gt;&lt;item&gt;5753&lt;/item&gt;&lt;item&gt;5754&lt;/item&gt;&lt;item&gt;5757&lt;/item&gt;&lt;item&gt;5758&lt;/item&gt;&lt;item&gt;5759&lt;/item&gt;&lt;item&gt;5761&lt;/item&gt;&lt;item&gt;5762&lt;/item&gt;&lt;item&gt;5763&lt;/item&gt;&lt;item&gt;5764&lt;/item&gt;&lt;item&gt;5765&lt;/item&gt;&lt;item&gt;5767&lt;/item&gt;&lt;item&gt;5769&lt;/item&gt;&lt;/record-ids&gt;&lt;/item&gt;&lt;/Libraries&gt;"/>
  </w:docVars>
  <w:rsids>
    <w:rsidRoot w:val="00EE705F"/>
    <w:rsid w:val="00001169"/>
    <w:rsid w:val="00001806"/>
    <w:rsid w:val="00002AE0"/>
    <w:rsid w:val="00005815"/>
    <w:rsid w:val="00006E68"/>
    <w:rsid w:val="00007DBC"/>
    <w:rsid w:val="00007EA1"/>
    <w:rsid w:val="000100F0"/>
    <w:rsid w:val="00010FF2"/>
    <w:rsid w:val="000129B2"/>
    <w:rsid w:val="00012FF9"/>
    <w:rsid w:val="0001389C"/>
    <w:rsid w:val="00014314"/>
    <w:rsid w:val="00014A0B"/>
    <w:rsid w:val="00015B66"/>
    <w:rsid w:val="00015FB1"/>
    <w:rsid w:val="00020322"/>
    <w:rsid w:val="000212AE"/>
    <w:rsid w:val="00021434"/>
    <w:rsid w:val="00021774"/>
    <w:rsid w:val="00021DF3"/>
    <w:rsid w:val="00023869"/>
    <w:rsid w:val="00024598"/>
    <w:rsid w:val="000279B0"/>
    <w:rsid w:val="00032769"/>
    <w:rsid w:val="0003311E"/>
    <w:rsid w:val="00037B58"/>
    <w:rsid w:val="00051B73"/>
    <w:rsid w:val="000575CF"/>
    <w:rsid w:val="00060ABE"/>
    <w:rsid w:val="00061A50"/>
    <w:rsid w:val="0006361B"/>
    <w:rsid w:val="00064104"/>
    <w:rsid w:val="0006458D"/>
    <w:rsid w:val="00064F32"/>
    <w:rsid w:val="000652E3"/>
    <w:rsid w:val="00066025"/>
    <w:rsid w:val="00067A8F"/>
    <w:rsid w:val="000701D1"/>
    <w:rsid w:val="00071F8B"/>
    <w:rsid w:val="00080A20"/>
    <w:rsid w:val="00082796"/>
    <w:rsid w:val="00082DF4"/>
    <w:rsid w:val="00086FF5"/>
    <w:rsid w:val="00087C0A"/>
    <w:rsid w:val="0009070F"/>
    <w:rsid w:val="00090D79"/>
    <w:rsid w:val="00091788"/>
    <w:rsid w:val="00093BC4"/>
    <w:rsid w:val="000943E6"/>
    <w:rsid w:val="00097929"/>
    <w:rsid w:val="000A10BE"/>
    <w:rsid w:val="000A1E80"/>
    <w:rsid w:val="000A3B70"/>
    <w:rsid w:val="000A4D52"/>
    <w:rsid w:val="000A5153"/>
    <w:rsid w:val="000B10AE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5D1F"/>
    <w:rsid w:val="000C65DC"/>
    <w:rsid w:val="000C66F3"/>
    <w:rsid w:val="000C6900"/>
    <w:rsid w:val="000D28BF"/>
    <w:rsid w:val="000D31E8"/>
    <w:rsid w:val="000D76E4"/>
    <w:rsid w:val="000E2641"/>
    <w:rsid w:val="000E3816"/>
    <w:rsid w:val="000E4F77"/>
    <w:rsid w:val="000F265C"/>
    <w:rsid w:val="000F333C"/>
    <w:rsid w:val="000F3AFA"/>
    <w:rsid w:val="000F5712"/>
    <w:rsid w:val="000F63F9"/>
    <w:rsid w:val="000F6611"/>
    <w:rsid w:val="000F7E22"/>
    <w:rsid w:val="0010483D"/>
    <w:rsid w:val="00107554"/>
    <w:rsid w:val="001075E9"/>
    <w:rsid w:val="001104F3"/>
    <w:rsid w:val="00110DC2"/>
    <w:rsid w:val="00112EEB"/>
    <w:rsid w:val="001173FF"/>
    <w:rsid w:val="0012563A"/>
    <w:rsid w:val="001264DE"/>
    <w:rsid w:val="00130A98"/>
    <w:rsid w:val="001313A7"/>
    <w:rsid w:val="0013276F"/>
    <w:rsid w:val="001342B5"/>
    <w:rsid w:val="0013621E"/>
    <w:rsid w:val="0013642E"/>
    <w:rsid w:val="00142EFE"/>
    <w:rsid w:val="00145A35"/>
    <w:rsid w:val="00152A23"/>
    <w:rsid w:val="00156B11"/>
    <w:rsid w:val="00162CB7"/>
    <w:rsid w:val="00166377"/>
    <w:rsid w:val="001665C9"/>
    <w:rsid w:val="00166F32"/>
    <w:rsid w:val="00167CEE"/>
    <w:rsid w:val="00167DF6"/>
    <w:rsid w:val="001718C0"/>
    <w:rsid w:val="00171E5B"/>
    <w:rsid w:val="00171F94"/>
    <w:rsid w:val="0017404E"/>
    <w:rsid w:val="00175D4E"/>
    <w:rsid w:val="0017668A"/>
    <w:rsid w:val="001766FE"/>
    <w:rsid w:val="001771E7"/>
    <w:rsid w:val="001911FF"/>
    <w:rsid w:val="00192006"/>
    <w:rsid w:val="00193180"/>
    <w:rsid w:val="0019530C"/>
    <w:rsid w:val="00196792"/>
    <w:rsid w:val="001B1519"/>
    <w:rsid w:val="001B2E2D"/>
    <w:rsid w:val="001B3FC8"/>
    <w:rsid w:val="001B5A1D"/>
    <w:rsid w:val="001B5CD2"/>
    <w:rsid w:val="001C0BEE"/>
    <w:rsid w:val="001C1E49"/>
    <w:rsid w:val="001C27C1"/>
    <w:rsid w:val="001C2A98"/>
    <w:rsid w:val="001C3B86"/>
    <w:rsid w:val="001C4D95"/>
    <w:rsid w:val="001C5992"/>
    <w:rsid w:val="001D3D7D"/>
    <w:rsid w:val="001D3FFF"/>
    <w:rsid w:val="001D4997"/>
    <w:rsid w:val="001D625F"/>
    <w:rsid w:val="001D68A4"/>
    <w:rsid w:val="001D7132"/>
    <w:rsid w:val="001D7576"/>
    <w:rsid w:val="001E0E3F"/>
    <w:rsid w:val="001E0FB7"/>
    <w:rsid w:val="001E14A0"/>
    <w:rsid w:val="001E4946"/>
    <w:rsid w:val="001E7376"/>
    <w:rsid w:val="001F225C"/>
    <w:rsid w:val="00200792"/>
    <w:rsid w:val="00201CFA"/>
    <w:rsid w:val="0020220D"/>
    <w:rsid w:val="00202448"/>
    <w:rsid w:val="00202D15"/>
    <w:rsid w:val="00204018"/>
    <w:rsid w:val="00205B3F"/>
    <w:rsid w:val="002062E7"/>
    <w:rsid w:val="002114EE"/>
    <w:rsid w:val="00212EAE"/>
    <w:rsid w:val="00214BEE"/>
    <w:rsid w:val="002205B8"/>
    <w:rsid w:val="002236F8"/>
    <w:rsid w:val="00225720"/>
    <w:rsid w:val="002259E5"/>
    <w:rsid w:val="00226140"/>
    <w:rsid w:val="002274F3"/>
    <w:rsid w:val="0023094C"/>
    <w:rsid w:val="00233484"/>
    <w:rsid w:val="00234303"/>
    <w:rsid w:val="00234BE3"/>
    <w:rsid w:val="002354A8"/>
    <w:rsid w:val="002354D9"/>
    <w:rsid w:val="00235A90"/>
    <w:rsid w:val="00235FA6"/>
    <w:rsid w:val="0023624F"/>
    <w:rsid w:val="00237DBE"/>
    <w:rsid w:val="00241E48"/>
    <w:rsid w:val="0024214E"/>
    <w:rsid w:val="00242623"/>
    <w:rsid w:val="002462BD"/>
    <w:rsid w:val="00246979"/>
    <w:rsid w:val="00250558"/>
    <w:rsid w:val="0025357C"/>
    <w:rsid w:val="002600CB"/>
    <w:rsid w:val="002605D1"/>
    <w:rsid w:val="00260652"/>
    <w:rsid w:val="00261D74"/>
    <w:rsid w:val="00261F25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2AC8"/>
    <w:rsid w:val="002967CF"/>
    <w:rsid w:val="00297788"/>
    <w:rsid w:val="002A16E1"/>
    <w:rsid w:val="002A20DD"/>
    <w:rsid w:val="002A3285"/>
    <w:rsid w:val="002A34F9"/>
    <w:rsid w:val="002A484B"/>
    <w:rsid w:val="002A64A6"/>
    <w:rsid w:val="002A676F"/>
    <w:rsid w:val="002B1FE3"/>
    <w:rsid w:val="002B3301"/>
    <w:rsid w:val="002B6A40"/>
    <w:rsid w:val="002C1445"/>
    <w:rsid w:val="002C47D4"/>
    <w:rsid w:val="002D0F38"/>
    <w:rsid w:val="002D389E"/>
    <w:rsid w:val="002D77E3"/>
    <w:rsid w:val="002E3A9F"/>
    <w:rsid w:val="002F2859"/>
    <w:rsid w:val="002F4202"/>
    <w:rsid w:val="002F6E3C"/>
    <w:rsid w:val="0030117D"/>
    <w:rsid w:val="00301F30"/>
    <w:rsid w:val="003038FD"/>
    <w:rsid w:val="00303C87"/>
    <w:rsid w:val="00304130"/>
    <w:rsid w:val="003108E5"/>
    <w:rsid w:val="003115A8"/>
    <w:rsid w:val="003120CB"/>
    <w:rsid w:val="003176B9"/>
    <w:rsid w:val="00320153"/>
    <w:rsid w:val="00320367"/>
    <w:rsid w:val="00322871"/>
    <w:rsid w:val="00326D42"/>
    <w:rsid w:val="00326FB3"/>
    <w:rsid w:val="003316D4"/>
    <w:rsid w:val="003321B2"/>
    <w:rsid w:val="00332BBE"/>
    <w:rsid w:val="00333822"/>
    <w:rsid w:val="00336715"/>
    <w:rsid w:val="00337475"/>
    <w:rsid w:val="003401EC"/>
    <w:rsid w:val="00340DFD"/>
    <w:rsid w:val="00343113"/>
    <w:rsid w:val="00344954"/>
    <w:rsid w:val="003463FE"/>
    <w:rsid w:val="00350CD7"/>
    <w:rsid w:val="00352E8A"/>
    <w:rsid w:val="00360C17"/>
    <w:rsid w:val="003621C6"/>
    <w:rsid w:val="003622B8"/>
    <w:rsid w:val="00362F13"/>
    <w:rsid w:val="00366B76"/>
    <w:rsid w:val="00366F89"/>
    <w:rsid w:val="0037222D"/>
    <w:rsid w:val="00373051"/>
    <w:rsid w:val="00373B8F"/>
    <w:rsid w:val="00376D95"/>
    <w:rsid w:val="00377FBB"/>
    <w:rsid w:val="00385140"/>
    <w:rsid w:val="00387CCB"/>
    <w:rsid w:val="003936E9"/>
    <w:rsid w:val="00393CC7"/>
    <w:rsid w:val="00396302"/>
    <w:rsid w:val="003971F7"/>
    <w:rsid w:val="003A16FC"/>
    <w:rsid w:val="003A2C8A"/>
    <w:rsid w:val="003A4FCD"/>
    <w:rsid w:val="003B0944"/>
    <w:rsid w:val="003B1593"/>
    <w:rsid w:val="003B36CE"/>
    <w:rsid w:val="003B4381"/>
    <w:rsid w:val="003B582D"/>
    <w:rsid w:val="003C1043"/>
    <w:rsid w:val="003C1A30"/>
    <w:rsid w:val="003C6779"/>
    <w:rsid w:val="003C71BE"/>
    <w:rsid w:val="003D033C"/>
    <w:rsid w:val="003D2998"/>
    <w:rsid w:val="003D2F0A"/>
    <w:rsid w:val="003D3891"/>
    <w:rsid w:val="003D3FE9"/>
    <w:rsid w:val="003D5D67"/>
    <w:rsid w:val="003D5D84"/>
    <w:rsid w:val="003E0F4F"/>
    <w:rsid w:val="003E18AC"/>
    <w:rsid w:val="003E210B"/>
    <w:rsid w:val="003E2A12"/>
    <w:rsid w:val="003E3384"/>
    <w:rsid w:val="003E3CA4"/>
    <w:rsid w:val="003E548E"/>
    <w:rsid w:val="003F2619"/>
    <w:rsid w:val="003F51C5"/>
    <w:rsid w:val="00407568"/>
    <w:rsid w:val="00407EC8"/>
    <w:rsid w:val="0041110A"/>
    <w:rsid w:val="00411624"/>
    <w:rsid w:val="004148E1"/>
    <w:rsid w:val="00414979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32A74"/>
    <w:rsid w:val="0044434C"/>
    <w:rsid w:val="0044456B"/>
    <w:rsid w:val="00447BD1"/>
    <w:rsid w:val="004507F3"/>
    <w:rsid w:val="00450AF4"/>
    <w:rsid w:val="00450F23"/>
    <w:rsid w:val="00456A57"/>
    <w:rsid w:val="00460377"/>
    <w:rsid w:val="004607DE"/>
    <w:rsid w:val="004647CD"/>
    <w:rsid w:val="004671C7"/>
    <w:rsid w:val="004728F0"/>
    <w:rsid w:val="00472F4D"/>
    <w:rsid w:val="004730BF"/>
    <w:rsid w:val="00474DCB"/>
    <w:rsid w:val="0047535C"/>
    <w:rsid w:val="004762F6"/>
    <w:rsid w:val="00482947"/>
    <w:rsid w:val="00485870"/>
    <w:rsid w:val="00485FE8"/>
    <w:rsid w:val="00492473"/>
    <w:rsid w:val="00492EB5"/>
    <w:rsid w:val="00494F77"/>
    <w:rsid w:val="00497721"/>
    <w:rsid w:val="004A0229"/>
    <w:rsid w:val="004A35D2"/>
    <w:rsid w:val="004A5D8E"/>
    <w:rsid w:val="004A71E4"/>
    <w:rsid w:val="004B1F48"/>
    <w:rsid w:val="004B2F00"/>
    <w:rsid w:val="004B667A"/>
    <w:rsid w:val="004B6DAD"/>
    <w:rsid w:val="004B6E31"/>
    <w:rsid w:val="004C0B72"/>
    <w:rsid w:val="004C1D66"/>
    <w:rsid w:val="004C31D7"/>
    <w:rsid w:val="004C4AD2"/>
    <w:rsid w:val="004C6981"/>
    <w:rsid w:val="004D1F21"/>
    <w:rsid w:val="004D268C"/>
    <w:rsid w:val="004D59D8"/>
    <w:rsid w:val="004D5DA1"/>
    <w:rsid w:val="004D6097"/>
    <w:rsid w:val="004D7910"/>
    <w:rsid w:val="004E150F"/>
    <w:rsid w:val="004E1DCA"/>
    <w:rsid w:val="004E23A1"/>
    <w:rsid w:val="004E3489"/>
    <w:rsid w:val="004E358A"/>
    <w:rsid w:val="004E3627"/>
    <w:rsid w:val="004E3AFA"/>
    <w:rsid w:val="004E6588"/>
    <w:rsid w:val="004F2742"/>
    <w:rsid w:val="004F4749"/>
    <w:rsid w:val="004F7F6E"/>
    <w:rsid w:val="00501585"/>
    <w:rsid w:val="00502A0A"/>
    <w:rsid w:val="00507529"/>
    <w:rsid w:val="00507C50"/>
    <w:rsid w:val="005140B4"/>
    <w:rsid w:val="00514D40"/>
    <w:rsid w:val="00517150"/>
    <w:rsid w:val="005173BB"/>
    <w:rsid w:val="00517C3A"/>
    <w:rsid w:val="005215C2"/>
    <w:rsid w:val="00526485"/>
    <w:rsid w:val="00527BF4"/>
    <w:rsid w:val="005324BE"/>
    <w:rsid w:val="005328E5"/>
    <w:rsid w:val="00534F6C"/>
    <w:rsid w:val="00535994"/>
    <w:rsid w:val="0053646D"/>
    <w:rsid w:val="00536D67"/>
    <w:rsid w:val="005377B6"/>
    <w:rsid w:val="00540AAD"/>
    <w:rsid w:val="00543EC1"/>
    <w:rsid w:val="00546458"/>
    <w:rsid w:val="0055087C"/>
    <w:rsid w:val="00553413"/>
    <w:rsid w:val="00555983"/>
    <w:rsid w:val="00560E31"/>
    <w:rsid w:val="0056116C"/>
    <w:rsid w:val="00561BDA"/>
    <w:rsid w:val="00563C5B"/>
    <w:rsid w:val="005645D3"/>
    <w:rsid w:val="00567DBF"/>
    <w:rsid w:val="005714CA"/>
    <w:rsid w:val="005718DB"/>
    <w:rsid w:val="00574EC1"/>
    <w:rsid w:val="005752B1"/>
    <w:rsid w:val="00581B23"/>
    <w:rsid w:val="0058219C"/>
    <w:rsid w:val="0058707F"/>
    <w:rsid w:val="00591DBD"/>
    <w:rsid w:val="005931FE"/>
    <w:rsid w:val="005A0028"/>
    <w:rsid w:val="005A0ACC"/>
    <w:rsid w:val="005A2F7A"/>
    <w:rsid w:val="005B0072"/>
    <w:rsid w:val="005B0732"/>
    <w:rsid w:val="005B3722"/>
    <w:rsid w:val="005B38A0"/>
    <w:rsid w:val="005B491C"/>
    <w:rsid w:val="005B4DBF"/>
    <w:rsid w:val="005B544B"/>
    <w:rsid w:val="005B5DE2"/>
    <w:rsid w:val="005B674C"/>
    <w:rsid w:val="005C1CEC"/>
    <w:rsid w:val="005C24F2"/>
    <w:rsid w:val="005C378D"/>
    <w:rsid w:val="005C6672"/>
    <w:rsid w:val="005C7561"/>
    <w:rsid w:val="005D1E57"/>
    <w:rsid w:val="005D2F57"/>
    <w:rsid w:val="005D34F6"/>
    <w:rsid w:val="005D4F1A"/>
    <w:rsid w:val="005E1884"/>
    <w:rsid w:val="005E4E7B"/>
    <w:rsid w:val="005F2E53"/>
    <w:rsid w:val="005F373A"/>
    <w:rsid w:val="005F4F87"/>
    <w:rsid w:val="005F6B0E"/>
    <w:rsid w:val="005F760E"/>
    <w:rsid w:val="005F7B1D"/>
    <w:rsid w:val="00600BA2"/>
    <w:rsid w:val="0060222A"/>
    <w:rsid w:val="006070C4"/>
    <w:rsid w:val="00610C21"/>
    <w:rsid w:val="00611907"/>
    <w:rsid w:val="006120DB"/>
    <w:rsid w:val="00613116"/>
    <w:rsid w:val="006202A6"/>
    <w:rsid w:val="0062054B"/>
    <w:rsid w:val="00620926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57BC4"/>
    <w:rsid w:val="006619C8"/>
    <w:rsid w:val="006671EC"/>
    <w:rsid w:val="00671710"/>
    <w:rsid w:val="00672EBC"/>
    <w:rsid w:val="00673414"/>
    <w:rsid w:val="00676079"/>
    <w:rsid w:val="00676872"/>
    <w:rsid w:val="00676ECD"/>
    <w:rsid w:val="00677D0A"/>
    <w:rsid w:val="0068185F"/>
    <w:rsid w:val="00685A3F"/>
    <w:rsid w:val="00686C32"/>
    <w:rsid w:val="006A01CF"/>
    <w:rsid w:val="006A47DF"/>
    <w:rsid w:val="006A5BF3"/>
    <w:rsid w:val="006A60DD"/>
    <w:rsid w:val="006A61D3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D237B"/>
    <w:rsid w:val="006D53F4"/>
    <w:rsid w:val="006D55BD"/>
    <w:rsid w:val="006D5901"/>
    <w:rsid w:val="006D6C35"/>
    <w:rsid w:val="006E4B63"/>
    <w:rsid w:val="006E7220"/>
    <w:rsid w:val="006F06E4"/>
    <w:rsid w:val="006F4A50"/>
    <w:rsid w:val="006F7109"/>
    <w:rsid w:val="006F7B41"/>
    <w:rsid w:val="00702B5D"/>
    <w:rsid w:val="00703ED2"/>
    <w:rsid w:val="00706649"/>
    <w:rsid w:val="00707B8D"/>
    <w:rsid w:val="007115B4"/>
    <w:rsid w:val="00713636"/>
    <w:rsid w:val="00714B8C"/>
    <w:rsid w:val="0071675D"/>
    <w:rsid w:val="00717171"/>
    <w:rsid w:val="00717736"/>
    <w:rsid w:val="007224F6"/>
    <w:rsid w:val="00722E8D"/>
    <w:rsid w:val="00724446"/>
    <w:rsid w:val="00725F64"/>
    <w:rsid w:val="007311CB"/>
    <w:rsid w:val="00732B47"/>
    <w:rsid w:val="00735CF5"/>
    <w:rsid w:val="0074063A"/>
    <w:rsid w:val="00742AA4"/>
    <w:rsid w:val="00743BA1"/>
    <w:rsid w:val="00745F1E"/>
    <w:rsid w:val="007515FE"/>
    <w:rsid w:val="00751744"/>
    <w:rsid w:val="00751A8A"/>
    <w:rsid w:val="007601D0"/>
    <w:rsid w:val="007603BB"/>
    <w:rsid w:val="0076109D"/>
    <w:rsid w:val="00761DC5"/>
    <w:rsid w:val="00767107"/>
    <w:rsid w:val="00773617"/>
    <w:rsid w:val="00773BFD"/>
    <w:rsid w:val="007743B3"/>
    <w:rsid w:val="00774490"/>
    <w:rsid w:val="0077581E"/>
    <w:rsid w:val="007774C7"/>
    <w:rsid w:val="007819FF"/>
    <w:rsid w:val="0078360C"/>
    <w:rsid w:val="00784A4C"/>
    <w:rsid w:val="00784BC6"/>
    <w:rsid w:val="0078523D"/>
    <w:rsid w:val="007877E0"/>
    <w:rsid w:val="007931DF"/>
    <w:rsid w:val="007A0172"/>
    <w:rsid w:val="007A1804"/>
    <w:rsid w:val="007A215A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C30EF"/>
    <w:rsid w:val="007C6600"/>
    <w:rsid w:val="007D2287"/>
    <w:rsid w:val="007D44D7"/>
    <w:rsid w:val="007D5337"/>
    <w:rsid w:val="007D621A"/>
    <w:rsid w:val="007E058A"/>
    <w:rsid w:val="007E2887"/>
    <w:rsid w:val="007E40A4"/>
    <w:rsid w:val="007E5278"/>
    <w:rsid w:val="007E749C"/>
    <w:rsid w:val="007F0176"/>
    <w:rsid w:val="007F1B5C"/>
    <w:rsid w:val="007F56B2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7F51"/>
    <w:rsid w:val="0083104E"/>
    <w:rsid w:val="008343BE"/>
    <w:rsid w:val="00836535"/>
    <w:rsid w:val="008365A6"/>
    <w:rsid w:val="00840FB4"/>
    <w:rsid w:val="008410B2"/>
    <w:rsid w:val="00841780"/>
    <w:rsid w:val="00841BF6"/>
    <w:rsid w:val="008500A0"/>
    <w:rsid w:val="008524E5"/>
    <w:rsid w:val="0085351C"/>
    <w:rsid w:val="0085435A"/>
    <w:rsid w:val="008549CA"/>
    <w:rsid w:val="008556C3"/>
    <w:rsid w:val="0085687C"/>
    <w:rsid w:val="008611C1"/>
    <w:rsid w:val="008657D0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86329"/>
    <w:rsid w:val="008910D1"/>
    <w:rsid w:val="0089296C"/>
    <w:rsid w:val="00896ABD"/>
    <w:rsid w:val="00897AB6"/>
    <w:rsid w:val="00897DA8"/>
    <w:rsid w:val="008A3380"/>
    <w:rsid w:val="008A349F"/>
    <w:rsid w:val="008A69BF"/>
    <w:rsid w:val="008A7A9C"/>
    <w:rsid w:val="008B34B5"/>
    <w:rsid w:val="008B4FC1"/>
    <w:rsid w:val="008B5218"/>
    <w:rsid w:val="008B62D7"/>
    <w:rsid w:val="008B7102"/>
    <w:rsid w:val="008C35C0"/>
    <w:rsid w:val="008C3B7D"/>
    <w:rsid w:val="008D0F90"/>
    <w:rsid w:val="008D3715"/>
    <w:rsid w:val="008D5465"/>
    <w:rsid w:val="008D5E61"/>
    <w:rsid w:val="008D7EB7"/>
    <w:rsid w:val="008D7EC5"/>
    <w:rsid w:val="008E3684"/>
    <w:rsid w:val="008E57F5"/>
    <w:rsid w:val="008E6A7E"/>
    <w:rsid w:val="008E7606"/>
    <w:rsid w:val="008F1DAA"/>
    <w:rsid w:val="008F3EBD"/>
    <w:rsid w:val="008F4328"/>
    <w:rsid w:val="008F60B2"/>
    <w:rsid w:val="008F6EBB"/>
    <w:rsid w:val="008F7C41"/>
    <w:rsid w:val="00902AE9"/>
    <w:rsid w:val="009031E2"/>
    <w:rsid w:val="0091276C"/>
    <w:rsid w:val="009145BE"/>
    <w:rsid w:val="009165AC"/>
    <w:rsid w:val="00916FFC"/>
    <w:rsid w:val="0092053F"/>
    <w:rsid w:val="0092340A"/>
    <w:rsid w:val="009313D9"/>
    <w:rsid w:val="00933D56"/>
    <w:rsid w:val="00935B7F"/>
    <w:rsid w:val="00941293"/>
    <w:rsid w:val="00946372"/>
    <w:rsid w:val="0095032B"/>
    <w:rsid w:val="00950B13"/>
    <w:rsid w:val="00950C17"/>
    <w:rsid w:val="00951FAF"/>
    <w:rsid w:val="00954409"/>
    <w:rsid w:val="00954740"/>
    <w:rsid w:val="009557BC"/>
    <w:rsid w:val="00955AE5"/>
    <w:rsid w:val="00960F9A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1151"/>
    <w:rsid w:val="00982F41"/>
    <w:rsid w:val="00985090"/>
    <w:rsid w:val="00987710"/>
    <w:rsid w:val="009904AB"/>
    <w:rsid w:val="009927C7"/>
    <w:rsid w:val="00995688"/>
    <w:rsid w:val="009958A6"/>
    <w:rsid w:val="00996456"/>
    <w:rsid w:val="009A04F5"/>
    <w:rsid w:val="009A15EF"/>
    <w:rsid w:val="009A15FA"/>
    <w:rsid w:val="009A38A5"/>
    <w:rsid w:val="009A4DB4"/>
    <w:rsid w:val="009A5011"/>
    <w:rsid w:val="009A5B73"/>
    <w:rsid w:val="009A5C07"/>
    <w:rsid w:val="009B118B"/>
    <w:rsid w:val="009B1737"/>
    <w:rsid w:val="009B2BBD"/>
    <w:rsid w:val="009B3B11"/>
    <w:rsid w:val="009B3D4B"/>
    <w:rsid w:val="009B4E63"/>
    <w:rsid w:val="009B5493"/>
    <w:rsid w:val="009B5B99"/>
    <w:rsid w:val="009B6EFC"/>
    <w:rsid w:val="009C17DF"/>
    <w:rsid w:val="009C1FD0"/>
    <w:rsid w:val="009C2DF8"/>
    <w:rsid w:val="009C31BF"/>
    <w:rsid w:val="009C68B7"/>
    <w:rsid w:val="009D0834"/>
    <w:rsid w:val="009D095A"/>
    <w:rsid w:val="009D0A1E"/>
    <w:rsid w:val="009D2AE3"/>
    <w:rsid w:val="009D52BC"/>
    <w:rsid w:val="009D7D0A"/>
    <w:rsid w:val="009E09D9"/>
    <w:rsid w:val="009E2093"/>
    <w:rsid w:val="009E6BF5"/>
    <w:rsid w:val="009F01B1"/>
    <w:rsid w:val="009F0DBB"/>
    <w:rsid w:val="009F3887"/>
    <w:rsid w:val="009F40DC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15A46"/>
    <w:rsid w:val="00A211DE"/>
    <w:rsid w:val="00A24CB6"/>
    <w:rsid w:val="00A25865"/>
    <w:rsid w:val="00A26CD2"/>
    <w:rsid w:val="00A27667"/>
    <w:rsid w:val="00A30F49"/>
    <w:rsid w:val="00A32979"/>
    <w:rsid w:val="00A32C08"/>
    <w:rsid w:val="00A34A67"/>
    <w:rsid w:val="00A37462"/>
    <w:rsid w:val="00A459E1"/>
    <w:rsid w:val="00A46AC4"/>
    <w:rsid w:val="00A478A5"/>
    <w:rsid w:val="00A52296"/>
    <w:rsid w:val="00A52777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5FA2"/>
    <w:rsid w:val="00A82C8A"/>
    <w:rsid w:val="00A8346B"/>
    <w:rsid w:val="00A852FF"/>
    <w:rsid w:val="00A87337"/>
    <w:rsid w:val="00A90C97"/>
    <w:rsid w:val="00A92DDC"/>
    <w:rsid w:val="00A9339B"/>
    <w:rsid w:val="00A95ACC"/>
    <w:rsid w:val="00A960C8"/>
    <w:rsid w:val="00A96604"/>
    <w:rsid w:val="00AA03DF"/>
    <w:rsid w:val="00AA1B4F"/>
    <w:rsid w:val="00AA21D8"/>
    <w:rsid w:val="00AA271A"/>
    <w:rsid w:val="00AA3270"/>
    <w:rsid w:val="00AA375A"/>
    <w:rsid w:val="00AA4F8E"/>
    <w:rsid w:val="00AA54F3"/>
    <w:rsid w:val="00AA6B43"/>
    <w:rsid w:val="00AA720D"/>
    <w:rsid w:val="00AA7B1F"/>
    <w:rsid w:val="00AA7D52"/>
    <w:rsid w:val="00AB3145"/>
    <w:rsid w:val="00AB367A"/>
    <w:rsid w:val="00AB7BF8"/>
    <w:rsid w:val="00AC01D1"/>
    <w:rsid w:val="00AC0AB2"/>
    <w:rsid w:val="00AC0E9F"/>
    <w:rsid w:val="00AC10DA"/>
    <w:rsid w:val="00AC52A5"/>
    <w:rsid w:val="00AC6EFD"/>
    <w:rsid w:val="00AC7151"/>
    <w:rsid w:val="00AD2A42"/>
    <w:rsid w:val="00AD460A"/>
    <w:rsid w:val="00AD6008"/>
    <w:rsid w:val="00AD6A05"/>
    <w:rsid w:val="00AD6F3D"/>
    <w:rsid w:val="00AE118B"/>
    <w:rsid w:val="00AE272B"/>
    <w:rsid w:val="00AE3ADF"/>
    <w:rsid w:val="00AE3E3A"/>
    <w:rsid w:val="00AE77B4"/>
    <w:rsid w:val="00AE7C1A"/>
    <w:rsid w:val="00AE7DF8"/>
    <w:rsid w:val="00AF0D9C"/>
    <w:rsid w:val="00AF13AB"/>
    <w:rsid w:val="00AF16CB"/>
    <w:rsid w:val="00AF1D36"/>
    <w:rsid w:val="00AF280B"/>
    <w:rsid w:val="00AF29FD"/>
    <w:rsid w:val="00AF5AE8"/>
    <w:rsid w:val="00AF5F75"/>
    <w:rsid w:val="00AF6001"/>
    <w:rsid w:val="00B01A16"/>
    <w:rsid w:val="00B05A9C"/>
    <w:rsid w:val="00B07F45"/>
    <w:rsid w:val="00B1021A"/>
    <w:rsid w:val="00B10271"/>
    <w:rsid w:val="00B1201E"/>
    <w:rsid w:val="00B140D9"/>
    <w:rsid w:val="00B1481A"/>
    <w:rsid w:val="00B15A1F"/>
    <w:rsid w:val="00B15FE9"/>
    <w:rsid w:val="00B2148A"/>
    <w:rsid w:val="00B220C2"/>
    <w:rsid w:val="00B2276E"/>
    <w:rsid w:val="00B25B32"/>
    <w:rsid w:val="00B3141D"/>
    <w:rsid w:val="00B32616"/>
    <w:rsid w:val="00B34D69"/>
    <w:rsid w:val="00B36AF0"/>
    <w:rsid w:val="00B36C42"/>
    <w:rsid w:val="00B42EA7"/>
    <w:rsid w:val="00B460A1"/>
    <w:rsid w:val="00B4677F"/>
    <w:rsid w:val="00B51845"/>
    <w:rsid w:val="00B51923"/>
    <w:rsid w:val="00B5337C"/>
    <w:rsid w:val="00B53923"/>
    <w:rsid w:val="00B53FDE"/>
    <w:rsid w:val="00B5412B"/>
    <w:rsid w:val="00B56397"/>
    <w:rsid w:val="00B571DA"/>
    <w:rsid w:val="00B6027B"/>
    <w:rsid w:val="00B6070F"/>
    <w:rsid w:val="00B636C8"/>
    <w:rsid w:val="00B65EDB"/>
    <w:rsid w:val="00B67AFF"/>
    <w:rsid w:val="00B67C41"/>
    <w:rsid w:val="00B70B59"/>
    <w:rsid w:val="00B73657"/>
    <w:rsid w:val="00B739B3"/>
    <w:rsid w:val="00B81B15"/>
    <w:rsid w:val="00B915AE"/>
    <w:rsid w:val="00B92A4A"/>
    <w:rsid w:val="00BA1735"/>
    <w:rsid w:val="00BA19FA"/>
    <w:rsid w:val="00BA4288"/>
    <w:rsid w:val="00BB0902"/>
    <w:rsid w:val="00BB1EAC"/>
    <w:rsid w:val="00BB1F9C"/>
    <w:rsid w:val="00BB48E5"/>
    <w:rsid w:val="00BB5607"/>
    <w:rsid w:val="00BB5ACA"/>
    <w:rsid w:val="00BB627F"/>
    <w:rsid w:val="00BC0C17"/>
    <w:rsid w:val="00BC3823"/>
    <w:rsid w:val="00BC4310"/>
    <w:rsid w:val="00BC5655"/>
    <w:rsid w:val="00BC5841"/>
    <w:rsid w:val="00BC5E38"/>
    <w:rsid w:val="00BD201A"/>
    <w:rsid w:val="00BD2DC4"/>
    <w:rsid w:val="00BD2EF0"/>
    <w:rsid w:val="00BD32B4"/>
    <w:rsid w:val="00BD60B4"/>
    <w:rsid w:val="00BD796B"/>
    <w:rsid w:val="00BE40C0"/>
    <w:rsid w:val="00BE445C"/>
    <w:rsid w:val="00BE532E"/>
    <w:rsid w:val="00BE5F4A"/>
    <w:rsid w:val="00BE7AEF"/>
    <w:rsid w:val="00BF09B0"/>
    <w:rsid w:val="00BF1544"/>
    <w:rsid w:val="00BF1B53"/>
    <w:rsid w:val="00BF246D"/>
    <w:rsid w:val="00BF2682"/>
    <w:rsid w:val="00BF3DF2"/>
    <w:rsid w:val="00BF5FB5"/>
    <w:rsid w:val="00C027CF"/>
    <w:rsid w:val="00C06F06"/>
    <w:rsid w:val="00C17BFF"/>
    <w:rsid w:val="00C20DF4"/>
    <w:rsid w:val="00C20FAD"/>
    <w:rsid w:val="00C23261"/>
    <w:rsid w:val="00C2375F"/>
    <w:rsid w:val="00C247CB"/>
    <w:rsid w:val="00C255FA"/>
    <w:rsid w:val="00C27357"/>
    <w:rsid w:val="00C32E66"/>
    <w:rsid w:val="00C3355F"/>
    <w:rsid w:val="00C33A04"/>
    <w:rsid w:val="00C3569A"/>
    <w:rsid w:val="00C36B3D"/>
    <w:rsid w:val="00C43F48"/>
    <w:rsid w:val="00C448FF"/>
    <w:rsid w:val="00C45E57"/>
    <w:rsid w:val="00C52F29"/>
    <w:rsid w:val="00C56CE6"/>
    <w:rsid w:val="00C5745F"/>
    <w:rsid w:val="00C60005"/>
    <w:rsid w:val="00C60BFF"/>
    <w:rsid w:val="00C61A98"/>
    <w:rsid w:val="00C61AD2"/>
    <w:rsid w:val="00C63201"/>
    <w:rsid w:val="00C64E62"/>
    <w:rsid w:val="00C651D5"/>
    <w:rsid w:val="00C65CCC"/>
    <w:rsid w:val="00C65DA9"/>
    <w:rsid w:val="00C67AC9"/>
    <w:rsid w:val="00C7618F"/>
    <w:rsid w:val="00C765A9"/>
    <w:rsid w:val="00C81157"/>
    <w:rsid w:val="00C8162D"/>
    <w:rsid w:val="00C830BB"/>
    <w:rsid w:val="00C83A0B"/>
    <w:rsid w:val="00C842D0"/>
    <w:rsid w:val="00C84ED1"/>
    <w:rsid w:val="00C85D1A"/>
    <w:rsid w:val="00C861DB"/>
    <w:rsid w:val="00C863CC"/>
    <w:rsid w:val="00C86BCC"/>
    <w:rsid w:val="00C9038F"/>
    <w:rsid w:val="00C92AAB"/>
    <w:rsid w:val="00C93A08"/>
    <w:rsid w:val="00C95D4C"/>
    <w:rsid w:val="00C9637F"/>
    <w:rsid w:val="00C9708A"/>
    <w:rsid w:val="00CA2435"/>
    <w:rsid w:val="00CA4068"/>
    <w:rsid w:val="00CA67F4"/>
    <w:rsid w:val="00CA6E56"/>
    <w:rsid w:val="00CB37F8"/>
    <w:rsid w:val="00CB7DC3"/>
    <w:rsid w:val="00CC5BE1"/>
    <w:rsid w:val="00CC75A2"/>
    <w:rsid w:val="00CC7A18"/>
    <w:rsid w:val="00CD0E2F"/>
    <w:rsid w:val="00CD1D49"/>
    <w:rsid w:val="00CD2F20"/>
    <w:rsid w:val="00CD6B20"/>
    <w:rsid w:val="00CD7DCA"/>
    <w:rsid w:val="00CE1339"/>
    <w:rsid w:val="00CE5E1C"/>
    <w:rsid w:val="00CE61CC"/>
    <w:rsid w:val="00CE6E42"/>
    <w:rsid w:val="00CF20B7"/>
    <w:rsid w:val="00CF283B"/>
    <w:rsid w:val="00CF46BF"/>
    <w:rsid w:val="00CF47BD"/>
    <w:rsid w:val="00CF4A18"/>
    <w:rsid w:val="00CF6692"/>
    <w:rsid w:val="00CF7441"/>
    <w:rsid w:val="00D00D16"/>
    <w:rsid w:val="00D02E06"/>
    <w:rsid w:val="00D03C6C"/>
    <w:rsid w:val="00D04760"/>
    <w:rsid w:val="00D04A95"/>
    <w:rsid w:val="00D04B2C"/>
    <w:rsid w:val="00D06288"/>
    <w:rsid w:val="00D068C7"/>
    <w:rsid w:val="00D12040"/>
    <w:rsid w:val="00D128A4"/>
    <w:rsid w:val="00D147C8"/>
    <w:rsid w:val="00D15131"/>
    <w:rsid w:val="00D16FA2"/>
    <w:rsid w:val="00D20954"/>
    <w:rsid w:val="00D21C39"/>
    <w:rsid w:val="00D21FC6"/>
    <w:rsid w:val="00D2243A"/>
    <w:rsid w:val="00D23387"/>
    <w:rsid w:val="00D33393"/>
    <w:rsid w:val="00D33D36"/>
    <w:rsid w:val="00D34D94"/>
    <w:rsid w:val="00D35D5C"/>
    <w:rsid w:val="00D378B8"/>
    <w:rsid w:val="00D409E2"/>
    <w:rsid w:val="00D42345"/>
    <w:rsid w:val="00D427D7"/>
    <w:rsid w:val="00D44E62"/>
    <w:rsid w:val="00D50C73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3DE9"/>
    <w:rsid w:val="00D75A9C"/>
    <w:rsid w:val="00D829C8"/>
    <w:rsid w:val="00D84300"/>
    <w:rsid w:val="00D85FFC"/>
    <w:rsid w:val="00D87917"/>
    <w:rsid w:val="00D90871"/>
    <w:rsid w:val="00D9155F"/>
    <w:rsid w:val="00D92549"/>
    <w:rsid w:val="00D9403F"/>
    <w:rsid w:val="00D959B4"/>
    <w:rsid w:val="00D95EF0"/>
    <w:rsid w:val="00D97DDF"/>
    <w:rsid w:val="00DA3E66"/>
    <w:rsid w:val="00DA44DE"/>
    <w:rsid w:val="00DA750B"/>
    <w:rsid w:val="00DB620A"/>
    <w:rsid w:val="00DC3832"/>
    <w:rsid w:val="00DC659A"/>
    <w:rsid w:val="00DC6C47"/>
    <w:rsid w:val="00DC7A51"/>
    <w:rsid w:val="00DD00E6"/>
    <w:rsid w:val="00DD15A0"/>
    <w:rsid w:val="00DD388E"/>
    <w:rsid w:val="00DD3B1E"/>
    <w:rsid w:val="00DD3D9F"/>
    <w:rsid w:val="00DD75EC"/>
    <w:rsid w:val="00DE06B2"/>
    <w:rsid w:val="00DE5AFE"/>
    <w:rsid w:val="00DE5B5F"/>
    <w:rsid w:val="00DF614E"/>
    <w:rsid w:val="00DF72BE"/>
    <w:rsid w:val="00E00696"/>
    <w:rsid w:val="00E03651"/>
    <w:rsid w:val="00E03808"/>
    <w:rsid w:val="00E051E0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0B7"/>
    <w:rsid w:val="00E46358"/>
    <w:rsid w:val="00E471DC"/>
    <w:rsid w:val="00E50EB4"/>
    <w:rsid w:val="00E5239B"/>
    <w:rsid w:val="00E532FC"/>
    <w:rsid w:val="00E535CE"/>
    <w:rsid w:val="00E559B4"/>
    <w:rsid w:val="00E55BB0"/>
    <w:rsid w:val="00E609E5"/>
    <w:rsid w:val="00E60F27"/>
    <w:rsid w:val="00E64AE0"/>
    <w:rsid w:val="00E64D93"/>
    <w:rsid w:val="00E65EDB"/>
    <w:rsid w:val="00E66806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54E5"/>
    <w:rsid w:val="00E85AB0"/>
    <w:rsid w:val="00E87527"/>
    <w:rsid w:val="00E876F7"/>
    <w:rsid w:val="00E87EF7"/>
    <w:rsid w:val="00E93763"/>
    <w:rsid w:val="00E96C4C"/>
    <w:rsid w:val="00EA2AAE"/>
    <w:rsid w:val="00EA2EC0"/>
    <w:rsid w:val="00EA346E"/>
    <w:rsid w:val="00EA427A"/>
    <w:rsid w:val="00EA695E"/>
    <w:rsid w:val="00EA723B"/>
    <w:rsid w:val="00EB6350"/>
    <w:rsid w:val="00EB687A"/>
    <w:rsid w:val="00EB7F32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17FA"/>
    <w:rsid w:val="00EE2A7C"/>
    <w:rsid w:val="00EE2C42"/>
    <w:rsid w:val="00EE341B"/>
    <w:rsid w:val="00EE4453"/>
    <w:rsid w:val="00EE54A2"/>
    <w:rsid w:val="00EE5FCE"/>
    <w:rsid w:val="00EE6BBD"/>
    <w:rsid w:val="00EE6E1E"/>
    <w:rsid w:val="00EE705F"/>
    <w:rsid w:val="00EF1462"/>
    <w:rsid w:val="00EF33D0"/>
    <w:rsid w:val="00EF358A"/>
    <w:rsid w:val="00EF54FD"/>
    <w:rsid w:val="00F07F0D"/>
    <w:rsid w:val="00F13112"/>
    <w:rsid w:val="00F16FE6"/>
    <w:rsid w:val="00F20623"/>
    <w:rsid w:val="00F23649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3116"/>
    <w:rsid w:val="00F45BDF"/>
    <w:rsid w:val="00F50300"/>
    <w:rsid w:val="00F5414B"/>
    <w:rsid w:val="00F56E39"/>
    <w:rsid w:val="00F61FE8"/>
    <w:rsid w:val="00F623E9"/>
    <w:rsid w:val="00F63951"/>
    <w:rsid w:val="00F63C86"/>
    <w:rsid w:val="00F72C4C"/>
    <w:rsid w:val="00F75611"/>
    <w:rsid w:val="00F766BE"/>
    <w:rsid w:val="00F76DDD"/>
    <w:rsid w:val="00F77EB9"/>
    <w:rsid w:val="00F80635"/>
    <w:rsid w:val="00F8115F"/>
    <w:rsid w:val="00F815D1"/>
    <w:rsid w:val="00F81E7E"/>
    <w:rsid w:val="00F81F0F"/>
    <w:rsid w:val="00F825F4"/>
    <w:rsid w:val="00F82C65"/>
    <w:rsid w:val="00F838DF"/>
    <w:rsid w:val="00F92AA1"/>
    <w:rsid w:val="00F932DE"/>
    <w:rsid w:val="00F963DD"/>
    <w:rsid w:val="00F9641A"/>
    <w:rsid w:val="00F96CE2"/>
    <w:rsid w:val="00F97004"/>
    <w:rsid w:val="00FA067D"/>
    <w:rsid w:val="00FA2045"/>
    <w:rsid w:val="00FA7A66"/>
    <w:rsid w:val="00FB1AA9"/>
    <w:rsid w:val="00FB4B5A"/>
    <w:rsid w:val="00FB5963"/>
    <w:rsid w:val="00FB5DAA"/>
    <w:rsid w:val="00FB7C54"/>
    <w:rsid w:val="00FC04B9"/>
    <w:rsid w:val="00FC161A"/>
    <w:rsid w:val="00FC23D5"/>
    <w:rsid w:val="00FC31AB"/>
    <w:rsid w:val="00FC4337"/>
    <w:rsid w:val="00FC4C1A"/>
    <w:rsid w:val="00FC628F"/>
    <w:rsid w:val="00FC6468"/>
    <w:rsid w:val="00FC6D49"/>
    <w:rsid w:val="00FC77D3"/>
    <w:rsid w:val="00FD4922"/>
    <w:rsid w:val="00FD6461"/>
    <w:rsid w:val="00FD66A0"/>
    <w:rsid w:val="00FE0281"/>
    <w:rsid w:val="00FE7083"/>
    <w:rsid w:val="00FF019F"/>
    <w:rsid w:val="00FF1B2A"/>
    <w:rsid w:val="00FF2160"/>
    <w:rsid w:val="00FF26C0"/>
    <w:rsid w:val="00FF2E31"/>
    <w:rsid w:val="00FF30DE"/>
    <w:rsid w:val="00FF3F51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B1D75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255FA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rsid w:val="00C255FA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C255FA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255FA"/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C255FA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5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59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7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7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7CBCEA-CE7E-47D5-B14B-791957C677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6310</Words>
  <Characters>35972</Characters>
  <Application>Microsoft Office Word</Application>
  <DocSecurity>0</DocSecurity>
  <Lines>299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9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11-04T18:11:00Z</dcterms:created>
  <dcterms:modified xsi:type="dcterms:W3CDTF">2019-11-05T16:57:00Z</dcterms:modified>
</cp:coreProperties>
</file>